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517E2C" w:rsidRDefault="003D5590" w:rsidP="00517E2C">
      <w:pPr>
        <w:pStyle w:val="PrefaceTitle"/>
        <w:rPr>
          <w:color w:val="FFFFFF" w:themeColor="background1"/>
        </w:rPr>
      </w:pPr>
      <w:bookmarkStart w:id="0" w:name="_Toc171937034"/>
      <w:bookmarkStart w:id="1" w:name="_Toc162204945"/>
      <w:r w:rsidRPr="00517E2C">
        <w:rPr>
          <w:color w:val="FFFFFF" w:themeColor="background1"/>
        </w:rPr>
        <w:t>Title Page</w:t>
      </w:r>
      <w:bookmarkEnd w:id="0"/>
    </w:p>
    <w:p w14:paraId="328C9A83" w14:textId="7FCEEC92" w:rsidR="00B22722" w:rsidRPr="00517E2C" w:rsidRDefault="00B22722" w:rsidP="00517E2C">
      <w:pPr>
        <w:jc w:val="center"/>
        <w:rPr>
          <w:rFonts w:ascii="Times New Roman" w:hAnsi="Times New Roman" w:cs="Times New Roman"/>
          <w:b/>
          <w:bCs/>
          <w:sz w:val="48"/>
          <w:szCs w:val="48"/>
          <w:u w:val="single"/>
        </w:rPr>
      </w:pPr>
      <w:r w:rsidRPr="00517E2C">
        <w:rPr>
          <w:rFonts w:ascii="Times New Roman" w:hAnsi="Times New Roman" w:cs="Times New Roman"/>
          <w:b/>
          <w:bCs/>
          <w:sz w:val="48"/>
          <w:szCs w:val="48"/>
          <w:u w:val="single"/>
        </w:rPr>
        <w:t>Sentinel behaviour and urban environments: A corvid’s perspective</w:t>
      </w:r>
      <w:bookmarkEnd w:id="1"/>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submitted in partial fulfillment</w:t>
      </w:r>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0F10D0AD" w:rsidR="00517E2C" w:rsidRPr="00514AFC" w:rsidRDefault="00B22722" w:rsidP="00517E2C">
      <w:pPr>
        <w:pStyle w:val="SectionText"/>
        <w:jc w:val="center"/>
        <w:sectPr w:rsidR="00517E2C" w:rsidRPr="00514AFC" w:rsidSect="009730A0">
          <w:headerReference w:type="default" r:id="rId11"/>
          <w:pgSz w:w="12240" w:h="15840"/>
          <w:pgMar w:top="1440" w:right="1440" w:bottom="1440" w:left="1440" w:header="720" w:footer="720" w:gutter="0"/>
          <w:pgNumType w:fmt="upperRoman" w:start="1"/>
          <w:cols w:space="720"/>
          <w:titlePg/>
          <w:docGrid w:linePitch="299"/>
        </w:sectPr>
      </w:pPr>
      <w:r w:rsidRPr="00B22722">
        <w:t>© 20</w:t>
      </w:r>
      <w:r>
        <w:t>2</w:t>
      </w:r>
      <w:r w:rsidR="004917B7">
        <w:t>4</w:t>
      </w:r>
    </w:p>
    <w:p w14:paraId="2163820C" w14:textId="77777777" w:rsidR="004917B7" w:rsidRDefault="004917B7" w:rsidP="004917B7">
      <w:pPr>
        <w:pStyle w:val="PrefaceTitle"/>
      </w:pPr>
      <w:bookmarkStart w:id="2" w:name="_Toc162204946"/>
      <w:bookmarkStart w:id="3" w:name="_Toc162794572"/>
      <w:bookmarkStart w:id="4" w:name="_Toc171937035"/>
      <w:r w:rsidRPr="00D5379C">
        <w:lastRenderedPageBreak/>
        <w:t>Abstract</w:t>
      </w:r>
      <w:bookmarkEnd w:id="2"/>
      <w:bookmarkEnd w:id="3"/>
      <w:bookmarkEnd w:id="4"/>
    </w:p>
    <w:p w14:paraId="0180B977" w14:textId="77777777" w:rsidR="004917B7" w:rsidRDefault="004917B7" w:rsidP="004917B7">
      <w:pPr>
        <w:pStyle w:val="SectionText0"/>
        <w:spacing w:line="480" w:lineRule="auto"/>
      </w:pPr>
      <w:r>
        <w:t>American crows (</w:t>
      </w:r>
      <w:r w:rsidRPr="008276E5">
        <w:rPr>
          <w:i/>
          <w:iCs w:val="0"/>
        </w:rPr>
        <w:t>Corvus brach</w:t>
      </w:r>
      <w:r>
        <w:rPr>
          <w:i/>
          <w:iCs w:val="0"/>
        </w:rPr>
        <w:t>y</w:t>
      </w:r>
      <w:r w:rsidRPr="008276E5">
        <w:rPr>
          <w:i/>
          <w:iCs w:val="0"/>
        </w:rPr>
        <w:t>rhynchos</w:t>
      </w:r>
      <w:r>
        <w:t xml:space="preserve">) are the black-clad rulers of a city’s skies and can be spotted in most North American cities. </w:t>
      </w:r>
      <w:r w:rsidRPr="008276E5">
        <w:t>Over the 5 decades (1960-2010) since they first began breeding in cities</w:t>
      </w:r>
      <w:r>
        <w:t xml:space="preserve"> the abundance of corvids in urban areas has trended upwards, suggesting they benefit from living near humans. Recent literature shows that urbanized species such as the American crow can behaviourally adapt to exploit anthropogenic resources and benefits resulting in positive urbanization effects on corvids. While individual-level behavioural adaptations are an active area of research, social behaviour adaptations and their contribution to the success of urbanized species are underexplored. Sentinel behavior is one social behavior that could increase the survival of group members. Using a scoping review approach, several intrinsic (or internal, e.g. sex or body mass) and extrinsic (or external, e.g. predation risk or anthropogenic noise) factors that can alter the sentinel behaviour of mammal and avian species were identified. Factors that alter an individual’s energetic resources can greatly affect an individual’s ability to perform sentinel behaviour, and factors that increase risk to the individual will increase an individual’s propensity to perform the behaviour. During summer 2022, I conducted an observational study of American Crow sentinel behavior in St. Catharines, Ontario. I recorded foraging behaviours in green and commercial areas as well as in the presence and absence of a sentinel and found that American crows alter their social foraging behaviour in different urban microenvironments but did not greatly alter their foraging behaviour in response to the presence of a sentinel. A significant interaction between sentinel presence and generalized environment was also observed, reinforcing the need to consider both intrinsic and extrinsic motivators when studying social behaviours. My findings highlight the need to continue studying the effects of urbanization on social behaviours. By considering both intrinsic and extrinsic effects on sentinel </w:t>
      </w:r>
      <w:r>
        <w:lastRenderedPageBreak/>
        <w:t>behaviour, future studies could unearth the complex mechanisms behind the evolution of social behaviours and help predict how they could change in an ever-urbanizing future.</w:t>
      </w:r>
    </w:p>
    <w:p w14:paraId="204B0B5D" w14:textId="77777777" w:rsidR="00B22722" w:rsidRDefault="00B22722" w:rsidP="00FD273E">
      <w:pPr>
        <w:pStyle w:val="SectionTitle"/>
        <w:spacing w:after="0" w:line="480" w:lineRule="auto"/>
        <w:sectPr w:rsidR="00B22722"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Default="00B22722" w:rsidP="00D5379C">
      <w:pPr>
        <w:pStyle w:val="PrefaceTitle"/>
      </w:pPr>
      <w:bookmarkStart w:id="5" w:name="_Toc162204947"/>
      <w:bookmarkStart w:id="6" w:name="_Toc171937036"/>
      <w:r>
        <w:lastRenderedPageBreak/>
        <w:t>Acknowledgements</w:t>
      </w:r>
      <w:bookmarkEnd w:id="5"/>
      <w:bookmarkEnd w:id="6"/>
    </w:p>
    <w:p w14:paraId="3C3C7941" w14:textId="11FC94CC"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444A075" w:rsidR="003C73D2" w:rsidRDefault="003C73D2" w:rsidP="0002591E">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Biology department for the unforgettable time at Brock University.</w:t>
      </w:r>
    </w:p>
    <w:p w14:paraId="58128647" w14:textId="65D55083" w:rsidR="003C73D2" w:rsidRDefault="003C73D2" w:rsidP="0002591E">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improve </w:t>
      </w:r>
      <w:r w:rsidR="009B1137">
        <w:t>is</w:t>
      </w:r>
      <w:r w:rsidR="0023763D">
        <w:t xml:space="preserve"> the reason I undertook this monumental task, and I would like to thank them for helping me achieve my full potential.</w:t>
      </w:r>
    </w:p>
    <w:p w14:paraId="715D5028" w14:textId="3B39572F"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9730A0">
          <w:headerReference w:type="default" r:id="rId13"/>
          <w:pgSz w:w="12240" w:h="15840"/>
          <w:pgMar w:top="1440" w:right="1440" w:bottom="1440" w:left="1440" w:header="720" w:footer="720" w:gutter="0"/>
          <w:pgNumType w:fmt="upperRoman"/>
          <w:cols w:space="720"/>
          <w:docGrid w:linePitch="299"/>
        </w:sectPr>
      </w:pPr>
    </w:p>
    <w:bookmarkStart w:id="7" w:name="_Toc162204948" w:displacedByCustomXml="next"/>
    <w:bookmarkStart w:id="8" w:name="_Toc171937037" w:displacedByCustomXml="next"/>
    <w:sdt>
      <w:sdtPr>
        <w:rPr>
          <w:rFonts w:ascii="Arial" w:hAnsi="Arial" w:cs="Arial"/>
          <w:b w:val="0"/>
          <w:noProof w:val="0"/>
          <w:sz w:val="22"/>
          <w:szCs w:val="22"/>
        </w:rPr>
        <w:id w:val="814455963"/>
        <w:docPartObj>
          <w:docPartGallery w:val="Table of Contents"/>
          <w:docPartUnique/>
        </w:docPartObj>
      </w:sdtPr>
      <w:sdtEndPr>
        <w:rPr>
          <w:bCs/>
        </w:rPr>
      </w:sdtEndPr>
      <w:sdtContent>
        <w:p w14:paraId="798AF82F" w14:textId="3932322B" w:rsidR="00AF5346" w:rsidRDefault="00514AFC" w:rsidP="009D170B">
          <w:pPr>
            <w:pStyle w:val="PrefaceTitle"/>
            <w:spacing w:before="0" w:line="276" w:lineRule="auto"/>
          </w:pPr>
          <w:r>
            <w:t xml:space="preserve">Table of </w:t>
          </w:r>
          <w:r w:rsidR="00AF5346">
            <w:t>Contents</w:t>
          </w:r>
          <w:bookmarkEnd w:id="8"/>
          <w:bookmarkEnd w:id="7"/>
        </w:p>
        <w:p w14:paraId="1CA60248" w14:textId="2A651CC3" w:rsidR="008D4821" w:rsidRDefault="000E2AB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r>
            <w:rPr>
              <w:rFonts w:cs="Times New Roman"/>
              <w:b w:val="0"/>
              <w:szCs w:val="24"/>
              <w:u w:val="single"/>
            </w:rPr>
            <w:fldChar w:fldCharType="begin"/>
          </w:r>
          <w:r>
            <w:rPr>
              <w:rFonts w:cs="Times New Roman"/>
              <w:b w:val="0"/>
              <w:szCs w:val="24"/>
              <w:u w:val="single"/>
            </w:rPr>
            <w:instrText xml:space="preserve"> TOC \o "1-3" \h \z \t "Preface Title,1" </w:instrText>
          </w:r>
          <w:r>
            <w:rPr>
              <w:rFonts w:cs="Times New Roman"/>
              <w:b w:val="0"/>
              <w:szCs w:val="24"/>
              <w:u w:val="single"/>
            </w:rPr>
            <w:fldChar w:fldCharType="separate"/>
          </w:r>
          <w:hyperlink w:anchor="_Toc171937034" w:history="1">
            <w:r w:rsidR="008D4821" w:rsidRPr="006E0265">
              <w:rPr>
                <w:rStyle w:val="Hyperlink"/>
                <w:noProof/>
              </w:rPr>
              <w:t>Title Page</w:t>
            </w:r>
          </w:hyperlink>
        </w:p>
        <w:p w14:paraId="27B257C8" w14:textId="6251813F"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5" w:history="1">
            <w:r w:rsidR="008D4821" w:rsidRPr="006E0265">
              <w:rPr>
                <w:rStyle w:val="Hyperlink"/>
                <w:noProof/>
              </w:rPr>
              <w:t>Abstract</w:t>
            </w:r>
          </w:hyperlink>
        </w:p>
        <w:p w14:paraId="7FDE49AD" w14:textId="0785BA56"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6" w:history="1">
            <w:r w:rsidR="008D4821" w:rsidRPr="006E0265">
              <w:rPr>
                <w:rStyle w:val="Hyperlink"/>
                <w:noProof/>
              </w:rPr>
              <w:t>Acknowledgements</w:t>
            </w:r>
          </w:hyperlink>
        </w:p>
        <w:p w14:paraId="0DBD70A1" w14:textId="375BCA6A"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7" w:history="1">
            <w:r w:rsidR="008D4821" w:rsidRPr="006E0265">
              <w:rPr>
                <w:rStyle w:val="Hyperlink"/>
                <w:noProof/>
              </w:rPr>
              <w:t>Table of Contents</w:t>
            </w:r>
          </w:hyperlink>
        </w:p>
        <w:p w14:paraId="379690DA" w14:textId="2A5E05BB"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8" w:history="1">
            <w:r w:rsidR="008D4821" w:rsidRPr="006E0265">
              <w:rPr>
                <w:rStyle w:val="Hyperlink"/>
                <w:noProof/>
              </w:rPr>
              <w:t>List of Tables</w:t>
            </w:r>
          </w:hyperlink>
        </w:p>
        <w:p w14:paraId="263FD629" w14:textId="6D876850"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9" w:history="1">
            <w:r w:rsidR="008D4821" w:rsidRPr="006E0265">
              <w:rPr>
                <w:rStyle w:val="Hyperlink"/>
                <w:noProof/>
              </w:rPr>
              <w:t>List of Figures</w:t>
            </w:r>
          </w:hyperlink>
        </w:p>
        <w:p w14:paraId="7A07AA00" w14:textId="0B8AFEEB"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40" w:history="1">
            <w:r w:rsidR="008D4821" w:rsidRPr="006E0265">
              <w:rPr>
                <w:rStyle w:val="Hyperlink"/>
                <w:noProof/>
              </w:rPr>
              <w:t>Chapter 1. General Introduction</w:t>
            </w:r>
            <w:r w:rsidR="008D4821">
              <w:rPr>
                <w:noProof/>
                <w:webHidden/>
              </w:rPr>
              <w:tab/>
            </w:r>
            <w:r w:rsidR="008D4821">
              <w:rPr>
                <w:noProof/>
                <w:webHidden/>
              </w:rPr>
              <w:fldChar w:fldCharType="begin"/>
            </w:r>
            <w:r w:rsidR="008D4821">
              <w:rPr>
                <w:noProof/>
                <w:webHidden/>
              </w:rPr>
              <w:instrText xml:space="preserve"> PAGEREF _Toc171937040 \h </w:instrText>
            </w:r>
            <w:r w:rsidR="008D4821">
              <w:rPr>
                <w:noProof/>
                <w:webHidden/>
              </w:rPr>
            </w:r>
            <w:r w:rsidR="008D4821">
              <w:rPr>
                <w:noProof/>
                <w:webHidden/>
              </w:rPr>
              <w:fldChar w:fldCharType="separate"/>
            </w:r>
            <w:r w:rsidR="008D4821">
              <w:rPr>
                <w:noProof/>
                <w:webHidden/>
              </w:rPr>
              <w:t>9</w:t>
            </w:r>
            <w:r w:rsidR="008D4821">
              <w:rPr>
                <w:noProof/>
                <w:webHidden/>
              </w:rPr>
              <w:fldChar w:fldCharType="end"/>
            </w:r>
          </w:hyperlink>
        </w:p>
        <w:p w14:paraId="1311AA4E" w14:textId="3DF50896"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1" w:history="1">
            <w:r w:rsidR="008D4821" w:rsidRPr="006E0265">
              <w:rPr>
                <w:rStyle w:val="Hyperlink"/>
                <w:noProof/>
              </w:rPr>
              <w:t>1.1 Sentinel Behaviour</w:t>
            </w:r>
            <w:r w:rsidR="008D4821">
              <w:rPr>
                <w:noProof/>
                <w:webHidden/>
              </w:rPr>
              <w:tab/>
            </w:r>
            <w:r w:rsidR="008D4821">
              <w:rPr>
                <w:noProof/>
                <w:webHidden/>
              </w:rPr>
              <w:fldChar w:fldCharType="begin"/>
            </w:r>
            <w:r w:rsidR="008D4821">
              <w:rPr>
                <w:noProof/>
                <w:webHidden/>
              </w:rPr>
              <w:instrText xml:space="preserve"> PAGEREF _Toc171937041 \h </w:instrText>
            </w:r>
            <w:r w:rsidR="008D4821">
              <w:rPr>
                <w:noProof/>
                <w:webHidden/>
              </w:rPr>
            </w:r>
            <w:r w:rsidR="008D4821">
              <w:rPr>
                <w:noProof/>
                <w:webHidden/>
              </w:rPr>
              <w:fldChar w:fldCharType="separate"/>
            </w:r>
            <w:r w:rsidR="008D4821">
              <w:rPr>
                <w:noProof/>
                <w:webHidden/>
              </w:rPr>
              <w:t>9</w:t>
            </w:r>
            <w:r w:rsidR="008D4821">
              <w:rPr>
                <w:noProof/>
                <w:webHidden/>
              </w:rPr>
              <w:fldChar w:fldCharType="end"/>
            </w:r>
          </w:hyperlink>
        </w:p>
        <w:p w14:paraId="27BF1FD2" w14:textId="3F3734CD"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2" w:history="1">
            <w:r w:rsidR="008D4821" w:rsidRPr="006E0265">
              <w:rPr>
                <w:rStyle w:val="Hyperlink"/>
                <w:noProof/>
              </w:rPr>
              <w:t>1.2 Urbanization</w:t>
            </w:r>
            <w:r w:rsidR="008D4821">
              <w:rPr>
                <w:noProof/>
                <w:webHidden/>
              </w:rPr>
              <w:tab/>
            </w:r>
            <w:r w:rsidR="008D4821">
              <w:rPr>
                <w:noProof/>
                <w:webHidden/>
              </w:rPr>
              <w:fldChar w:fldCharType="begin"/>
            </w:r>
            <w:r w:rsidR="008D4821">
              <w:rPr>
                <w:noProof/>
                <w:webHidden/>
              </w:rPr>
              <w:instrText xml:space="preserve"> PAGEREF _Toc171937042 \h </w:instrText>
            </w:r>
            <w:r w:rsidR="008D4821">
              <w:rPr>
                <w:noProof/>
                <w:webHidden/>
              </w:rPr>
            </w:r>
            <w:r w:rsidR="008D4821">
              <w:rPr>
                <w:noProof/>
                <w:webHidden/>
              </w:rPr>
              <w:fldChar w:fldCharType="separate"/>
            </w:r>
            <w:r w:rsidR="008D4821">
              <w:rPr>
                <w:noProof/>
                <w:webHidden/>
              </w:rPr>
              <w:t>12</w:t>
            </w:r>
            <w:r w:rsidR="008D4821">
              <w:rPr>
                <w:noProof/>
                <w:webHidden/>
              </w:rPr>
              <w:fldChar w:fldCharType="end"/>
            </w:r>
          </w:hyperlink>
        </w:p>
        <w:p w14:paraId="6A347894" w14:textId="0F3ABD05"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3" w:history="1">
            <w:r w:rsidR="008D4821" w:rsidRPr="006E0265">
              <w:rPr>
                <w:rStyle w:val="Hyperlink"/>
                <w:noProof/>
              </w:rPr>
              <w:t xml:space="preserve">1.3 The American crow, </w:t>
            </w:r>
            <w:r w:rsidR="008D4821" w:rsidRPr="006E0265">
              <w:rPr>
                <w:rStyle w:val="Hyperlink"/>
                <w:i/>
                <w:noProof/>
              </w:rPr>
              <w:t>Corvus brachyrhynchos</w:t>
            </w:r>
            <w:r w:rsidR="008D4821">
              <w:rPr>
                <w:noProof/>
                <w:webHidden/>
              </w:rPr>
              <w:tab/>
            </w:r>
            <w:r w:rsidR="008D4821">
              <w:rPr>
                <w:noProof/>
                <w:webHidden/>
              </w:rPr>
              <w:fldChar w:fldCharType="begin"/>
            </w:r>
            <w:r w:rsidR="008D4821">
              <w:rPr>
                <w:noProof/>
                <w:webHidden/>
              </w:rPr>
              <w:instrText xml:space="preserve"> PAGEREF _Toc171937043 \h </w:instrText>
            </w:r>
            <w:r w:rsidR="008D4821">
              <w:rPr>
                <w:noProof/>
                <w:webHidden/>
              </w:rPr>
            </w:r>
            <w:r w:rsidR="008D4821">
              <w:rPr>
                <w:noProof/>
                <w:webHidden/>
              </w:rPr>
              <w:fldChar w:fldCharType="separate"/>
            </w:r>
            <w:r w:rsidR="008D4821">
              <w:rPr>
                <w:noProof/>
                <w:webHidden/>
              </w:rPr>
              <w:t>14</w:t>
            </w:r>
            <w:r w:rsidR="008D4821">
              <w:rPr>
                <w:noProof/>
                <w:webHidden/>
              </w:rPr>
              <w:fldChar w:fldCharType="end"/>
            </w:r>
          </w:hyperlink>
        </w:p>
        <w:p w14:paraId="7A02B5EE" w14:textId="11872E5D"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4" w:history="1">
            <w:r w:rsidR="008D4821" w:rsidRPr="006E0265">
              <w:rPr>
                <w:rStyle w:val="Hyperlink"/>
                <w:noProof/>
              </w:rPr>
              <w:t>1.4 Research Objectives</w:t>
            </w:r>
            <w:r w:rsidR="008D4821">
              <w:rPr>
                <w:noProof/>
                <w:webHidden/>
              </w:rPr>
              <w:tab/>
            </w:r>
            <w:r w:rsidR="008D4821">
              <w:rPr>
                <w:noProof/>
                <w:webHidden/>
              </w:rPr>
              <w:fldChar w:fldCharType="begin"/>
            </w:r>
            <w:r w:rsidR="008D4821">
              <w:rPr>
                <w:noProof/>
                <w:webHidden/>
              </w:rPr>
              <w:instrText xml:space="preserve"> PAGEREF _Toc171937044 \h </w:instrText>
            </w:r>
            <w:r w:rsidR="008D4821">
              <w:rPr>
                <w:noProof/>
                <w:webHidden/>
              </w:rPr>
            </w:r>
            <w:r w:rsidR="008D4821">
              <w:rPr>
                <w:noProof/>
                <w:webHidden/>
              </w:rPr>
              <w:fldChar w:fldCharType="separate"/>
            </w:r>
            <w:r w:rsidR="008D4821">
              <w:rPr>
                <w:noProof/>
                <w:webHidden/>
              </w:rPr>
              <w:t>14</w:t>
            </w:r>
            <w:r w:rsidR="008D4821">
              <w:rPr>
                <w:noProof/>
                <w:webHidden/>
              </w:rPr>
              <w:fldChar w:fldCharType="end"/>
            </w:r>
          </w:hyperlink>
        </w:p>
        <w:p w14:paraId="550A6871" w14:textId="04AC6E69"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5" w:history="1">
            <w:r w:rsidR="008D4821" w:rsidRPr="006E0265">
              <w:rPr>
                <w:rStyle w:val="Hyperlink"/>
                <w:noProof/>
              </w:rPr>
              <w:t>1.5 References</w:t>
            </w:r>
            <w:r w:rsidR="008D4821">
              <w:rPr>
                <w:noProof/>
                <w:webHidden/>
              </w:rPr>
              <w:tab/>
            </w:r>
            <w:r w:rsidR="008D4821">
              <w:rPr>
                <w:noProof/>
                <w:webHidden/>
              </w:rPr>
              <w:fldChar w:fldCharType="begin"/>
            </w:r>
            <w:r w:rsidR="008D4821">
              <w:rPr>
                <w:noProof/>
                <w:webHidden/>
              </w:rPr>
              <w:instrText xml:space="preserve"> PAGEREF _Toc171937045 \h </w:instrText>
            </w:r>
            <w:r w:rsidR="008D4821">
              <w:rPr>
                <w:noProof/>
                <w:webHidden/>
              </w:rPr>
            </w:r>
            <w:r w:rsidR="008D4821">
              <w:rPr>
                <w:noProof/>
                <w:webHidden/>
              </w:rPr>
              <w:fldChar w:fldCharType="separate"/>
            </w:r>
            <w:r w:rsidR="008D4821">
              <w:rPr>
                <w:noProof/>
                <w:webHidden/>
              </w:rPr>
              <w:t>16</w:t>
            </w:r>
            <w:r w:rsidR="008D4821">
              <w:rPr>
                <w:noProof/>
                <w:webHidden/>
              </w:rPr>
              <w:fldChar w:fldCharType="end"/>
            </w:r>
          </w:hyperlink>
        </w:p>
        <w:p w14:paraId="0B558FFF" w14:textId="6A2F7D44"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46" w:history="1">
            <w:r w:rsidR="008D4821" w:rsidRPr="006E0265">
              <w:rPr>
                <w:rStyle w:val="Hyperlink"/>
                <w:noProof/>
              </w:rPr>
              <w:t>Chapter 2. Sentinel behaviour in mammalian and avian species</w:t>
            </w:r>
            <w:r w:rsidR="008D4821">
              <w:rPr>
                <w:noProof/>
                <w:webHidden/>
              </w:rPr>
              <w:tab/>
            </w:r>
            <w:r w:rsidR="008D4821">
              <w:rPr>
                <w:noProof/>
                <w:webHidden/>
              </w:rPr>
              <w:fldChar w:fldCharType="begin"/>
            </w:r>
            <w:r w:rsidR="008D4821">
              <w:rPr>
                <w:noProof/>
                <w:webHidden/>
              </w:rPr>
              <w:instrText xml:space="preserve"> PAGEREF _Toc171937046 \h </w:instrText>
            </w:r>
            <w:r w:rsidR="008D4821">
              <w:rPr>
                <w:noProof/>
                <w:webHidden/>
              </w:rPr>
            </w:r>
            <w:r w:rsidR="008D4821">
              <w:rPr>
                <w:noProof/>
                <w:webHidden/>
              </w:rPr>
              <w:fldChar w:fldCharType="separate"/>
            </w:r>
            <w:r w:rsidR="008D4821">
              <w:rPr>
                <w:noProof/>
                <w:webHidden/>
              </w:rPr>
              <w:t>23</w:t>
            </w:r>
            <w:r w:rsidR="008D4821">
              <w:rPr>
                <w:noProof/>
                <w:webHidden/>
              </w:rPr>
              <w:fldChar w:fldCharType="end"/>
            </w:r>
          </w:hyperlink>
        </w:p>
        <w:p w14:paraId="6C81CE0D" w14:textId="0546F0C9"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7" w:history="1">
            <w:r w:rsidR="008D4821" w:rsidRPr="006E0265">
              <w:rPr>
                <w:rStyle w:val="Hyperlink"/>
                <w:noProof/>
              </w:rPr>
              <w:t>2.1 Introduction</w:t>
            </w:r>
            <w:r w:rsidR="008D4821">
              <w:rPr>
                <w:noProof/>
                <w:webHidden/>
              </w:rPr>
              <w:tab/>
            </w:r>
            <w:r w:rsidR="008D4821">
              <w:rPr>
                <w:noProof/>
                <w:webHidden/>
              </w:rPr>
              <w:fldChar w:fldCharType="begin"/>
            </w:r>
            <w:r w:rsidR="008D4821">
              <w:rPr>
                <w:noProof/>
                <w:webHidden/>
              </w:rPr>
              <w:instrText xml:space="preserve"> PAGEREF _Toc171937047 \h </w:instrText>
            </w:r>
            <w:r w:rsidR="008D4821">
              <w:rPr>
                <w:noProof/>
                <w:webHidden/>
              </w:rPr>
            </w:r>
            <w:r w:rsidR="008D4821">
              <w:rPr>
                <w:noProof/>
                <w:webHidden/>
              </w:rPr>
              <w:fldChar w:fldCharType="separate"/>
            </w:r>
            <w:r w:rsidR="008D4821">
              <w:rPr>
                <w:noProof/>
                <w:webHidden/>
              </w:rPr>
              <w:t>23</w:t>
            </w:r>
            <w:r w:rsidR="008D4821">
              <w:rPr>
                <w:noProof/>
                <w:webHidden/>
              </w:rPr>
              <w:fldChar w:fldCharType="end"/>
            </w:r>
          </w:hyperlink>
        </w:p>
        <w:p w14:paraId="4ACAAD33" w14:textId="7071A05D"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8" w:history="1">
            <w:r w:rsidR="008D4821" w:rsidRPr="006E0265">
              <w:rPr>
                <w:rStyle w:val="Hyperlink"/>
                <w:noProof/>
              </w:rPr>
              <w:t>2.2 Methods</w:t>
            </w:r>
            <w:r w:rsidR="008D4821">
              <w:rPr>
                <w:noProof/>
                <w:webHidden/>
              </w:rPr>
              <w:tab/>
            </w:r>
            <w:r w:rsidR="008D4821">
              <w:rPr>
                <w:noProof/>
                <w:webHidden/>
              </w:rPr>
              <w:fldChar w:fldCharType="begin"/>
            </w:r>
            <w:r w:rsidR="008D4821">
              <w:rPr>
                <w:noProof/>
                <w:webHidden/>
              </w:rPr>
              <w:instrText xml:space="preserve"> PAGEREF _Toc171937048 \h </w:instrText>
            </w:r>
            <w:r w:rsidR="008D4821">
              <w:rPr>
                <w:noProof/>
                <w:webHidden/>
              </w:rPr>
            </w:r>
            <w:r w:rsidR="008D4821">
              <w:rPr>
                <w:noProof/>
                <w:webHidden/>
              </w:rPr>
              <w:fldChar w:fldCharType="separate"/>
            </w:r>
            <w:r w:rsidR="008D4821">
              <w:rPr>
                <w:noProof/>
                <w:webHidden/>
              </w:rPr>
              <w:t>25</w:t>
            </w:r>
            <w:r w:rsidR="008D4821">
              <w:rPr>
                <w:noProof/>
                <w:webHidden/>
              </w:rPr>
              <w:fldChar w:fldCharType="end"/>
            </w:r>
          </w:hyperlink>
        </w:p>
        <w:p w14:paraId="5C636DB2" w14:textId="16171420"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9" w:history="1">
            <w:r w:rsidR="008D4821" w:rsidRPr="006E0265">
              <w:rPr>
                <w:rStyle w:val="Hyperlink"/>
                <w:noProof/>
              </w:rPr>
              <w:t>2.2.1 Selection criteria</w:t>
            </w:r>
            <w:r w:rsidR="008D4821">
              <w:rPr>
                <w:noProof/>
                <w:webHidden/>
              </w:rPr>
              <w:tab/>
            </w:r>
            <w:r w:rsidR="008D4821">
              <w:rPr>
                <w:noProof/>
                <w:webHidden/>
              </w:rPr>
              <w:fldChar w:fldCharType="begin"/>
            </w:r>
            <w:r w:rsidR="008D4821">
              <w:rPr>
                <w:noProof/>
                <w:webHidden/>
              </w:rPr>
              <w:instrText xml:space="preserve"> PAGEREF _Toc171937049 \h </w:instrText>
            </w:r>
            <w:r w:rsidR="008D4821">
              <w:rPr>
                <w:noProof/>
                <w:webHidden/>
              </w:rPr>
            </w:r>
            <w:r w:rsidR="008D4821">
              <w:rPr>
                <w:noProof/>
                <w:webHidden/>
              </w:rPr>
              <w:fldChar w:fldCharType="separate"/>
            </w:r>
            <w:r w:rsidR="008D4821">
              <w:rPr>
                <w:noProof/>
                <w:webHidden/>
              </w:rPr>
              <w:t>25</w:t>
            </w:r>
            <w:r w:rsidR="008D4821">
              <w:rPr>
                <w:noProof/>
                <w:webHidden/>
              </w:rPr>
              <w:fldChar w:fldCharType="end"/>
            </w:r>
          </w:hyperlink>
        </w:p>
        <w:p w14:paraId="6D741C47" w14:textId="5FC7B4C5"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0" w:history="1">
            <w:r w:rsidR="008D4821" w:rsidRPr="006E0265">
              <w:rPr>
                <w:rStyle w:val="Hyperlink"/>
                <w:noProof/>
              </w:rPr>
              <w:t>2.2.2 Search strategy</w:t>
            </w:r>
            <w:r w:rsidR="008D4821">
              <w:rPr>
                <w:noProof/>
                <w:webHidden/>
              </w:rPr>
              <w:tab/>
            </w:r>
            <w:r w:rsidR="008D4821">
              <w:rPr>
                <w:noProof/>
                <w:webHidden/>
              </w:rPr>
              <w:fldChar w:fldCharType="begin"/>
            </w:r>
            <w:r w:rsidR="008D4821">
              <w:rPr>
                <w:noProof/>
                <w:webHidden/>
              </w:rPr>
              <w:instrText xml:space="preserve"> PAGEREF _Toc171937050 \h </w:instrText>
            </w:r>
            <w:r w:rsidR="008D4821">
              <w:rPr>
                <w:noProof/>
                <w:webHidden/>
              </w:rPr>
            </w:r>
            <w:r w:rsidR="008D4821">
              <w:rPr>
                <w:noProof/>
                <w:webHidden/>
              </w:rPr>
              <w:fldChar w:fldCharType="separate"/>
            </w:r>
            <w:r w:rsidR="008D4821">
              <w:rPr>
                <w:noProof/>
                <w:webHidden/>
              </w:rPr>
              <w:t>27</w:t>
            </w:r>
            <w:r w:rsidR="008D4821">
              <w:rPr>
                <w:noProof/>
                <w:webHidden/>
              </w:rPr>
              <w:fldChar w:fldCharType="end"/>
            </w:r>
          </w:hyperlink>
        </w:p>
        <w:p w14:paraId="1A6DCF19" w14:textId="66A1C05B"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1" w:history="1">
            <w:r w:rsidR="008D4821" w:rsidRPr="006E0265">
              <w:rPr>
                <w:rStyle w:val="Hyperlink"/>
                <w:noProof/>
              </w:rPr>
              <w:t xml:space="preserve">2.2.3 Data collection </w:t>
            </w:r>
            <w:r w:rsidR="008D4821" w:rsidRPr="006E0265">
              <w:rPr>
                <w:rStyle w:val="Hyperlink"/>
                <w:rFonts w:cs="Times New Roman"/>
                <w:noProof/>
              </w:rPr>
              <w:t xml:space="preserve">and </w:t>
            </w:r>
            <w:r w:rsidR="008D4821" w:rsidRPr="006E0265">
              <w:rPr>
                <w:rStyle w:val="Hyperlink"/>
                <w:noProof/>
              </w:rPr>
              <w:t>analysis</w:t>
            </w:r>
            <w:r w:rsidR="008D4821">
              <w:rPr>
                <w:noProof/>
                <w:webHidden/>
              </w:rPr>
              <w:tab/>
            </w:r>
            <w:r w:rsidR="008D4821">
              <w:rPr>
                <w:noProof/>
                <w:webHidden/>
              </w:rPr>
              <w:fldChar w:fldCharType="begin"/>
            </w:r>
            <w:r w:rsidR="008D4821">
              <w:rPr>
                <w:noProof/>
                <w:webHidden/>
              </w:rPr>
              <w:instrText xml:space="preserve"> PAGEREF _Toc171937051 \h </w:instrText>
            </w:r>
            <w:r w:rsidR="008D4821">
              <w:rPr>
                <w:noProof/>
                <w:webHidden/>
              </w:rPr>
            </w:r>
            <w:r w:rsidR="008D4821">
              <w:rPr>
                <w:noProof/>
                <w:webHidden/>
              </w:rPr>
              <w:fldChar w:fldCharType="separate"/>
            </w:r>
            <w:r w:rsidR="008D4821">
              <w:rPr>
                <w:noProof/>
                <w:webHidden/>
              </w:rPr>
              <w:t>29</w:t>
            </w:r>
            <w:r w:rsidR="008D4821">
              <w:rPr>
                <w:noProof/>
                <w:webHidden/>
              </w:rPr>
              <w:fldChar w:fldCharType="end"/>
            </w:r>
          </w:hyperlink>
        </w:p>
        <w:p w14:paraId="01AEBCF1" w14:textId="36ACD093"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2" w:history="1">
            <w:r w:rsidR="008D4821" w:rsidRPr="006E0265">
              <w:rPr>
                <w:rStyle w:val="Hyperlink"/>
                <w:noProof/>
              </w:rPr>
              <w:t>2.3 Results</w:t>
            </w:r>
            <w:r w:rsidR="008D4821">
              <w:rPr>
                <w:noProof/>
                <w:webHidden/>
              </w:rPr>
              <w:tab/>
            </w:r>
            <w:r w:rsidR="008D4821">
              <w:rPr>
                <w:noProof/>
                <w:webHidden/>
              </w:rPr>
              <w:fldChar w:fldCharType="begin"/>
            </w:r>
            <w:r w:rsidR="008D4821">
              <w:rPr>
                <w:noProof/>
                <w:webHidden/>
              </w:rPr>
              <w:instrText xml:space="preserve"> PAGEREF _Toc171937052 \h </w:instrText>
            </w:r>
            <w:r w:rsidR="008D4821">
              <w:rPr>
                <w:noProof/>
                <w:webHidden/>
              </w:rPr>
            </w:r>
            <w:r w:rsidR="008D4821">
              <w:rPr>
                <w:noProof/>
                <w:webHidden/>
              </w:rPr>
              <w:fldChar w:fldCharType="separate"/>
            </w:r>
            <w:r w:rsidR="008D4821">
              <w:rPr>
                <w:noProof/>
                <w:webHidden/>
              </w:rPr>
              <w:t>29</w:t>
            </w:r>
            <w:r w:rsidR="008D4821">
              <w:rPr>
                <w:noProof/>
                <w:webHidden/>
              </w:rPr>
              <w:fldChar w:fldCharType="end"/>
            </w:r>
          </w:hyperlink>
        </w:p>
        <w:p w14:paraId="27930846" w14:textId="5D4170F7"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3" w:history="1">
            <w:r w:rsidR="008D4821" w:rsidRPr="006E0265">
              <w:rPr>
                <w:rStyle w:val="Hyperlink"/>
                <w:noProof/>
              </w:rPr>
              <w:t>2.4 Discussion</w:t>
            </w:r>
            <w:r w:rsidR="008D4821">
              <w:rPr>
                <w:noProof/>
                <w:webHidden/>
              </w:rPr>
              <w:tab/>
            </w:r>
            <w:r w:rsidR="008D4821">
              <w:rPr>
                <w:noProof/>
                <w:webHidden/>
              </w:rPr>
              <w:fldChar w:fldCharType="begin"/>
            </w:r>
            <w:r w:rsidR="008D4821">
              <w:rPr>
                <w:noProof/>
                <w:webHidden/>
              </w:rPr>
              <w:instrText xml:space="preserve"> PAGEREF _Toc171937053 \h </w:instrText>
            </w:r>
            <w:r w:rsidR="008D4821">
              <w:rPr>
                <w:noProof/>
                <w:webHidden/>
              </w:rPr>
            </w:r>
            <w:r w:rsidR="008D4821">
              <w:rPr>
                <w:noProof/>
                <w:webHidden/>
              </w:rPr>
              <w:fldChar w:fldCharType="separate"/>
            </w:r>
            <w:r w:rsidR="008D4821">
              <w:rPr>
                <w:noProof/>
                <w:webHidden/>
              </w:rPr>
              <w:t>33</w:t>
            </w:r>
            <w:r w:rsidR="008D4821">
              <w:rPr>
                <w:noProof/>
                <w:webHidden/>
              </w:rPr>
              <w:fldChar w:fldCharType="end"/>
            </w:r>
          </w:hyperlink>
        </w:p>
        <w:p w14:paraId="4EB12B0A" w14:textId="4630BF95"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4" w:history="1">
            <w:r w:rsidR="008D4821" w:rsidRPr="006E0265">
              <w:rPr>
                <w:rStyle w:val="Hyperlink"/>
                <w:noProof/>
              </w:rPr>
              <w:t>2.4.1 Intrinsic Factors</w:t>
            </w:r>
            <w:r w:rsidR="008D4821">
              <w:rPr>
                <w:noProof/>
                <w:webHidden/>
              </w:rPr>
              <w:tab/>
            </w:r>
            <w:r w:rsidR="008D4821">
              <w:rPr>
                <w:noProof/>
                <w:webHidden/>
              </w:rPr>
              <w:fldChar w:fldCharType="begin"/>
            </w:r>
            <w:r w:rsidR="008D4821">
              <w:rPr>
                <w:noProof/>
                <w:webHidden/>
              </w:rPr>
              <w:instrText xml:space="preserve"> PAGEREF _Toc171937054 \h </w:instrText>
            </w:r>
            <w:r w:rsidR="008D4821">
              <w:rPr>
                <w:noProof/>
                <w:webHidden/>
              </w:rPr>
            </w:r>
            <w:r w:rsidR="008D4821">
              <w:rPr>
                <w:noProof/>
                <w:webHidden/>
              </w:rPr>
              <w:fldChar w:fldCharType="separate"/>
            </w:r>
            <w:r w:rsidR="008D4821">
              <w:rPr>
                <w:noProof/>
                <w:webHidden/>
              </w:rPr>
              <w:t>33</w:t>
            </w:r>
            <w:r w:rsidR="008D4821">
              <w:rPr>
                <w:noProof/>
                <w:webHidden/>
              </w:rPr>
              <w:fldChar w:fldCharType="end"/>
            </w:r>
          </w:hyperlink>
        </w:p>
        <w:p w14:paraId="7DCD05A8" w14:textId="6758B1C0"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5" w:history="1">
            <w:r w:rsidR="008D4821" w:rsidRPr="006E0265">
              <w:rPr>
                <w:rStyle w:val="Hyperlink"/>
                <w:noProof/>
              </w:rPr>
              <w:t>2.4.2 Extrinsic Factors</w:t>
            </w:r>
            <w:r w:rsidR="008D4821">
              <w:rPr>
                <w:noProof/>
                <w:webHidden/>
              </w:rPr>
              <w:tab/>
            </w:r>
            <w:r w:rsidR="008D4821">
              <w:rPr>
                <w:noProof/>
                <w:webHidden/>
              </w:rPr>
              <w:fldChar w:fldCharType="begin"/>
            </w:r>
            <w:r w:rsidR="008D4821">
              <w:rPr>
                <w:noProof/>
                <w:webHidden/>
              </w:rPr>
              <w:instrText xml:space="preserve"> PAGEREF _Toc171937055 \h </w:instrText>
            </w:r>
            <w:r w:rsidR="008D4821">
              <w:rPr>
                <w:noProof/>
                <w:webHidden/>
              </w:rPr>
            </w:r>
            <w:r w:rsidR="008D4821">
              <w:rPr>
                <w:noProof/>
                <w:webHidden/>
              </w:rPr>
              <w:fldChar w:fldCharType="separate"/>
            </w:r>
            <w:r w:rsidR="008D4821">
              <w:rPr>
                <w:noProof/>
                <w:webHidden/>
              </w:rPr>
              <w:t>36</w:t>
            </w:r>
            <w:r w:rsidR="008D4821">
              <w:rPr>
                <w:noProof/>
                <w:webHidden/>
              </w:rPr>
              <w:fldChar w:fldCharType="end"/>
            </w:r>
          </w:hyperlink>
        </w:p>
        <w:p w14:paraId="3D5EF4DE" w14:textId="2E25D02E"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6" w:history="1">
            <w:r w:rsidR="008D4821" w:rsidRPr="006E0265">
              <w:rPr>
                <w:rStyle w:val="Hyperlink"/>
                <w:noProof/>
              </w:rPr>
              <w:t>2.4.3 Coordination</w:t>
            </w:r>
            <w:r w:rsidR="008D4821">
              <w:rPr>
                <w:noProof/>
                <w:webHidden/>
              </w:rPr>
              <w:tab/>
            </w:r>
            <w:r w:rsidR="008D4821">
              <w:rPr>
                <w:noProof/>
                <w:webHidden/>
              </w:rPr>
              <w:fldChar w:fldCharType="begin"/>
            </w:r>
            <w:r w:rsidR="008D4821">
              <w:rPr>
                <w:noProof/>
                <w:webHidden/>
              </w:rPr>
              <w:instrText xml:space="preserve"> PAGEREF _Toc171937056 \h </w:instrText>
            </w:r>
            <w:r w:rsidR="008D4821">
              <w:rPr>
                <w:noProof/>
                <w:webHidden/>
              </w:rPr>
            </w:r>
            <w:r w:rsidR="008D4821">
              <w:rPr>
                <w:noProof/>
                <w:webHidden/>
              </w:rPr>
              <w:fldChar w:fldCharType="separate"/>
            </w:r>
            <w:r w:rsidR="008D4821">
              <w:rPr>
                <w:noProof/>
                <w:webHidden/>
              </w:rPr>
              <w:t>40</w:t>
            </w:r>
            <w:r w:rsidR="008D4821">
              <w:rPr>
                <w:noProof/>
                <w:webHidden/>
              </w:rPr>
              <w:fldChar w:fldCharType="end"/>
            </w:r>
          </w:hyperlink>
        </w:p>
        <w:p w14:paraId="7EE4C5C8" w14:textId="6E09FA58"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7" w:history="1">
            <w:r w:rsidR="008D4821" w:rsidRPr="006E0265">
              <w:rPr>
                <w:rStyle w:val="Hyperlink"/>
                <w:noProof/>
              </w:rPr>
              <w:t>2.4.4 Implications and Future Directions</w:t>
            </w:r>
            <w:r w:rsidR="008D4821">
              <w:rPr>
                <w:noProof/>
                <w:webHidden/>
              </w:rPr>
              <w:tab/>
            </w:r>
            <w:r w:rsidR="008D4821">
              <w:rPr>
                <w:noProof/>
                <w:webHidden/>
              </w:rPr>
              <w:fldChar w:fldCharType="begin"/>
            </w:r>
            <w:r w:rsidR="008D4821">
              <w:rPr>
                <w:noProof/>
                <w:webHidden/>
              </w:rPr>
              <w:instrText xml:space="preserve"> PAGEREF _Toc171937057 \h </w:instrText>
            </w:r>
            <w:r w:rsidR="008D4821">
              <w:rPr>
                <w:noProof/>
                <w:webHidden/>
              </w:rPr>
            </w:r>
            <w:r w:rsidR="008D4821">
              <w:rPr>
                <w:noProof/>
                <w:webHidden/>
              </w:rPr>
              <w:fldChar w:fldCharType="separate"/>
            </w:r>
            <w:r w:rsidR="008D4821">
              <w:rPr>
                <w:noProof/>
                <w:webHidden/>
              </w:rPr>
              <w:t>40</w:t>
            </w:r>
            <w:r w:rsidR="008D4821">
              <w:rPr>
                <w:noProof/>
                <w:webHidden/>
              </w:rPr>
              <w:fldChar w:fldCharType="end"/>
            </w:r>
          </w:hyperlink>
        </w:p>
        <w:p w14:paraId="29848165" w14:textId="7A7025E4"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8" w:history="1">
            <w:r w:rsidR="008D4821" w:rsidRPr="006E0265">
              <w:rPr>
                <w:rStyle w:val="Hyperlink"/>
                <w:noProof/>
              </w:rPr>
              <w:t>2.5 References</w:t>
            </w:r>
            <w:r w:rsidR="008D4821">
              <w:rPr>
                <w:noProof/>
                <w:webHidden/>
              </w:rPr>
              <w:tab/>
            </w:r>
            <w:r w:rsidR="008D4821">
              <w:rPr>
                <w:noProof/>
                <w:webHidden/>
              </w:rPr>
              <w:fldChar w:fldCharType="begin"/>
            </w:r>
            <w:r w:rsidR="008D4821">
              <w:rPr>
                <w:noProof/>
                <w:webHidden/>
              </w:rPr>
              <w:instrText xml:space="preserve"> PAGEREF _Toc171937058 \h </w:instrText>
            </w:r>
            <w:r w:rsidR="008D4821">
              <w:rPr>
                <w:noProof/>
                <w:webHidden/>
              </w:rPr>
            </w:r>
            <w:r w:rsidR="008D4821">
              <w:rPr>
                <w:noProof/>
                <w:webHidden/>
              </w:rPr>
              <w:fldChar w:fldCharType="separate"/>
            </w:r>
            <w:r w:rsidR="008D4821">
              <w:rPr>
                <w:noProof/>
                <w:webHidden/>
              </w:rPr>
              <w:t>42</w:t>
            </w:r>
            <w:r w:rsidR="008D4821">
              <w:rPr>
                <w:noProof/>
                <w:webHidden/>
              </w:rPr>
              <w:fldChar w:fldCharType="end"/>
            </w:r>
          </w:hyperlink>
        </w:p>
        <w:p w14:paraId="5B64BD5B" w14:textId="51444DB0"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59" w:history="1">
            <w:r w:rsidR="008D4821" w:rsidRPr="006E0265">
              <w:rPr>
                <w:rStyle w:val="Hyperlink"/>
                <w:noProof/>
              </w:rPr>
              <w:t>Chapter 3. Heads up! Social vigilance behaviour in urban American crows</w:t>
            </w:r>
            <w:r w:rsidR="008D4821">
              <w:rPr>
                <w:noProof/>
                <w:webHidden/>
              </w:rPr>
              <w:tab/>
            </w:r>
            <w:r w:rsidR="008D4821">
              <w:rPr>
                <w:noProof/>
                <w:webHidden/>
              </w:rPr>
              <w:fldChar w:fldCharType="begin"/>
            </w:r>
            <w:r w:rsidR="008D4821">
              <w:rPr>
                <w:noProof/>
                <w:webHidden/>
              </w:rPr>
              <w:instrText xml:space="preserve"> PAGEREF _Toc171937059 \h </w:instrText>
            </w:r>
            <w:r w:rsidR="008D4821">
              <w:rPr>
                <w:noProof/>
                <w:webHidden/>
              </w:rPr>
            </w:r>
            <w:r w:rsidR="008D4821">
              <w:rPr>
                <w:noProof/>
                <w:webHidden/>
              </w:rPr>
              <w:fldChar w:fldCharType="separate"/>
            </w:r>
            <w:r w:rsidR="008D4821">
              <w:rPr>
                <w:noProof/>
                <w:webHidden/>
              </w:rPr>
              <w:t>48</w:t>
            </w:r>
            <w:r w:rsidR="008D4821">
              <w:rPr>
                <w:noProof/>
                <w:webHidden/>
              </w:rPr>
              <w:fldChar w:fldCharType="end"/>
            </w:r>
          </w:hyperlink>
        </w:p>
        <w:p w14:paraId="42C138B4" w14:textId="4671025E"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0" w:history="1">
            <w:r w:rsidR="008D4821" w:rsidRPr="006E0265">
              <w:rPr>
                <w:rStyle w:val="Hyperlink"/>
                <w:noProof/>
              </w:rPr>
              <w:t>3.1 Introduction</w:t>
            </w:r>
            <w:r w:rsidR="008D4821">
              <w:rPr>
                <w:noProof/>
                <w:webHidden/>
              </w:rPr>
              <w:tab/>
            </w:r>
            <w:r w:rsidR="008D4821">
              <w:rPr>
                <w:noProof/>
                <w:webHidden/>
              </w:rPr>
              <w:fldChar w:fldCharType="begin"/>
            </w:r>
            <w:r w:rsidR="008D4821">
              <w:rPr>
                <w:noProof/>
                <w:webHidden/>
              </w:rPr>
              <w:instrText xml:space="preserve"> PAGEREF _Toc171937060 \h </w:instrText>
            </w:r>
            <w:r w:rsidR="008D4821">
              <w:rPr>
                <w:noProof/>
                <w:webHidden/>
              </w:rPr>
            </w:r>
            <w:r w:rsidR="008D4821">
              <w:rPr>
                <w:noProof/>
                <w:webHidden/>
              </w:rPr>
              <w:fldChar w:fldCharType="separate"/>
            </w:r>
            <w:r w:rsidR="008D4821">
              <w:rPr>
                <w:noProof/>
                <w:webHidden/>
              </w:rPr>
              <w:t>48</w:t>
            </w:r>
            <w:r w:rsidR="008D4821">
              <w:rPr>
                <w:noProof/>
                <w:webHidden/>
              </w:rPr>
              <w:fldChar w:fldCharType="end"/>
            </w:r>
          </w:hyperlink>
        </w:p>
        <w:p w14:paraId="09A939C5" w14:textId="4C213F9B"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1" w:history="1">
            <w:r w:rsidR="008D4821" w:rsidRPr="006E0265">
              <w:rPr>
                <w:rStyle w:val="Hyperlink"/>
                <w:noProof/>
              </w:rPr>
              <w:t>3.2 Methods</w:t>
            </w:r>
            <w:r w:rsidR="008D4821">
              <w:rPr>
                <w:noProof/>
                <w:webHidden/>
              </w:rPr>
              <w:tab/>
            </w:r>
            <w:r w:rsidR="008D4821">
              <w:rPr>
                <w:noProof/>
                <w:webHidden/>
              </w:rPr>
              <w:fldChar w:fldCharType="begin"/>
            </w:r>
            <w:r w:rsidR="008D4821">
              <w:rPr>
                <w:noProof/>
                <w:webHidden/>
              </w:rPr>
              <w:instrText xml:space="preserve"> PAGEREF _Toc171937061 \h </w:instrText>
            </w:r>
            <w:r w:rsidR="008D4821">
              <w:rPr>
                <w:noProof/>
                <w:webHidden/>
              </w:rPr>
            </w:r>
            <w:r w:rsidR="008D4821">
              <w:rPr>
                <w:noProof/>
                <w:webHidden/>
              </w:rPr>
              <w:fldChar w:fldCharType="separate"/>
            </w:r>
            <w:r w:rsidR="008D4821">
              <w:rPr>
                <w:noProof/>
                <w:webHidden/>
              </w:rPr>
              <w:t>51</w:t>
            </w:r>
            <w:r w:rsidR="008D4821">
              <w:rPr>
                <w:noProof/>
                <w:webHidden/>
              </w:rPr>
              <w:fldChar w:fldCharType="end"/>
            </w:r>
          </w:hyperlink>
        </w:p>
        <w:p w14:paraId="3C19EF04" w14:textId="3478552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2" w:history="1">
            <w:r w:rsidR="008D4821" w:rsidRPr="006E0265">
              <w:rPr>
                <w:rStyle w:val="Hyperlink"/>
                <w:noProof/>
              </w:rPr>
              <w:t>3.2.1 Site Selection</w:t>
            </w:r>
            <w:r w:rsidR="008D4821">
              <w:rPr>
                <w:noProof/>
                <w:webHidden/>
              </w:rPr>
              <w:tab/>
            </w:r>
            <w:r w:rsidR="008D4821">
              <w:rPr>
                <w:noProof/>
                <w:webHidden/>
              </w:rPr>
              <w:fldChar w:fldCharType="begin"/>
            </w:r>
            <w:r w:rsidR="008D4821">
              <w:rPr>
                <w:noProof/>
                <w:webHidden/>
              </w:rPr>
              <w:instrText xml:space="preserve"> PAGEREF _Toc171937062 \h </w:instrText>
            </w:r>
            <w:r w:rsidR="008D4821">
              <w:rPr>
                <w:noProof/>
                <w:webHidden/>
              </w:rPr>
            </w:r>
            <w:r w:rsidR="008D4821">
              <w:rPr>
                <w:noProof/>
                <w:webHidden/>
              </w:rPr>
              <w:fldChar w:fldCharType="separate"/>
            </w:r>
            <w:r w:rsidR="008D4821">
              <w:rPr>
                <w:noProof/>
                <w:webHidden/>
              </w:rPr>
              <w:t>51</w:t>
            </w:r>
            <w:r w:rsidR="008D4821">
              <w:rPr>
                <w:noProof/>
                <w:webHidden/>
              </w:rPr>
              <w:fldChar w:fldCharType="end"/>
            </w:r>
          </w:hyperlink>
        </w:p>
        <w:p w14:paraId="49F34BFD" w14:textId="217ED16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3" w:history="1">
            <w:r w:rsidR="008D4821" w:rsidRPr="006E0265">
              <w:rPr>
                <w:rStyle w:val="Hyperlink"/>
                <w:noProof/>
              </w:rPr>
              <w:t>3.2.2 Field observations</w:t>
            </w:r>
            <w:r w:rsidR="008D4821">
              <w:rPr>
                <w:noProof/>
                <w:webHidden/>
              </w:rPr>
              <w:tab/>
            </w:r>
            <w:r w:rsidR="008D4821">
              <w:rPr>
                <w:noProof/>
                <w:webHidden/>
              </w:rPr>
              <w:fldChar w:fldCharType="begin"/>
            </w:r>
            <w:r w:rsidR="008D4821">
              <w:rPr>
                <w:noProof/>
                <w:webHidden/>
              </w:rPr>
              <w:instrText xml:space="preserve"> PAGEREF _Toc171937063 \h </w:instrText>
            </w:r>
            <w:r w:rsidR="008D4821">
              <w:rPr>
                <w:noProof/>
                <w:webHidden/>
              </w:rPr>
            </w:r>
            <w:r w:rsidR="008D4821">
              <w:rPr>
                <w:noProof/>
                <w:webHidden/>
              </w:rPr>
              <w:fldChar w:fldCharType="separate"/>
            </w:r>
            <w:r w:rsidR="008D4821">
              <w:rPr>
                <w:noProof/>
                <w:webHidden/>
              </w:rPr>
              <w:t>52</w:t>
            </w:r>
            <w:r w:rsidR="008D4821">
              <w:rPr>
                <w:noProof/>
                <w:webHidden/>
              </w:rPr>
              <w:fldChar w:fldCharType="end"/>
            </w:r>
          </w:hyperlink>
        </w:p>
        <w:p w14:paraId="15B6F318" w14:textId="7F6AB1D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4" w:history="1">
            <w:r w:rsidR="008D4821" w:rsidRPr="006E0265">
              <w:rPr>
                <w:rStyle w:val="Hyperlink"/>
                <w:noProof/>
              </w:rPr>
              <w:t>3.2.3 Video Analysis</w:t>
            </w:r>
            <w:r w:rsidR="008D4821">
              <w:rPr>
                <w:noProof/>
                <w:webHidden/>
              </w:rPr>
              <w:tab/>
            </w:r>
            <w:r w:rsidR="008D4821">
              <w:rPr>
                <w:noProof/>
                <w:webHidden/>
              </w:rPr>
              <w:fldChar w:fldCharType="begin"/>
            </w:r>
            <w:r w:rsidR="008D4821">
              <w:rPr>
                <w:noProof/>
                <w:webHidden/>
              </w:rPr>
              <w:instrText xml:space="preserve"> PAGEREF _Toc171937064 \h </w:instrText>
            </w:r>
            <w:r w:rsidR="008D4821">
              <w:rPr>
                <w:noProof/>
                <w:webHidden/>
              </w:rPr>
            </w:r>
            <w:r w:rsidR="008D4821">
              <w:rPr>
                <w:noProof/>
                <w:webHidden/>
              </w:rPr>
              <w:fldChar w:fldCharType="separate"/>
            </w:r>
            <w:r w:rsidR="008D4821">
              <w:rPr>
                <w:noProof/>
                <w:webHidden/>
              </w:rPr>
              <w:t>54</w:t>
            </w:r>
            <w:r w:rsidR="008D4821">
              <w:rPr>
                <w:noProof/>
                <w:webHidden/>
              </w:rPr>
              <w:fldChar w:fldCharType="end"/>
            </w:r>
          </w:hyperlink>
        </w:p>
        <w:p w14:paraId="26988C74" w14:textId="5ADED3FA"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5" w:history="1">
            <w:r w:rsidR="008D4821" w:rsidRPr="006E0265">
              <w:rPr>
                <w:rStyle w:val="Hyperlink"/>
                <w:noProof/>
              </w:rPr>
              <w:t>3.2.3 Statistical Analysis</w:t>
            </w:r>
            <w:r w:rsidR="008D4821">
              <w:rPr>
                <w:noProof/>
                <w:webHidden/>
              </w:rPr>
              <w:tab/>
            </w:r>
            <w:r w:rsidR="008D4821">
              <w:rPr>
                <w:noProof/>
                <w:webHidden/>
              </w:rPr>
              <w:fldChar w:fldCharType="begin"/>
            </w:r>
            <w:r w:rsidR="008D4821">
              <w:rPr>
                <w:noProof/>
                <w:webHidden/>
              </w:rPr>
              <w:instrText xml:space="preserve"> PAGEREF _Toc171937065 \h </w:instrText>
            </w:r>
            <w:r w:rsidR="008D4821">
              <w:rPr>
                <w:noProof/>
                <w:webHidden/>
              </w:rPr>
            </w:r>
            <w:r w:rsidR="008D4821">
              <w:rPr>
                <w:noProof/>
                <w:webHidden/>
              </w:rPr>
              <w:fldChar w:fldCharType="separate"/>
            </w:r>
            <w:r w:rsidR="008D4821">
              <w:rPr>
                <w:noProof/>
                <w:webHidden/>
              </w:rPr>
              <w:t>54</w:t>
            </w:r>
            <w:r w:rsidR="008D4821">
              <w:rPr>
                <w:noProof/>
                <w:webHidden/>
              </w:rPr>
              <w:fldChar w:fldCharType="end"/>
            </w:r>
          </w:hyperlink>
        </w:p>
        <w:p w14:paraId="4551027A" w14:textId="322F96F4"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6" w:history="1">
            <w:r w:rsidR="008D4821" w:rsidRPr="006E0265">
              <w:rPr>
                <w:rStyle w:val="Hyperlink"/>
                <w:noProof/>
              </w:rPr>
              <w:t>3.3 Results</w:t>
            </w:r>
            <w:r w:rsidR="008D4821">
              <w:rPr>
                <w:noProof/>
                <w:webHidden/>
              </w:rPr>
              <w:tab/>
            </w:r>
            <w:r w:rsidR="008D4821">
              <w:rPr>
                <w:noProof/>
                <w:webHidden/>
              </w:rPr>
              <w:fldChar w:fldCharType="begin"/>
            </w:r>
            <w:r w:rsidR="008D4821">
              <w:rPr>
                <w:noProof/>
                <w:webHidden/>
              </w:rPr>
              <w:instrText xml:space="preserve"> PAGEREF _Toc171937066 \h </w:instrText>
            </w:r>
            <w:r w:rsidR="008D4821">
              <w:rPr>
                <w:noProof/>
                <w:webHidden/>
              </w:rPr>
            </w:r>
            <w:r w:rsidR="008D4821">
              <w:rPr>
                <w:noProof/>
                <w:webHidden/>
              </w:rPr>
              <w:fldChar w:fldCharType="separate"/>
            </w:r>
            <w:r w:rsidR="008D4821">
              <w:rPr>
                <w:noProof/>
                <w:webHidden/>
              </w:rPr>
              <w:t>56</w:t>
            </w:r>
            <w:r w:rsidR="008D4821">
              <w:rPr>
                <w:noProof/>
                <w:webHidden/>
              </w:rPr>
              <w:fldChar w:fldCharType="end"/>
            </w:r>
          </w:hyperlink>
        </w:p>
        <w:p w14:paraId="4FD8CEF9" w14:textId="7416864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7" w:history="1">
            <w:r w:rsidR="008D4821" w:rsidRPr="006E0265">
              <w:rPr>
                <w:rStyle w:val="Hyperlink"/>
                <w:noProof/>
              </w:rPr>
              <w:t>3.3.1 Proportion of time allocated to each behaviour</w:t>
            </w:r>
            <w:r w:rsidR="008D4821">
              <w:rPr>
                <w:noProof/>
                <w:webHidden/>
              </w:rPr>
              <w:tab/>
            </w:r>
            <w:r w:rsidR="008D4821">
              <w:rPr>
                <w:noProof/>
                <w:webHidden/>
              </w:rPr>
              <w:fldChar w:fldCharType="begin"/>
            </w:r>
            <w:r w:rsidR="008D4821">
              <w:rPr>
                <w:noProof/>
                <w:webHidden/>
              </w:rPr>
              <w:instrText xml:space="preserve"> PAGEREF _Toc171937067 \h </w:instrText>
            </w:r>
            <w:r w:rsidR="008D4821">
              <w:rPr>
                <w:noProof/>
                <w:webHidden/>
              </w:rPr>
            </w:r>
            <w:r w:rsidR="008D4821">
              <w:rPr>
                <w:noProof/>
                <w:webHidden/>
              </w:rPr>
              <w:fldChar w:fldCharType="separate"/>
            </w:r>
            <w:r w:rsidR="008D4821">
              <w:rPr>
                <w:noProof/>
                <w:webHidden/>
              </w:rPr>
              <w:t>56</w:t>
            </w:r>
            <w:r w:rsidR="008D4821">
              <w:rPr>
                <w:noProof/>
                <w:webHidden/>
              </w:rPr>
              <w:fldChar w:fldCharType="end"/>
            </w:r>
          </w:hyperlink>
        </w:p>
        <w:p w14:paraId="4B88F954" w14:textId="213254F9"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8" w:history="1">
            <w:r w:rsidR="008D4821" w:rsidRPr="006E0265">
              <w:rPr>
                <w:rStyle w:val="Hyperlink"/>
                <w:noProof/>
              </w:rPr>
              <w:t>3.3.2 Duration of bouts of all behaviours</w:t>
            </w:r>
            <w:r w:rsidR="008D4821">
              <w:rPr>
                <w:noProof/>
                <w:webHidden/>
              </w:rPr>
              <w:tab/>
            </w:r>
            <w:r w:rsidR="008D4821">
              <w:rPr>
                <w:noProof/>
                <w:webHidden/>
              </w:rPr>
              <w:fldChar w:fldCharType="begin"/>
            </w:r>
            <w:r w:rsidR="008D4821">
              <w:rPr>
                <w:noProof/>
                <w:webHidden/>
              </w:rPr>
              <w:instrText xml:space="preserve"> PAGEREF _Toc171937068 \h </w:instrText>
            </w:r>
            <w:r w:rsidR="008D4821">
              <w:rPr>
                <w:noProof/>
                <w:webHidden/>
              </w:rPr>
            </w:r>
            <w:r w:rsidR="008D4821">
              <w:rPr>
                <w:noProof/>
                <w:webHidden/>
              </w:rPr>
              <w:fldChar w:fldCharType="separate"/>
            </w:r>
            <w:r w:rsidR="008D4821">
              <w:rPr>
                <w:noProof/>
                <w:webHidden/>
              </w:rPr>
              <w:t>59</w:t>
            </w:r>
            <w:r w:rsidR="008D4821">
              <w:rPr>
                <w:noProof/>
                <w:webHidden/>
              </w:rPr>
              <w:fldChar w:fldCharType="end"/>
            </w:r>
          </w:hyperlink>
        </w:p>
        <w:p w14:paraId="60D1E14F" w14:textId="2D0D61FB"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9" w:history="1">
            <w:r w:rsidR="008D4821" w:rsidRPr="006E0265">
              <w:rPr>
                <w:rStyle w:val="Hyperlink"/>
                <w:noProof/>
              </w:rPr>
              <w:t>3.3.3 Duration of bouts of “foraging” behaviour</w:t>
            </w:r>
            <w:r w:rsidR="008D4821">
              <w:rPr>
                <w:noProof/>
                <w:webHidden/>
              </w:rPr>
              <w:tab/>
            </w:r>
            <w:r w:rsidR="008D4821">
              <w:rPr>
                <w:noProof/>
                <w:webHidden/>
              </w:rPr>
              <w:fldChar w:fldCharType="begin"/>
            </w:r>
            <w:r w:rsidR="008D4821">
              <w:rPr>
                <w:noProof/>
                <w:webHidden/>
              </w:rPr>
              <w:instrText xml:space="preserve"> PAGEREF _Toc171937069 \h </w:instrText>
            </w:r>
            <w:r w:rsidR="008D4821">
              <w:rPr>
                <w:noProof/>
                <w:webHidden/>
              </w:rPr>
            </w:r>
            <w:r w:rsidR="008D4821">
              <w:rPr>
                <w:noProof/>
                <w:webHidden/>
              </w:rPr>
              <w:fldChar w:fldCharType="separate"/>
            </w:r>
            <w:r w:rsidR="008D4821">
              <w:rPr>
                <w:noProof/>
                <w:webHidden/>
              </w:rPr>
              <w:t>59</w:t>
            </w:r>
            <w:r w:rsidR="008D4821">
              <w:rPr>
                <w:noProof/>
                <w:webHidden/>
              </w:rPr>
              <w:fldChar w:fldCharType="end"/>
            </w:r>
          </w:hyperlink>
        </w:p>
        <w:p w14:paraId="6EBD6CB6" w14:textId="78855BCC"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0" w:history="1">
            <w:r w:rsidR="008D4821" w:rsidRPr="006E0265">
              <w:rPr>
                <w:rStyle w:val="Hyperlink"/>
                <w:noProof/>
              </w:rPr>
              <w:t>3.3.4 Duration of bouts of “alert” behaviour</w:t>
            </w:r>
            <w:r w:rsidR="008D4821">
              <w:rPr>
                <w:noProof/>
                <w:webHidden/>
              </w:rPr>
              <w:tab/>
            </w:r>
            <w:r w:rsidR="008D4821">
              <w:rPr>
                <w:noProof/>
                <w:webHidden/>
              </w:rPr>
              <w:fldChar w:fldCharType="begin"/>
            </w:r>
            <w:r w:rsidR="008D4821">
              <w:rPr>
                <w:noProof/>
                <w:webHidden/>
              </w:rPr>
              <w:instrText xml:space="preserve"> PAGEREF _Toc171937070 \h </w:instrText>
            </w:r>
            <w:r w:rsidR="008D4821">
              <w:rPr>
                <w:noProof/>
                <w:webHidden/>
              </w:rPr>
            </w:r>
            <w:r w:rsidR="008D4821">
              <w:rPr>
                <w:noProof/>
                <w:webHidden/>
              </w:rPr>
              <w:fldChar w:fldCharType="separate"/>
            </w:r>
            <w:r w:rsidR="008D4821">
              <w:rPr>
                <w:noProof/>
                <w:webHidden/>
              </w:rPr>
              <w:t>62</w:t>
            </w:r>
            <w:r w:rsidR="008D4821">
              <w:rPr>
                <w:noProof/>
                <w:webHidden/>
              </w:rPr>
              <w:fldChar w:fldCharType="end"/>
            </w:r>
          </w:hyperlink>
        </w:p>
        <w:p w14:paraId="74007A39" w14:textId="02CB87EB"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1" w:history="1">
            <w:r w:rsidR="008D4821" w:rsidRPr="006E0265">
              <w:rPr>
                <w:rStyle w:val="Hyperlink"/>
                <w:noProof/>
              </w:rPr>
              <w:t>3.3.5 Foraging rate</w:t>
            </w:r>
            <w:r w:rsidR="008D4821">
              <w:rPr>
                <w:noProof/>
                <w:webHidden/>
              </w:rPr>
              <w:tab/>
            </w:r>
            <w:r w:rsidR="008D4821">
              <w:rPr>
                <w:noProof/>
                <w:webHidden/>
              </w:rPr>
              <w:fldChar w:fldCharType="begin"/>
            </w:r>
            <w:r w:rsidR="008D4821">
              <w:rPr>
                <w:noProof/>
                <w:webHidden/>
              </w:rPr>
              <w:instrText xml:space="preserve"> PAGEREF _Toc171937071 \h </w:instrText>
            </w:r>
            <w:r w:rsidR="008D4821">
              <w:rPr>
                <w:noProof/>
                <w:webHidden/>
              </w:rPr>
            </w:r>
            <w:r w:rsidR="008D4821">
              <w:rPr>
                <w:noProof/>
                <w:webHidden/>
              </w:rPr>
              <w:fldChar w:fldCharType="separate"/>
            </w:r>
            <w:r w:rsidR="008D4821">
              <w:rPr>
                <w:noProof/>
                <w:webHidden/>
              </w:rPr>
              <w:t>64</w:t>
            </w:r>
            <w:r w:rsidR="008D4821">
              <w:rPr>
                <w:noProof/>
                <w:webHidden/>
              </w:rPr>
              <w:fldChar w:fldCharType="end"/>
            </w:r>
          </w:hyperlink>
        </w:p>
        <w:p w14:paraId="515DE381" w14:textId="1779A87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2" w:history="1">
            <w:r w:rsidR="008D4821" w:rsidRPr="006E0265">
              <w:rPr>
                <w:rStyle w:val="Hyperlink"/>
                <w:noProof/>
              </w:rPr>
              <w:t>3.3.6 Transition analysis</w:t>
            </w:r>
            <w:r w:rsidR="008D4821">
              <w:rPr>
                <w:noProof/>
                <w:webHidden/>
              </w:rPr>
              <w:tab/>
            </w:r>
            <w:r w:rsidR="008D4821">
              <w:rPr>
                <w:noProof/>
                <w:webHidden/>
              </w:rPr>
              <w:fldChar w:fldCharType="begin"/>
            </w:r>
            <w:r w:rsidR="008D4821">
              <w:rPr>
                <w:noProof/>
                <w:webHidden/>
              </w:rPr>
              <w:instrText xml:space="preserve"> PAGEREF _Toc171937072 \h </w:instrText>
            </w:r>
            <w:r w:rsidR="008D4821">
              <w:rPr>
                <w:noProof/>
                <w:webHidden/>
              </w:rPr>
            </w:r>
            <w:r w:rsidR="008D4821">
              <w:rPr>
                <w:noProof/>
                <w:webHidden/>
              </w:rPr>
              <w:fldChar w:fldCharType="separate"/>
            </w:r>
            <w:r w:rsidR="008D4821">
              <w:rPr>
                <w:noProof/>
                <w:webHidden/>
              </w:rPr>
              <w:t>64</w:t>
            </w:r>
            <w:r w:rsidR="008D4821">
              <w:rPr>
                <w:noProof/>
                <w:webHidden/>
              </w:rPr>
              <w:fldChar w:fldCharType="end"/>
            </w:r>
          </w:hyperlink>
        </w:p>
        <w:p w14:paraId="19ED9D03" w14:textId="51A36AFF"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3" w:history="1">
            <w:r w:rsidR="008D4821" w:rsidRPr="006E0265">
              <w:rPr>
                <w:rStyle w:val="Hyperlink"/>
                <w:noProof/>
              </w:rPr>
              <w:t>3.4 Discussion</w:t>
            </w:r>
            <w:r w:rsidR="008D4821">
              <w:rPr>
                <w:noProof/>
                <w:webHidden/>
              </w:rPr>
              <w:tab/>
            </w:r>
            <w:r w:rsidR="008D4821">
              <w:rPr>
                <w:noProof/>
                <w:webHidden/>
              </w:rPr>
              <w:fldChar w:fldCharType="begin"/>
            </w:r>
            <w:r w:rsidR="008D4821">
              <w:rPr>
                <w:noProof/>
                <w:webHidden/>
              </w:rPr>
              <w:instrText xml:space="preserve"> PAGEREF _Toc171937073 \h </w:instrText>
            </w:r>
            <w:r w:rsidR="008D4821">
              <w:rPr>
                <w:noProof/>
                <w:webHidden/>
              </w:rPr>
            </w:r>
            <w:r w:rsidR="008D4821">
              <w:rPr>
                <w:noProof/>
                <w:webHidden/>
              </w:rPr>
              <w:fldChar w:fldCharType="separate"/>
            </w:r>
            <w:r w:rsidR="008D4821">
              <w:rPr>
                <w:noProof/>
                <w:webHidden/>
              </w:rPr>
              <w:t>70</w:t>
            </w:r>
            <w:r w:rsidR="008D4821">
              <w:rPr>
                <w:noProof/>
                <w:webHidden/>
              </w:rPr>
              <w:fldChar w:fldCharType="end"/>
            </w:r>
          </w:hyperlink>
        </w:p>
        <w:p w14:paraId="4BAD4B10" w14:textId="16C2792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4" w:history="1">
            <w:r w:rsidR="008D4821" w:rsidRPr="006E0265">
              <w:rPr>
                <w:rStyle w:val="Hyperlink"/>
                <w:noProof/>
              </w:rPr>
              <w:t>3.4.1 The effects of sentinel presence on forager behaviour</w:t>
            </w:r>
            <w:r w:rsidR="008D4821">
              <w:rPr>
                <w:noProof/>
                <w:webHidden/>
              </w:rPr>
              <w:tab/>
            </w:r>
            <w:r w:rsidR="008D4821">
              <w:rPr>
                <w:noProof/>
                <w:webHidden/>
              </w:rPr>
              <w:fldChar w:fldCharType="begin"/>
            </w:r>
            <w:r w:rsidR="008D4821">
              <w:rPr>
                <w:noProof/>
                <w:webHidden/>
              </w:rPr>
              <w:instrText xml:space="preserve"> PAGEREF _Toc171937074 \h </w:instrText>
            </w:r>
            <w:r w:rsidR="008D4821">
              <w:rPr>
                <w:noProof/>
                <w:webHidden/>
              </w:rPr>
            </w:r>
            <w:r w:rsidR="008D4821">
              <w:rPr>
                <w:noProof/>
                <w:webHidden/>
              </w:rPr>
              <w:fldChar w:fldCharType="separate"/>
            </w:r>
            <w:r w:rsidR="008D4821">
              <w:rPr>
                <w:noProof/>
                <w:webHidden/>
              </w:rPr>
              <w:t>71</w:t>
            </w:r>
            <w:r w:rsidR="008D4821">
              <w:rPr>
                <w:noProof/>
                <w:webHidden/>
              </w:rPr>
              <w:fldChar w:fldCharType="end"/>
            </w:r>
          </w:hyperlink>
        </w:p>
        <w:p w14:paraId="52258FE2" w14:textId="4C335C9E"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5" w:history="1">
            <w:r w:rsidR="008D4821" w:rsidRPr="006E0265">
              <w:rPr>
                <w:rStyle w:val="Hyperlink"/>
                <w:noProof/>
              </w:rPr>
              <w:t>3.4.2 Effects of foraging in commercial vs green areas.</w:t>
            </w:r>
            <w:r w:rsidR="008D4821">
              <w:rPr>
                <w:noProof/>
                <w:webHidden/>
              </w:rPr>
              <w:tab/>
            </w:r>
            <w:r w:rsidR="008D4821">
              <w:rPr>
                <w:noProof/>
                <w:webHidden/>
              </w:rPr>
              <w:fldChar w:fldCharType="begin"/>
            </w:r>
            <w:r w:rsidR="008D4821">
              <w:rPr>
                <w:noProof/>
                <w:webHidden/>
              </w:rPr>
              <w:instrText xml:space="preserve"> PAGEREF _Toc171937075 \h </w:instrText>
            </w:r>
            <w:r w:rsidR="008D4821">
              <w:rPr>
                <w:noProof/>
                <w:webHidden/>
              </w:rPr>
            </w:r>
            <w:r w:rsidR="008D4821">
              <w:rPr>
                <w:noProof/>
                <w:webHidden/>
              </w:rPr>
              <w:fldChar w:fldCharType="separate"/>
            </w:r>
            <w:r w:rsidR="008D4821">
              <w:rPr>
                <w:noProof/>
                <w:webHidden/>
              </w:rPr>
              <w:t>73</w:t>
            </w:r>
            <w:r w:rsidR="008D4821">
              <w:rPr>
                <w:noProof/>
                <w:webHidden/>
              </w:rPr>
              <w:fldChar w:fldCharType="end"/>
            </w:r>
          </w:hyperlink>
        </w:p>
        <w:p w14:paraId="060DC099" w14:textId="37D57E3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6" w:history="1">
            <w:r w:rsidR="008D4821" w:rsidRPr="006E0265">
              <w:rPr>
                <w:rStyle w:val="Hyperlink"/>
                <w:noProof/>
              </w:rPr>
              <w:t>3.4.3 Disturbances</w:t>
            </w:r>
            <w:r w:rsidR="008D4821">
              <w:rPr>
                <w:noProof/>
                <w:webHidden/>
              </w:rPr>
              <w:tab/>
            </w:r>
            <w:r w:rsidR="008D4821">
              <w:rPr>
                <w:noProof/>
                <w:webHidden/>
              </w:rPr>
              <w:fldChar w:fldCharType="begin"/>
            </w:r>
            <w:r w:rsidR="008D4821">
              <w:rPr>
                <w:noProof/>
                <w:webHidden/>
              </w:rPr>
              <w:instrText xml:space="preserve"> PAGEREF _Toc171937076 \h </w:instrText>
            </w:r>
            <w:r w:rsidR="008D4821">
              <w:rPr>
                <w:noProof/>
                <w:webHidden/>
              </w:rPr>
            </w:r>
            <w:r w:rsidR="008D4821">
              <w:rPr>
                <w:noProof/>
                <w:webHidden/>
              </w:rPr>
              <w:fldChar w:fldCharType="separate"/>
            </w:r>
            <w:r w:rsidR="008D4821">
              <w:rPr>
                <w:noProof/>
                <w:webHidden/>
              </w:rPr>
              <w:t>75</w:t>
            </w:r>
            <w:r w:rsidR="008D4821">
              <w:rPr>
                <w:noProof/>
                <w:webHidden/>
              </w:rPr>
              <w:fldChar w:fldCharType="end"/>
            </w:r>
          </w:hyperlink>
        </w:p>
        <w:p w14:paraId="58A26BD9" w14:textId="436CB6D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7" w:history="1">
            <w:r w:rsidR="008D4821" w:rsidRPr="006E0265">
              <w:rPr>
                <w:rStyle w:val="Hyperlink"/>
                <w:noProof/>
              </w:rPr>
              <w:t>3.4.4 Baited sites</w:t>
            </w:r>
            <w:r w:rsidR="008D4821">
              <w:rPr>
                <w:noProof/>
                <w:webHidden/>
              </w:rPr>
              <w:tab/>
            </w:r>
            <w:r w:rsidR="008D4821">
              <w:rPr>
                <w:noProof/>
                <w:webHidden/>
              </w:rPr>
              <w:fldChar w:fldCharType="begin"/>
            </w:r>
            <w:r w:rsidR="008D4821">
              <w:rPr>
                <w:noProof/>
                <w:webHidden/>
              </w:rPr>
              <w:instrText xml:space="preserve"> PAGEREF _Toc171937077 \h </w:instrText>
            </w:r>
            <w:r w:rsidR="008D4821">
              <w:rPr>
                <w:noProof/>
                <w:webHidden/>
              </w:rPr>
            </w:r>
            <w:r w:rsidR="008D4821">
              <w:rPr>
                <w:noProof/>
                <w:webHidden/>
              </w:rPr>
              <w:fldChar w:fldCharType="separate"/>
            </w:r>
            <w:r w:rsidR="008D4821">
              <w:rPr>
                <w:noProof/>
                <w:webHidden/>
              </w:rPr>
              <w:t>76</w:t>
            </w:r>
            <w:r w:rsidR="008D4821">
              <w:rPr>
                <w:noProof/>
                <w:webHidden/>
              </w:rPr>
              <w:fldChar w:fldCharType="end"/>
            </w:r>
          </w:hyperlink>
        </w:p>
        <w:p w14:paraId="6A103B7F" w14:textId="1675193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8" w:history="1">
            <w:r w:rsidR="008D4821" w:rsidRPr="006E0265">
              <w:rPr>
                <w:rStyle w:val="Hyperlink"/>
                <w:noProof/>
              </w:rPr>
              <w:t>3.4.5 Group Size</w:t>
            </w:r>
            <w:r w:rsidR="008D4821">
              <w:rPr>
                <w:noProof/>
                <w:webHidden/>
              </w:rPr>
              <w:tab/>
            </w:r>
            <w:r w:rsidR="008D4821">
              <w:rPr>
                <w:noProof/>
                <w:webHidden/>
              </w:rPr>
              <w:fldChar w:fldCharType="begin"/>
            </w:r>
            <w:r w:rsidR="008D4821">
              <w:rPr>
                <w:noProof/>
                <w:webHidden/>
              </w:rPr>
              <w:instrText xml:space="preserve"> PAGEREF _Toc171937078 \h </w:instrText>
            </w:r>
            <w:r w:rsidR="008D4821">
              <w:rPr>
                <w:noProof/>
                <w:webHidden/>
              </w:rPr>
            </w:r>
            <w:r w:rsidR="008D4821">
              <w:rPr>
                <w:noProof/>
                <w:webHidden/>
              </w:rPr>
              <w:fldChar w:fldCharType="separate"/>
            </w:r>
            <w:r w:rsidR="008D4821">
              <w:rPr>
                <w:noProof/>
                <w:webHidden/>
              </w:rPr>
              <w:t>76</w:t>
            </w:r>
            <w:r w:rsidR="008D4821">
              <w:rPr>
                <w:noProof/>
                <w:webHidden/>
              </w:rPr>
              <w:fldChar w:fldCharType="end"/>
            </w:r>
          </w:hyperlink>
        </w:p>
        <w:p w14:paraId="0BC764E9" w14:textId="05416E19"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9" w:history="1">
            <w:r w:rsidR="008D4821" w:rsidRPr="006E0265">
              <w:rPr>
                <w:rStyle w:val="Hyperlink"/>
                <w:noProof/>
              </w:rPr>
              <w:t>3.4.6 Future directions and improvements</w:t>
            </w:r>
            <w:r w:rsidR="008D4821">
              <w:rPr>
                <w:noProof/>
                <w:webHidden/>
              </w:rPr>
              <w:tab/>
            </w:r>
            <w:r w:rsidR="008D4821">
              <w:rPr>
                <w:noProof/>
                <w:webHidden/>
              </w:rPr>
              <w:fldChar w:fldCharType="begin"/>
            </w:r>
            <w:r w:rsidR="008D4821">
              <w:rPr>
                <w:noProof/>
                <w:webHidden/>
              </w:rPr>
              <w:instrText xml:space="preserve"> PAGEREF _Toc171937079 \h </w:instrText>
            </w:r>
            <w:r w:rsidR="008D4821">
              <w:rPr>
                <w:noProof/>
                <w:webHidden/>
              </w:rPr>
            </w:r>
            <w:r w:rsidR="008D4821">
              <w:rPr>
                <w:noProof/>
                <w:webHidden/>
              </w:rPr>
              <w:fldChar w:fldCharType="separate"/>
            </w:r>
            <w:r w:rsidR="008D4821">
              <w:rPr>
                <w:noProof/>
                <w:webHidden/>
              </w:rPr>
              <w:t>77</w:t>
            </w:r>
            <w:r w:rsidR="008D4821">
              <w:rPr>
                <w:noProof/>
                <w:webHidden/>
              </w:rPr>
              <w:fldChar w:fldCharType="end"/>
            </w:r>
          </w:hyperlink>
        </w:p>
        <w:p w14:paraId="7B76F617" w14:textId="52CADE99"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0" w:history="1">
            <w:r w:rsidR="008D4821" w:rsidRPr="006E0265">
              <w:rPr>
                <w:rStyle w:val="Hyperlink"/>
                <w:noProof/>
              </w:rPr>
              <w:t>3.5 References</w:t>
            </w:r>
            <w:r w:rsidR="008D4821">
              <w:rPr>
                <w:noProof/>
                <w:webHidden/>
              </w:rPr>
              <w:tab/>
            </w:r>
            <w:r w:rsidR="008D4821">
              <w:rPr>
                <w:noProof/>
                <w:webHidden/>
              </w:rPr>
              <w:fldChar w:fldCharType="begin"/>
            </w:r>
            <w:r w:rsidR="008D4821">
              <w:rPr>
                <w:noProof/>
                <w:webHidden/>
              </w:rPr>
              <w:instrText xml:space="preserve"> PAGEREF _Toc171937080 \h </w:instrText>
            </w:r>
            <w:r w:rsidR="008D4821">
              <w:rPr>
                <w:noProof/>
                <w:webHidden/>
              </w:rPr>
            </w:r>
            <w:r w:rsidR="008D4821">
              <w:rPr>
                <w:noProof/>
                <w:webHidden/>
              </w:rPr>
              <w:fldChar w:fldCharType="separate"/>
            </w:r>
            <w:r w:rsidR="008D4821">
              <w:rPr>
                <w:noProof/>
                <w:webHidden/>
              </w:rPr>
              <w:t>79</w:t>
            </w:r>
            <w:r w:rsidR="008D4821">
              <w:rPr>
                <w:noProof/>
                <w:webHidden/>
              </w:rPr>
              <w:fldChar w:fldCharType="end"/>
            </w:r>
          </w:hyperlink>
        </w:p>
        <w:p w14:paraId="1DCBBA15" w14:textId="1BF9E5E4"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1" w:history="1">
            <w:r w:rsidR="008D4821" w:rsidRPr="006E0265">
              <w:rPr>
                <w:rStyle w:val="Hyperlink"/>
                <w:noProof/>
              </w:rPr>
              <w:t>Chapter 4. General Discussion</w:t>
            </w:r>
            <w:r w:rsidR="008D4821">
              <w:rPr>
                <w:noProof/>
                <w:webHidden/>
              </w:rPr>
              <w:tab/>
            </w:r>
            <w:r w:rsidR="008D4821">
              <w:rPr>
                <w:noProof/>
                <w:webHidden/>
              </w:rPr>
              <w:fldChar w:fldCharType="begin"/>
            </w:r>
            <w:r w:rsidR="008D4821">
              <w:rPr>
                <w:noProof/>
                <w:webHidden/>
              </w:rPr>
              <w:instrText xml:space="preserve"> PAGEREF _Toc171937081 \h </w:instrText>
            </w:r>
            <w:r w:rsidR="008D4821">
              <w:rPr>
                <w:noProof/>
                <w:webHidden/>
              </w:rPr>
            </w:r>
            <w:r w:rsidR="008D4821">
              <w:rPr>
                <w:noProof/>
                <w:webHidden/>
              </w:rPr>
              <w:fldChar w:fldCharType="separate"/>
            </w:r>
            <w:r w:rsidR="008D4821">
              <w:rPr>
                <w:noProof/>
                <w:webHidden/>
              </w:rPr>
              <w:t>83</w:t>
            </w:r>
            <w:r w:rsidR="008D4821">
              <w:rPr>
                <w:noProof/>
                <w:webHidden/>
              </w:rPr>
              <w:fldChar w:fldCharType="end"/>
            </w:r>
          </w:hyperlink>
        </w:p>
        <w:p w14:paraId="2BAE767F" w14:textId="5129522A"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2" w:history="1">
            <w:r w:rsidR="008D4821" w:rsidRPr="006E0265">
              <w:rPr>
                <w:rStyle w:val="Hyperlink"/>
                <w:noProof/>
              </w:rPr>
              <w:t>4.1 Thesis summary</w:t>
            </w:r>
            <w:r w:rsidR="008D4821">
              <w:rPr>
                <w:noProof/>
                <w:webHidden/>
              </w:rPr>
              <w:tab/>
            </w:r>
            <w:r w:rsidR="008D4821">
              <w:rPr>
                <w:noProof/>
                <w:webHidden/>
              </w:rPr>
              <w:fldChar w:fldCharType="begin"/>
            </w:r>
            <w:r w:rsidR="008D4821">
              <w:rPr>
                <w:noProof/>
                <w:webHidden/>
              </w:rPr>
              <w:instrText xml:space="preserve"> PAGEREF _Toc171937082 \h </w:instrText>
            </w:r>
            <w:r w:rsidR="008D4821">
              <w:rPr>
                <w:noProof/>
                <w:webHidden/>
              </w:rPr>
            </w:r>
            <w:r w:rsidR="008D4821">
              <w:rPr>
                <w:noProof/>
                <w:webHidden/>
              </w:rPr>
              <w:fldChar w:fldCharType="separate"/>
            </w:r>
            <w:r w:rsidR="008D4821">
              <w:rPr>
                <w:noProof/>
                <w:webHidden/>
              </w:rPr>
              <w:t>83</w:t>
            </w:r>
            <w:r w:rsidR="008D4821">
              <w:rPr>
                <w:noProof/>
                <w:webHidden/>
              </w:rPr>
              <w:fldChar w:fldCharType="end"/>
            </w:r>
          </w:hyperlink>
        </w:p>
        <w:p w14:paraId="5F04A8D2" w14:textId="3B4576B1"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3" w:history="1">
            <w:r w:rsidR="008D4821" w:rsidRPr="006E0265">
              <w:rPr>
                <w:rStyle w:val="Hyperlink"/>
                <w:noProof/>
              </w:rPr>
              <w:t>4.2 Future Studies</w:t>
            </w:r>
            <w:r w:rsidR="008D4821">
              <w:rPr>
                <w:noProof/>
                <w:webHidden/>
              </w:rPr>
              <w:tab/>
            </w:r>
            <w:r w:rsidR="008D4821">
              <w:rPr>
                <w:noProof/>
                <w:webHidden/>
              </w:rPr>
              <w:fldChar w:fldCharType="begin"/>
            </w:r>
            <w:r w:rsidR="008D4821">
              <w:rPr>
                <w:noProof/>
                <w:webHidden/>
              </w:rPr>
              <w:instrText xml:space="preserve"> PAGEREF _Toc171937083 \h </w:instrText>
            </w:r>
            <w:r w:rsidR="008D4821">
              <w:rPr>
                <w:noProof/>
                <w:webHidden/>
              </w:rPr>
            </w:r>
            <w:r w:rsidR="008D4821">
              <w:rPr>
                <w:noProof/>
                <w:webHidden/>
              </w:rPr>
              <w:fldChar w:fldCharType="separate"/>
            </w:r>
            <w:r w:rsidR="008D4821">
              <w:rPr>
                <w:noProof/>
                <w:webHidden/>
              </w:rPr>
              <w:t>87</w:t>
            </w:r>
            <w:r w:rsidR="008D4821">
              <w:rPr>
                <w:noProof/>
                <w:webHidden/>
              </w:rPr>
              <w:fldChar w:fldCharType="end"/>
            </w:r>
          </w:hyperlink>
        </w:p>
        <w:p w14:paraId="50CD7374" w14:textId="7EFD7117"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4" w:history="1">
            <w:r w:rsidR="008D4821" w:rsidRPr="006E0265">
              <w:rPr>
                <w:rStyle w:val="Hyperlink"/>
                <w:noProof/>
              </w:rPr>
              <w:t>4.3 Concluding statements</w:t>
            </w:r>
            <w:r w:rsidR="008D4821">
              <w:rPr>
                <w:noProof/>
                <w:webHidden/>
              </w:rPr>
              <w:tab/>
            </w:r>
            <w:r w:rsidR="008D4821">
              <w:rPr>
                <w:noProof/>
                <w:webHidden/>
              </w:rPr>
              <w:fldChar w:fldCharType="begin"/>
            </w:r>
            <w:r w:rsidR="008D4821">
              <w:rPr>
                <w:noProof/>
                <w:webHidden/>
              </w:rPr>
              <w:instrText xml:space="preserve"> PAGEREF _Toc171937084 \h </w:instrText>
            </w:r>
            <w:r w:rsidR="008D4821">
              <w:rPr>
                <w:noProof/>
                <w:webHidden/>
              </w:rPr>
            </w:r>
            <w:r w:rsidR="008D4821">
              <w:rPr>
                <w:noProof/>
                <w:webHidden/>
              </w:rPr>
              <w:fldChar w:fldCharType="separate"/>
            </w:r>
            <w:r w:rsidR="008D4821">
              <w:rPr>
                <w:noProof/>
                <w:webHidden/>
              </w:rPr>
              <w:t>88</w:t>
            </w:r>
            <w:r w:rsidR="008D4821">
              <w:rPr>
                <w:noProof/>
                <w:webHidden/>
              </w:rPr>
              <w:fldChar w:fldCharType="end"/>
            </w:r>
          </w:hyperlink>
        </w:p>
        <w:p w14:paraId="74D309F2" w14:textId="55005722"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5" w:history="1">
            <w:r w:rsidR="008D4821" w:rsidRPr="006E0265">
              <w:rPr>
                <w:rStyle w:val="Hyperlink"/>
                <w:noProof/>
              </w:rPr>
              <w:t>4.4 References</w:t>
            </w:r>
            <w:r w:rsidR="008D4821">
              <w:rPr>
                <w:noProof/>
                <w:webHidden/>
              </w:rPr>
              <w:tab/>
            </w:r>
            <w:r w:rsidR="008D4821">
              <w:rPr>
                <w:noProof/>
                <w:webHidden/>
              </w:rPr>
              <w:fldChar w:fldCharType="begin"/>
            </w:r>
            <w:r w:rsidR="008D4821">
              <w:rPr>
                <w:noProof/>
                <w:webHidden/>
              </w:rPr>
              <w:instrText xml:space="preserve"> PAGEREF _Toc171937085 \h </w:instrText>
            </w:r>
            <w:r w:rsidR="008D4821">
              <w:rPr>
                <w:noProof/>
                <w:webHidden/>
              </w:rPr>
            </w:r>
            <w:r w:rsidR="008D4821">
              <w:rPr>
                <w:noProof/>
                <w:webHidden/>
              </w:rPr>
              <w:fldChar w:fldCharType="separate"/>
            </w:r>
            <w:r w:rsidR="008D4821">
              <w:rPr>
                <w:noProof/>
                <w:webHidden/>
              </w:rPr>
              <w:t>89</w:t>
            </w:r>
            <w:r w:rsidR="008D4821">
              <w:rPr>
                <w:noProof/>
                <w:webHidden/>
              </w:rPr>
              <w:fldChar w:fldCharType="end"/>
            </w:r>
          </w:hyperlink>
        </w:p>
        <w:p w14:paraId="5F317CD4" w14:textId="0838C184"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6" w:history="1">
            <w:r w:rsidR="008D4821" w:rsidRPr="006E0265">
              <w:rPr>
                <w:rStyle w:val="Hyperlink"/>
                <w:noProof/>
              </w:rPr>
              <w:t>Supplemental Material</w:t>
            </w:r>
            <w:r w:rsidR="008D4821">
              <w:rPr>
                <w:noProof/>
                <w:webHidden/>
              </w:rPr>
              <w:tab/>
            </w:r>
            <w:r w:rsidR="008D4821">
              <w:rPr>
                <w:noProof/>
                <w:webHidden/>
              </w:rPr>
              <w:fldChar w:fldCharType="begin"/>
            </w:r>
            <w:r w:rsidR="008D4821">
              <w:rPr>
                <w:noProof/>
                <w:webHidden/>
              </w:rPr>
              <w:instrText xml:space="preserve"> PAGEREF _Toc171937086 \h </w:instrText>
            </w:r>
            <w:r w:rsidR="008D4821">
              <w:rPr>
                <w:noProof/>
                <w:webHidden/>
              </w:rPr>
            </w:r>
            <w:r w:rsidR="008D4821">
              <w:rPr>
                <w:noProof/>
                <w:webHidden/>
              </w:rPr>
              <w:fldChar w:fldCharType="separate"/>
            </w:r>
            <w:r w:rsidR="008D4821">
              <w:rPr>
                <w:noProof/>
                <w:webHidden/>
              </w:rPr>
              <w:t>92</w:t>
            </w:r>
            <w:r w:rsidR="008D4821">
              <w:rPr>
                <w:noProof/>
                <w:webHidden/>
              </w:rPr>
              <w:fldChar w:fldCharType="end"/>
            </w:r>
          </w:hyperlink>
        </w:p>
        <w:p w14:paraId="088EAADC" w14:textId="16F0A0FA"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7" w:history="1">
            <w:r w:rsidR="008D4821" w:rsidRPr="006E0265">
              <w:rPr>
                <w:rStyle w:val="Hyperlink"/>
                <w:noProof/>
              </w:rPr>
              <w:t>List of Supplemental Tables</w:t>
            </w:r>
            <w:r w:rsidR="008D4821">
              <w:rPr>
                <w:noProof/>
                <w:webHidden/>
              </w:rPr>
              <w:tab/>
            </w:r>
            <w:r w:rsidR="008D4821">
              <w:rPr>
                <w:noProof/>
                <w:webHidden/>
              </w:rPr>
              <w:fldChar w:fldCharType="begin"/>
            </w:r>
            <w:r w:rsidR="008D4821">
              <w:rPr>
                <w:noProof/>
                <w:webHidden/>
              </w:rPr>
              <w:instrText xml:space="preserve"> PAGEREF _Toc171937087 \h </w:instrText>
            </w:r>
            <w:r w:rsidR="008D4821">
              <w:rPr>
                <w:noProof/>
                <w:webHidden/>
              </w:rPr>
            </w:r>
            <w:r w:rsidR="008D4821">
              <w:rPr>
                <w:noProof/>
                <w:webHidden/>
              </w:rPr>
              <w:fldChar w:fldCharType="separate"/>
            </w:r>
            <w:r w:rsidR="008D4821">
              <w:rPr>
                <w:noProof/>
                <w:webHidden/>
              </w:rPr>
              <w:t>92</w:t>
            </w:r>
            <w:r w:rsidR="008D4821">
              <w:rPr>
                <w:noProof/>
                <w:webHidden/>
              </w:rPr>
              <w:fldChar w:fldCharType="end"/>
            </w:r>
          </w:hyperlink>
        </w:p>
        <w:p w14:paraId="643D653B" w14:textId="2BA4982B"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8" w:history="1">
            <w:r w:rsidR="008D4821" w:rsidRPr="006E0265">
              <w:rPr>
                <w:rStyle w:val="Hyperlink"/>
                <w:noProof/>
              </w:rPr>
              <w:t>List of Supplemental Figures</w:t>
            </w:r>
            <w:r w:rsidR="008D4821">
              <w:rPr>
                <w:noProof/>
                <w:webHidden/>
              </w:rPr>
              <w:tab/>
            </w:r>
            <w:r w:rsidR="008D4821">
              <w:rPr>
                <w:noProof/>
                <w:webHidden/>
              </w:rPr>
              <w:fldChar w:fldCharType="begin"/>
            </w:r>
            <w:r w:rsidR="008D4821">
              <w:rPr>
                <w:noProof/>
                <w:webHidden/>
              </w:rPr>
              <w:instrText xml:space="preserve"> PAGEREF _Toc171937088 \h </w:instrText>
            </w:r>
            <w:r w:rsidR="008D4821">
              <w:rPr>
                <w:noProof/>
                <w:webHidden/>
              </w:rPr>
            </w:r>
            <w:r w:rsidR="008D4821">
              <w:rPr>
                <w:noProof/>
                <w:webHidden/>
              </w:rPr>
              <w:fldChar w:fldCharType="separate"/>
            </w:r>
            <w:r w:rsidR="008D4821">
              <w:rPr>
                <w:noProof/>
                <w:webHidden/>
              </w:rPr>
              <w:t>92</w:t>
            </w:r>
            <w:r w:rsidR="008D4821">
              <w:rPr>
                <w:noProof/>
                <w:webHidden/>
              </w:rPr>
              <w:fldChar w:fldCharType="end"/>
            </w:r>
          </w:hyperlink>
        </w:p>
        <w:p w14:paraId="57DFD528" w14:textId="226161D3" w:rsidR="00F11E62" w:rsidRPr="00F11E62" w:rsidRDefault="000E2AB0" w:rsidP="00F11E62">
          <w:pPr>
            <w:rPr>
              <w:b/>
              <w:bCs/>
            </w:rPr>
            <w:sectPr w:rsidR="00F11E62" w:rsidRPr="00F11E62" w:rsidSect="009730A0">
              <w:headerReference w:type="default" r:id="rId14"/>
              <w:pgSz w:w="12240" w:h="15840"/>
              <w:pgMar w:top="1440" w:right="1440" w:bottom="1440" w:left="1440" w:header="720" w:footer="720" w:gutter="0"/>
              <w:pgNumType w:fmt="upperRoman"/>
              <w:cols w:space="720"/>
            </w:sectPr>
          </w:pPr>
          <w:r>
            <w:rPr>
              <w:rFonts w:ascii="Times New Roman" w:hAnsi="Times New Roman" w:cs="Times New Roman"/>
              <w:b/>
              <w:sz w:val="24"/>
              <w:szCs w:val="24"/>
              <w:u w:val="single"/>
            </w:rPr>
            <w:fldChar w:fldCharType="end"/>
          </w:r>
        </w:p>
      </w:sdtContent>
    </w:sdt>
    <w:bookmarkStart w:id="9" w:name="_Toc162204949" w:displacedByCustomXml="prev"/>
    <w:p w14:paraId="270B54AF" w14:textId="1A7A5CAD" w:rsidR="00EA6CF0" w:rsidRPr="006843E1" w:rsidRDefault="00EA6CF0" w:rsidP="00D5379C">
      <w:pPr>
        <w:pStyle w:val="PrefaceTitle"/>
      </w:pPr>
      <w:bookmarkStart w:id="10" w:name="_Toc171937038"/>
      <w:r w:rsidRPr="006843E1">
        <w:lastRenderedPageBreak/>
        <w:t>List of Tables</w:t>
      </w:r>
      <w:bookmarkEnd w:id="9"/>
      <w:bookmarkEnd w:id="10"/>
    </w:p>
    <w:p w14:paraId="212F79A8" w14:textId="67746267" w:rsidR="000E2AB0" w:rsidRPr="000E2AB0"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F845A3">
        <w:rPr>
          <w:rFonts w:cs="Times New Roman"/>
          <w:szCs w:val="24"/>
        </w:rPr>
        <w:fldChar w:fldCharType="begin"/>
      </w:r>
      <w:r w:rsidRPr="00F845A3">
        <w:rPr>
          <w:rFonts w:cs="Times New Roman"/>
          <w:szCs w:val="24"/>
        </w:rPr>
        <w:instrText xml:space="preserve"> TOC \c "Table" </w:instrText>
      </w:r>
      <w:r w:rsidRPr="00F845A3">
        <w:rPr>
          <w:rFonts w:cs="Times New Roman"/>
          <w:szCs w:val="24"/>
        </w:rPr>
        <w:fldChar w:fldCharType="separate"/>
      </w:r>
      <w:r w:rsidR="000E2AB0" w:rsidRPr="000E2AB0">
        <w:rPr>
          <w:noProof/>
        </w:rPr>
        <w:t>Table 2.1:</w:t>
      </w:r>
      <w:r w:rsidR="000E2AB0" w:rsidRPr="000E2AB0">
        <w:rPr>
          <w:rFonts w:eastAsiaTheme="minorHAnsi"/>
          <w:iCs/>
          <w:noProof/>
        </w:rPr>
        <w:t xml:space="preserve"> Inclusion and exclusion criteria for the scoping review</w:t>
      </w:r>
      <w:r w:rsidR="000E2AB0" w:rsidRPr="000E2AB0">
        <w:rPr>
          <w:noProof/>
        </w:rPr>
        <w:tab/>
      </w:r>
      <w:r w:rsidR="000E2AB0" w:rsidRPr="000E2AB0">
        <w:rPr>
          <w:noProof/>
        </w:rPr>
        <w:fldChar w:fldCharType="begin"/>
      </w:r>
      <w:r w:rsidR="000E2AB0" w:rsidRPr="000E2AB0">
        <w:rPr>
          <w:noProof/>
        </w:rPr>
        <w:instrText xml:space="preserve"> PAGEREF _Toc171695705 \h </w:instrText>
      </w:r>
      <w:r w:rsidR="000E2AB0" w:rsidRPr="000E2AB0">
        <w:rPr>
          <w:noProof/>
        </w:rPr>
      </w:r>
      <w:r w:rsidR="000E2AB0" w:rsidRPr="000E2AB0">
        <w:rPr>
          <w:noProof/>
        </w:rPr>
        <w:fldChar w:fldCharType="separate"/>
      </w:r>
      <w:r w:rsidR="000E2AB0" w:rsidRPr="000E2AB0">
        <w:rPr>
          <w:noProof/>
        </w:rPr>
        <w:t>26</w:t>
      </w:r>
      <w:r w:rsidR="000E2AB0" w:rsidRPr="000E2AB0">
        <w:rPr>
          <w:noProof/>
        </w:rPr>
        <w:fldChar w:fldCharType="end"/>
      </w:r>
    </w:p>
    <w:p w14:paraId="355ADC07" w14:textId="79392A1B"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2.2: Search string used on November 1</w:t>
      </w:r>
      <w:r w:rsidRPr="000E2AB0">
        <w:rPr>
          <w:noProof/>
          <w:vertAlign w:val="superscript"/>
        </w:rPr>
        <w:t>st</w:t>
      </w:r>
      <w:r w:rsidRPr="000E2AB0">
        <w:rPr>
          <w:noProof/>
        </w:rPr>
        <w:t>, 2022.</w:t>
      </w:r>
      <w:r w:rsidRPr="000E2AB0">
        <w:rPr>
          <w:noProof/>
        </w:rPr>
        <w:tab/>
      </w:r>
      <w:r w:rsidRPr="000E2AB0">
        <w:rPr>
          <w:noProof/>
        </w:rPr>
        <w:fldChar w:fldCharType="begin"/>
      </w:r>
      <w:r w:rsidRPr="000E2AB0">
        <w:rPr>
          <w:noProof/>
        </w:rPr>
        <w:instrText xml:space="preserve"> PAGEREF _Toc171695706 \h </w:instrText>
      </w:r>
      <w:r w:rsidRPr="000E2AB0">
        <w:rPr>
          <w:noProof/>
        </w:rPr>
      </w:r>
      <w:r w:rsidRPr="000E2AB0">
        <w:rPr>
          <w:noProof/>
        </w:rPr>
        <w:fldChar w:fldCharType="separate"/>
      </w:r>
      <w:r w:rsidRPr="000E2AB0">
        <w:rPr>
          <w:noProof/>
        </w:rPr>
        <w:t>28</w:t>
      </w:r>
      <w:r w:rsidRPr="000E2AB0">
        <w:rPr>
          <w:noProof/>
        </w:rPr>
        <w:fldChar w:fldCharType="end"/>
      </w:r>
    </w:p>
    <w:p w14:paraId="79B7C2A5" w14:textId="71DC45D9"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2.3: List of intrinsic and extrinsic factors identified in retained articles.</w:t>
      </w:r>
      <w:r w:rsidRPr="000E2AB0">
        <w:rPr>
          <w:noProof/>
        </w:rPr>
        <w:tab/>
      </w:r>
      <w:r w:rsidRPr="000E2AB0">
        <w:rPr>
          <w:noProof/>
        </w:rPr>
        <w:fldChar w:fldCharType="begin"/>
      </w:r>
      <w:r w:rsidRPr="000E2AB0">
        <w:rPr>
          <w:noProof/>
        </w:rPr>
        <w:instrText xml:space="preserve"> PAGEREF _Toc171695707 \h </w:instrText>
      </w:r>
      <w:r w:rsidRPr="000E2AB0">
        <w:rPr>
          <w:noProof/>
        </w:rPr>
      </w:r>
      <w:r w:rsidRPr="000E2AB0">
        <w:rPr>
          <w:noProof/>
        </w:rPr>
        <w:fldChar w:fldCharType="separate"/>
      </w:r>
      <w:r w:rsidRPr="000E2AB0">
        <w:rPr>
          <w:noProof/>
        </w:rPr>
        <w:t>30</w:t>
      </w:r>
      <w:r w:rsidRPr="000E2AB0">
        <w:rPr>
          <w:noProof/>
        </w:rPr>
        <w:fldChar w:fldCharType="end"/>
      </w:r>
    </w:p>
    <w:p w14:paraId="19B3266F" w14:textId="78F4EA84"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2.4: Number of articles retained by the search strategy separated by factors tested and mention of coordination as a defining feature of sentinel behaviour.</w:t>
      </w:r>
      <w:r w:rsidRPr="000E2AB0">
        <w:rPr>
          <w:noProof/>
        </w:rPr>
        <w:tab/>
      </w:r>
      <w:r w:rsidRPr="000E2AB0">
        <w:rPr>
          <w:noProof/>
        </w:rPr>
        <w:fldChar w:fldCharType="begin"/>
      </w:r>
      <w:r w:rsidRPr="000E2AB0">
        <w:rPr>
          <w:noProof/>
        </w:rPr>
        <w:instrText xml:space="preserve"> PAGEREF _Toc171695708 \h </w:instrText>
      </w:r>
      <w:r w:rsidRPr="000E2AB0">
        <w:rPr>
          <w:noProof/>
        </w:rPr>
      </w:r>
      <w:r w:rsidRPr="000E2AB0">
        <w:rPr>
          <w:noProof/>
        </w:rPr>
        <w:fldChar w:fldCharType="separate"/>
      </w:r>
      <w:r w:rsidRPr="000E2AB0">
        <w:rPr>
          <w:noProof/>
        </w:rPr>
        <w:t>32</w:t>
      </w:r>
      <w:r w:rsidRPr="000E2AB0">
        <w:rPr>
          <w:noProof/>
        </w:rPr>
        <w:fldChar w:fldCharType="end"/>
      </w:r>
    </w:p>
    <w:p w14:paraId="08D638C9" w14:textId="1BAF63B6"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1: Effects of sentinel presence and generalized environment on the proportion of time allocated to each behaviour.</w:t>
      </w:r>
      <w:r w:rsidRPr="000E2AB0">
        <w:rPr>
          <w:noProof/>
        </w:rPr>
        <w:tab/>
      </w:r>
      <w:r w:rsidRPr="000E2AB0">
        <w:rPr>
          <w:noProof/>
        </w:rPr>
        <w:fldChar w:fldCharType="begin"/>
      </w:r>
      <w:r w:rsidRPr="000E2AB0">
        <w:rPr>
          <w:noProof/>
        </w:rPr>
        <w:instrText xml:space="preserve"> PAGEREF _Toc171695709 \h </w:instrText>
      </w:r>
      <w:r w:rsidRPr="000E2AB0">
        <w:rPr>
          <w:noProof/>
        </w:rPr>
      </w:r>
      <w:r w:rsidRPr="000E2AB0">
        <w:rPr>
          <w:noProof/>
        </w:rPr>
        <w:fldChar w:fldCharType="separate"/>
      </w:r>
      <w:r w:rsidRPr="000E2AB0">
        <w:rPr>
          <w:noProof/>
        </w:rPr>
        <w:t>58</w:t>
      </w:r>
      <w:r w:rsidRPr="000E2AB0">
        <w:rPr>
          <w:noProof/>
        </w:rPr>
        <w:fldChar w:fldCharType="end"/>
      </w:r>
    </w:p>
    <w:p w14:paraId="1D4D1CF0" w14:textId="1605EB02"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2: Results of the linear mixed models fit to the mean bout duration.</w:t>
      </w:r>
      <w:r w:rsidRPr="000E2AB0">
        <w:rPr>
          <w:noProof/>
        </w:rPr>
        <w:tab/>
      </w:r>
      <w:r w:rsidRPr="000E2AB0">
        <w:rPr>
          <w:noProof/>
        </w:rPr>
        <w:fldChar w:fldCharType="begin"/>
      </w:r>
      <w:r w:rsidRPr="000E2AB0">
        <w:rPr>
          <w:noProof/>
        </w:rPr>
        <w:instrText xml:space="preserve"> PAGEREF _Toc171695710 \h </w:instrText>
      </w:r>
      <w:r w:rsidRPr="000E2AB0">
        <w:rPr>
          <w:noProof/>
        </w:rPr>
      </w:r>
      <w:r w:rsidRPr="000E2AB0">
        <w:rPr>
          <w:noProof/>
        </w:rPr>
        <w:fldChar w:fldCharType="separate"/>
      </w:r>
      <w:r w:rsidRPr="000E2AB0">
        <w:rPr>
          <w:noProof/>
        </w:rPr>
        <w:t>61</w:t>
      </w:r>
      <w:r w:rsidRPr="000E2AB0">
        <w:rPr>
          <w:noProof/>
        </w:rPr>
        <w:fldChar w:fldCharType="end"/>
      </w:r>
    </w:p>
    <w:p w14:paraId="325BD338" w14:textId="094F6F9E"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3: Result of the linear mixed model fit to peck rate.</w:t>
      </w:r>
      <w:r w:rsidRPr="000E2AB0">
        <w:rPr>
          <w:noProof/>
        </w:rPr>
        <w:tab/>
      </w:r>
      <w:r w:rsidRPr="000E2AB0">
        <w:rPr>
          <w:noProof/>
        </w:rPr>
        <w:fldChar w:fldCharType="begin"/>
      </w:r>
      <w:r w:rsidRPr="000E2AB0">
        <w:rPr>
          <w:noProof/>
        </w:rPr>
        <w:instrText xml:space="preserve"> PAGEREF _Toc171695711 \h </w:instrText>
      </w:r>
      <w:r w:rsidRPr="000E2AB0">
        <w:rPr>
          <w:noProof/>
        </w:rPr>
      </w:r>
      <w:r w:rsidRPr="000E2AB0">
        <w:rPr>
          <w:noProof/>
        </w:rPr>
        <w:fldChar w:fldCharType="separate"/>
      </w:r>
      <w:r w:rsidRPr="000E2AB0">
        <w:rPr>
          <w:noProof/>
        </w:rPr>
        <w:t>65</w:t>
      </w:r>
      <w:r w:rsidRPr="000E2AB0">
        <w:rPr>
          <w:noProof/>
        </w:rPr>
        <w:fldChar w:fldCharType="end"/>
      </w:r>
    </w:p>
    <w:p w14:paraId="07C2CF62" w14:textId="586F5C1C" w:rsid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4: Results of generalized linear mixed model fit to the number of transitions performed by foragers</w:t>
      </w:r>
      <w:r>
        <w:rPr>
          <w:noProof/>
        </w:rPr>
        <w:tab/>
      </w:r>
      <w:r>
        <w:rPr>
          <w:noProof/>
        </w:rPr>
        <w:fldChar w:fldCharType="begin"/>
      </w:r>
      <w:r>
        <w:rPr>
          <w:noProof/>
        </w:rPr>
        <w:instrText xml:space="preserve"> PAGEREF _Toc171695712 \h </w:instrText>
      </w:r>
      <w:r>
        <w:rPr>
          <w:noProof/>
        </w:rPr>
      </w:r>
      <w:r>
        <w:rPr>
          <w:noProof/>
        </w:rPr>
        <w:fldChar w:fldCharType="separate"/>
      </w:r>
      <w:r>
        <w:rPr>
          <w:noProof/>
        </w:rPr>
        <w:t>68</w:t>
      </w:r>
      <w:r>
        <w:rPr>
          <w:noProof/>
        </w:rPr>
        <w:fldChar w:fldCharType="end"/>
      </w:r>
    </w:p>
    <w:p w14:paraId="6D1621F5" w14:textId="579A9361" w:rsidR="00EA6CF0" w:rsidRPr="00E55E98" w:rsidRDefault="00EA6CF0" w:rsidP="008242B8">
      <w:pPr>
        <w:pStyle w:val="SectionText0"/>
        <w:sectPr w:rsidR="00EA6CF0" w:rsidRPr="00E55E98" w:rsidSect="009730A0">
          <w:pgSz w:w="12240" w:h="15840"/>
          <w:pgMar w:top="1440" w:right="1440" w:bottom="1440" w:left="1440" w:header="720" w:footer="720" w:gutter="0"/>
          <w:pgNumType w:fmt="upperRoman"/>
          <w:cols w:space="720"/>
        </w:sectPr>
      </w:pPr>
      <w:r w:rsidRPr="00F845A3">
        <w:fldChar w:fldCharType="end"/>
      </w:r>
    </w:p>
    <w:p w14:paraId="280B3C07" w14:textId="41E467ED" w:rsidR="00EA6CF0" w:rsidRPr="006843E1" w:rsidRDefault="00EA6CF0" w:rsidP="00D5379C">
      <w:pPr>
        <w:pStyle w:val="PrefaceTitle"/>
      </w:pPr>
      <w:bookmarkStart w:id="11" w:name="_Toc162204950"/>
      <w:bookmarkStart w:id="12" w:name="_Toc171937039"/>
      <w:r w:rsidRPr="006843E1">
        <w:lastRenderedPageBreak/>
        <w:t>List of Figures</w:t>
      </w:r>
      <w:bookmarkEnd w:id="11"/>
      <w:bookmarkEnd w:id="12"/>
    </w:p>
    <w:p w14:paraId="5E19DD5E" w14:textId="7871FCF5" w:rsidR="005D3A05" w:rsidRPr="000E2AB0"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E55E98">
        <w:rPr>
          <w:rFonts w:cs="Times New Roman"/>
          <w:szCs w:val="24"/>
        </w:rPr>
        <w:fldChar w:fldCharType="begin"/>
      </w:r>
      <w:r w:rsidRPr="00E55E98">
        <w:rPr>
          <w:rFonts w:cs="Times New Roman"/>
          <w:szCs w:val="24"/>
        </w:rPr>
        <w:instrText xml:space="preserve"> TOC \c "Figure" </w:instrText>
      </w:r>
      <w:r w:rsidRPr="00E55E98">
        <w:rPr>
          <w:rFonts w:cs="Times New Roman"/>
          <w:szCs w:val="24"/>
        </w:rPr>
        <w:fldChar w:fldCharType="separate"/>
      </w:r>
      <w:r w:rsidR="005D3A05" w:rsidRPr="000E2AB0">
        <w:rPr>
          <w:noProof/>
        </w:rPr>
        <w:t>Figure 2.1: ROSES Flow diagram showing literature sources and inclusion/exclusion process.</w:t>
      </w:r>
      <w:r w:rsidR="005D3A05" w:rsidRPr="000E2AB0">
        <w:rPr>
          <w:noProof/>
        </w:rPr>
        <w:tab/>
      </w:r>
      <w:r w:rsidR="005D3A05" w:rsidRPr="000E2AB0">
        <w:rPr>
          <w:noProof/>
        </w:rPr>
        <w:fldChar w:fldCharType="begin"/>
      </w:r>
      <w:r w:rsidR="005D3A05" w:rsidRPr="000E2AB0">
        <w:rPr>
          <w:noProof/>
        </w:rPr>
        <w:instrText xml:space="preserve"> PAGEREF _Toc171694931 \h </w:instrText>
      </w:r>
      <w:r w:rsidR="005D3A05" w:rsidRPr="000E2AB0">
        <w:rPr>
          <w:noProof/>
        </w:rPr>
      </w:r>
      <w:r w:rsidR="005D3A05" w:rsidRPr="000E2AB0">
        <w:rPr>
          <w:noProof/>
        </w:rPr>
        <w:fldChar w:fldCharType="separate"/>
      </w:r>
      <w:r w:rsidR="005D3A05" w:rsidRPr="000E2AB0">
        <w:rPr>
          <w:noProof/>
        </w:rPr>
        <w:t>31</w:t>
      </w:r>
      <w:r w:rsidR="005D3A05" w:rsidRPr="000E2AB0">
        <w:rPr>
          <w:noProof/>
        </w:rPr>
        <w:fldChar w:fldCharType="end"/>
      </w:r>
    </w:p>
    <w:p w14:paraId="214E40A2" w14:textId="34BB5004"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1: Map of observations from Crowkemon Go and sampling locations.</w:t>
      </w:r>
      <w:r w:rsidRPr="000E2AB0">
        <w:rPr>
          <w:noProof/>
        </w:rPr>
        <w:tab/>
      </w:r>
      <w:r w:rsidRPr="000E2AB0">
        <w:rPr>
          <w:noProof/>
        </w:rPr>
        <w:fldChar w:fldCharType="begin"/>
      </w:r>
      <w:r w:rsidRPr="000E2AB0">
        <w:rPr>
          <w:noProof/>
        </w:rPr>
        <w:instrText xml:space="preserve"> PAGEREF _Toc171694932 \h </w:instrText>
      </w:r>
      <w:r w:rsidRPr="000E2AB0">
        <w:rPr>
          <w:noProof/>
        </w:rPr>
      </w:r>
      <w:r w:rsidRPr="000E2AB0">
        <w:rPr>
          <w:noProof/>
        </w:rPr>
        <w:fldChar w:fldCharType="separate"/>
      </w:r>
      <w:r w:rsidRPr="000E2AB0">
        <w:rPr>
          <w:noProof/>
        </w:rPr>
        <w:t>53</w:t>
      </w:r>
      <w:r w:rsidRPr="000E2AB0">
        <w:rPr>
          <w:noProof/>
        </w:rPr>
        <w:fldChar w:fldCharType="end"/>
      </w:r>
    </w:p>
    <w:p w14:paraId="52124664" w14:textId="7C79A3C9"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2: Proportion of time allocated to each behaviour by foragers</w:t>
      </w:r>
      <w:r w:rsidRPr="000E2AB0">
        <w:rPr>
          <w:noProof/>
        </w:rPr>
        <w:tab/>
      </w:r>
      <w:r w:rsidRPr="000E2AB0">
        <w:rPr>
          <w:noProof/>
        </w:rPr>
        <w:fldChar w:fldCharType="begin"/>
      </w:r>
      <w:r w:rsidRPr="000E2AB0">
        <w:rPr>
          <w:noProof/>
        </w:rPr>
        <w:instrText xml:space="preserve"> PAGEREF _Toc171694933 \h </w:instrText>
      </w:r>
      <w:r w:rsidRPr="000E2AB0">
        <w:rPr>
          <w:noProof/>
        </w:rPr>
      </w:r>
      <w:r w:rsidRPr="000E2AB0">
        <w:rPr>
          <w:noProof/>
        </w:rPr>
        <w:fldChar w:fldCharType="separate"/>
      </w:r>
      <w:r w:rsidRPr="000E2AB0">
        <w:rPr>
          <w:noProof/>
        </w:rPr>
        <w:t>57</w:t>
      </w:r>
      <w:r w:rsidRPr="000E2AB0">
        <w:rPr>
          <w:noProof/>
        </w:rPr>
        <w:fldChar w:fldCharType="end"/>
      </w:r>
    </w:p>
    <w:p w14:paraId="2223455E" w14:textId="4FC0C915"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3: Mean bout duration of foragers in commercial and green areas.</w:t>
      </w:r>
      <w:r w:rsidRPr="000E2AB0">
        <w:rPr>
          <w:noProof/>
        </w:rPr>
        <w:tab/>
      </w:r>
      <w:r w:rsidRPr="000E2AB0">
        <w:rPr>
          <w:noProof/>
        </w:rPr>
        <w:fldChar w:fldCharType="begin"/>
      </w:r>
      <w:r w:rsidRPr="000E2AB0">
        <w:rPr>
          <w:noProof/>
        </w:rPr>
        <w:instrText xml:space="preserve"> PAGEREF _Toc171694934 \h </w:instrText>
      </w:r>
      <w:r w:rsidRPr="000E2AB0">
        <w:rPr>
          <w:noProof/>
        </w:rPr>
      </w:r>
      <w:r w:rsidRPr="000E2AB0">
        <w:rPr>
          <w:noProof/>
        </w:rPr>
        <w:fldChar w:fldCharType="separate"/>
      </w:r>
      <w:r w:rsidRPr="000E2AB0">
        <w:rPr>
          <w:noProof/>
        </w:rPr>
        <w:t>60</w:t>
      </w:r>
      <w:r w:rsidRPr="000E2AB0">
        <w:rPr>
          <w:noProof/>
        </w:rPr>
        <w:fldChar w:fldCharType="end"/>
      </w:r>
    </w:p>
    <w:p w14:paraId="3E28F539" w14:textId="31EF0B10"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4: Mean foraging bout duration of crows in small and large groups.</w:t>
      </w:r>
      <w:r w:rsidRPr="000E2AB0">
        <w:rPr>
          <w:noProof/>
        </w:rPr>
        <w:tab/>
      </w:r>
      <w:r w:rsidRPr="000E2AB0">
        <w:rPr>
          <w:noProof/>
        </w:rPr>
        <w:fldChar w:fldCharType="begin"/>
      </w:r>
      <w:r w:rsidRPr="000E2AB0">
        <w:rPr>
          <w:noProof/>
        </w:rPr>
        <w:instrText xml:space="preserve"> PAGEREF _Toc171694935 \h </w:instrText>
      </w:r>
      <w:r w:rsidRPr="000E2AB0">
        <w:rPr>
          <w:noProof/>
        </w:rPr>
      </w:r>
      <w:r w:rsidRPr="000E2AB0">
        <w:rPr>
          <w:noProof/>
        </w:rPr>
        <w:fldChar w:fldCharType="separate"/>
      </w:r>
      <w:r w:rsidRPr="000E2AB0">
        <w:rPr>
          <w:noProof/>
        </w:rPr>
        <w:t>63</w:t>
      </w:r>
      <w:r w:rsidRPr="000E2AB0">
        <w:rPr>
          <w:noProof/>
        </w:rPr>
        <w:fldChar w:fldCharType="end"/>
      </w:r>
    </w:p>
    <w:p w14:paraId="44546FE3" w14:textId="117DD751"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5: Peck rate in relation to disturbance frequency.</w:t>
      </w:r>
      <w:r w:rsidRPr="000E2AB0">
        <w:rPr>
          <w:noProof/>
        </w:rPr>
        <w:tab/>
      </w:r>
      <w:r w:rsidRPr="000E2AB0">
        <w:rPr>
          <w:noProof/>
        </w:rPr>
        <w:fldChar w:fldCharType="begin"/>
      </w:r>
      <w:r w:rsidRPr="000E2AB0">
        <w:rPr>
          <w:noProof/>
        </w:rPr>
        <w:instrText xml:space="preserve"> PAGEREF _Toc171694936 \h </w:instrText>
      </w:r>
      <w:r w:rsidRPr="000E2AB0">
        <w:rPr>
          <w:noProof/>
        </w:rPr>
      </w:r>
      <w:r w:rsidRPr="000E2AB0">
        <w:rPr>
          <w:noProof/>
        </w:rPr>
        <w:fldChar w:fldCharType="separate"/>
      </w:r>
      <w:r w:rsidRPr="000E2AB0">
        <w:rPr>
          <w:noProof/>
        </w:rPr>
        <w:t>66</w:t>
      </w:r>
      <w:r w:rsidRPr="000E2AB0">
        <w:rPr>
          <w:noProof/>
        </w:rPr>
        <w:fldChar w:fldCharType="end"/>
      </w:r>
    </w:p>
    <w:p w14:paraId="76552BAE" w14:textId="3A8835E3"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6: Number of transitions performed by foragers in commercial and green areas</w:t>
      </w:r>
      <w:r w:rsidRPr="000E2AB0">
        <w:rPr>
          <w:noProof/>
        </w:rPr>
        <w:tab/>
      </w:r>
      <w:r w:rsidRPr="000E2AB0">
        <w:rPr>
          <w:noProof/>
        </w:rPr>
        <w:fldChar w:fldCharType="begin"/>
      </w:r>
      <w:r w:rsidRPr="000E2AB0">
        <w:rPr>
          <w:noProof/>
        </w:rPr>
        <w:instrText xml:space="preserve"> PAGEREF _Toc171694937 \h </w:instrText>
      </w:r>
      <w:r w:rsidRPr="000E2AB0">
        <w:rPr>
          <w:noProof/>
        </w:rPr>
      </w:r>
      <w:r w:rsidRPr="000E2AB0">
        <w:rPr>
          <w:noProof/>
        </w:rPr>
        <w:fldChar w:fldCharType="separate"/>
      </w:r>
      <w:r w:rsidRPr="000E2AB0">
        <w:rPr>
          <w:noProof/>
        </w:rPr>
        <w:t>67</w:t>
      </w:r>
      <w:r w:rsidRPr="000E2AB0">
        <w:rPr>
          <w:noProof/>
        </w:rPr>
        <w:fldChar w:fldCharType="end"/>
      </w:r>
    </w:p>
    <w:p w14:paraId="3C79B8B5" w14:textId="16880D79"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7: The number of transitions from foraging to alert behaviour decreases as disturbance frequency increases.</w:t>
      </w:r>
      <w:r>
        <w:rPr>
          <w:noProof/>
        </w:rPr>
        <w:tab/>
      </w:r>
      <w:r>
        <w:rPr>
          <w:noProof/>
        </w:rPr>
        <w:fldChar w:fldCharType="begin"/>
      </w:r>
      <w:r>
        <w:rPr>
          <w:noProof/>
        </w:rPr>
        <w:instrText xml:space="preserve"> PAGEREF _Toc171694938 \h </w:instrText>
      </w:r>
      <w:r>
        <w:rPr>
          <w:noProof/>
        </w:rPr>
      </w:r>
      <w:r>
        <w:rPr>
          <w:noProof/>
        </w:rPr>
        <w:fldChar w:fldCharType="separate"/>
      </w:r>
      <w:r>
        <w:rPr>
          <w:noProof/>
        </w:rPr>
        <w:t>69</w:t>
      </w:r>
      <w:r>
        <w:rPr>
          <w:noProof/>
        </w:rPr>
        <w:fldChar w:fldCharType="end"/>
      </w:r>
    </w:p>
    <w:p w14:paraId="0F9FC00A" w14:textId="24AFD365" w:rsidR="00EA6CF0" w:rsidRPr="00E55E98" w:rsidRDefault="00EA6CF0" w:rsidP="008242B8">
      <w:pPr>
        <w:pStyle w:val="SectionText0"/>
        <w:sectPr w:rsidR="00EA6CF0" w:rsidRPr="00E55E98" w:rsidSect="009730A0">
          <w:headerReference w:type="default" r:id="rId15"/>
          <w:pgSz w:w="12240" w:h="15840"/>
          <w:pgMar w:top="1440" w:right="1440" w:bottom="1440" w:left="1440" w:header="720" w:footer="720" w:gutter="0"/>
          <w:pgNumType w:fmt="upperRoman"/>
          <w:cols w:space="720"/>
        </w:sectPr>
      </w:pPr>
      <w:r w:rsidRPr="00E55E98">
        <w:fldChar w:fldCharType="end"/>
      </w:r>
    </w:p>
    <w:p w14:paraId="5AA72AFB" w14:textId="1AB2047E" w:rsidR="00D26EEA" w:rsidRPr="00E9048A" w:rsidRDefault="00D26EEA" w:rsidP="005D3A05">
      <w:pPr>
        <w:pStyle w:val="Heading1"/>
      </w:pPr>
      <w:bookmarkStart w:id="13" w:name="_Toc162794577"/>
      <w:bookmarkStart w:id="14" w:name="_Toc171937040"/>
      <w:bookmarkStart w:id="15" w:name="_Hlk162792081"/>
      <w:bookmarkStart w:id="16" w:name="_Toc162204951"/>
      <w:r w:rsidRPr="00E9048A">
        <w:lastRenderedPageBreak/>
        <w:t>General Introduction</w:t>
      </w:r>
      <w:bookmarkEnd w:id="13"/>
      <w:bookmarkEnd w:id="14"/>
    </w:p>
    <w:p w14:paraId="5A28C8D5" w14:textId="77777777" w:rsidR="00D26EEA" w:rsidRPr="008B0ABF" w:rsidRDefault="00D26EEA" w:rsidP="00D26EEA">
      <w:pPr>
        <w:pStyle w:val="SectionText0"/>
        <w:spacing w:before="240" w:line="480" w:lineRule="auto"/>
      </w:pPr>
      <w:bookmarkStart w:id="17" w:name="_Toc162794578"/>
      <w:r>
        <w:t xml:space="preserve">There are two essential needs that all individuals must effectively balance in nature: the need to eat, and the need to not be eaten. This trade-off is an important motivator when discussing foraging and vigilance behaviours in any species. If an individual forgoes vigilance in favor of greater foraging efficiency, they leave themselves exposed to increased predation risk which can have profound negative impacts on their survival. If the same individual were to prioritize vigilance over foraging, the decreased foraging efficiency can negatively affect their fitness. Individuals must therefore carefully balance the time spent performing both foraging and vigilance behaviours. Group foraging can decrease individual vigilance by virtue of increasing the likelihood of at least one individual being vigilant at a time </w:t>
      </w:r>
      <w:r>
        <w:fldChar w:fldCharType="begin"/>
      </w:r>
      <w: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fldChar w:fldCharType="separate"/>
      </w:r>
      <w:r w:rsidRPr="008B0ABF">
        <w:t>(Lima, 1995)</w:t>
      </w:r>
      <w:r>
        <w:fldChar w:fldCharType="end"/>
      </w:r>
      <w:r>
        <w:t>. Some species coordinate their vigilance, ensuring that at least one individual is always vigilant. Coordination is inherently more costly but provides greater safety for foragers. One example of a coordination of vigilance in animals is sentinel behaviour, the topic of my thesis.</w:t>
      </w:r>
    </w:p>
    <w:p w14:paraId="69AD7190" w14:textId="37B4FE01" w:rsidR="00D26EEA" w:rsidRPr="002B5CCD" w:rsidRDefault="00D26EEA" w:rsidP="00517E2C">
      <w:pPr>
        <w:pStyle w:val="SectionTitle"/>
      </w:pPr>
      <w:bookmarkStart w:id="18" w:name="_Toc171937041"/>
      <w:r w:rsidRPr="002B5CCD">
        <w:t>Sentinel Behaviour</w:t>
      </w:r>
      <w:bookmarkEnd w:id="17"/>
      <w:bookmarkEnd w:id="18"/>
    </w:p>
    <w:p w14:paraId="3DEA8784" w14:textId="77777777" w:rsidR="00D26EEA" w:rsidRPr="00B56980" w:rsidRDefault="00D26EEA" w:rsidP="00D26EEA">
      <w:pPr>
        <w:pStyle w:val="SectionText0"/>
        <w:spacing w:line="480" w:lineRule="auto"/>
      </w:pPr>
      <w:r>
        <w:t>The</w:t>
      </w:r>
      <w:r w:rsidRPr="00B56980">
        <w:t xml:space="preserve"> original definition for sentinel behaviour in animals likely originates from the human definition of </w:t>
      </w:r>
      <w:r>
        <w:t xml:space="preserve">a </w:t>
      </w:r>
      <w:r w:rsidRPr="00B56980">
        <w:t>sentinel</w:t>
      </w:r>
      <w:r>
        <w:t xml:space="preserve"> where a guard keeps watch over </w:t>
      </w:r>
      <w:r w:rsidRPr="00B56980">
        <w:t>other group-members, alert</w:t>
      </w:r>
      <w:r>
        <w:t>ing them of</w:t>
      </w:r>
      <w:r w:rsidRPr="00B56980">
        <w:t xml:space="preserve"> potential dangers or threats. Similarly, animal sentinels take on the role of a </w:t>
      </w:r>
      <w:r>
        <w:t>“guard”</w:t>
      </w:r>
      <w:r w:rsidRPr="00B56980">
        <w:t xml:space="preserve"> by exhibiting constant vigilance over other </w:t>
      </w:r>
      <w:r>
        <w:t>group members</w:t>
      </w:r>
      <w:r w:rsidRPr="00B56980">
        <w:t xml:space="preserve"> from a prominent, exposed position</w:t>
      </w:r>
      <w:bookmarkStart w:id="19" w:name="_Hlk160799229"/>
      <w:r w:rsidRPr="00B56980">
        <w:t xml:space="preserve"> and making alarm calls when sources of danger are detected</w:t>
      </w:r>
      <w:r>
        <w:t xml:space="preserve"> </w:t>
      </w:r>
      <w:r>
        <w:fldChar w:fldCharType="begin"/>
      </w:r>
      <w:r>
        <w:instrText xml:space="preserve"> ADDIN ZOTERO_ITEM CSL_CITATION {"citationID":"uOuUG1fI","properties":{"formattedCitation":"(Bednekoff, 2015; Blumstein, 1999)","plainCitation":"(Bednekoff, 2015; Blumstein, 199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fldChar w:fldCharType="separate"/>
      </w:r>
      <w:r w:rsidRPr="00E92DEF">
        <w:t>(Bednekoff, 2015; Blumstein, 1999)</w:t>
      </w:r>
      <w:r>
        <w:fldChar w:fldCharType="end"/>
      </w:r>
      <w:bookmarkEnd w:id="19"/>
      <w:r w:rsidRPr="00B56980">
        <w:t>. Observations of sentinel behaviour have very likely been made by naturalists and researchers for centuries</w:t>
      </w:r>
      <w:r>
        <w:t xml:space="preserve"> but the earliest </w:t>
      </w:r>
      <w:r w:rsidRPr="00B56980">
        <w:t xml:space="preserve">descriptions of sentinel behaviour in </w:t>
      </w:r>
      <w:r>
        <w:t>research articles appear</w:t>
      </w:r>
      <w:r w:rsidRPr="00B56980">
        <w:t xml:space="preserve"> in </w:t>
      </w:r>
      <w:r>
        <w:t xml:space="preserve">the </w:t>
      </w:r>
      <w:r w:rsidRPr="00B56980">
        <w:t>mid-</w:t>
      </w:r>
      <w:r>
        <w:t>20</w:t>
      </w:r>
      <w:r w:rsidRPr="00B56980">
        <w:t>th century</w:t>
      </w:r>
      <w:r>
        <w:t xml:space="preserve"> </w:t>
      </w:r>
      <w:r>
        <w:fldChar w:fldCharType="begin"/>
      </w:r>
      <w: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fldChar w:fldCharType="separate"/>
      </w:r>
      <w:r w:rsidRPr="002B5CCD">
        <w:t>(Dharmakumarsinhji, 1954)</w:t>
      </w:r>
      <w:r>
        <w:fldChar w:fldCharType="end"/>
      </w:r>
      <w:r w:rsidRPr="00B56980">
        <w:t xml:space="preserve">. </w:t>
      </w:r>
      <w:r>
        <w:t>Sentinel</w:t>
      </w:r>
      <w:r w:rsidRPr="00B56980">
        <w:t xml:space="preserve"> behaviour has been predominantly researched in avian species, though much research has been done on the behaviour in </w:t>
      </w:r>
      <w:r>
        <w:t>mammals</w:t>
      </w:r>
      <w:r w:rsidRPr="00B56980">
        <w:t xml:space="preserve"> and even in </w:t>
      </w:r>
      <w:r w:rsidRPr="00B56980">
        <w:lastRenderedPageBreak/>
        <w:t>aquatic species</w:t>
      </w:r>
      <w:r>
        <w:t xml:space="preserve"> </w:t>
      </w:r>
      <w:r>
        <w:fldChar w:fldCharType="begin"/>
      </w:r>
      <w: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E92DEF">
        <w:t>(Bednekoff, 2015)</w:t>
      </w:r>
      <w:r>
        <w:fldChar w:fldCharType="end"/>
      </w:r>
      <w:r w:rsidRPr="00B56980">
        <w:t xml:space="preserve">. Possibly the most recognizable sentinel species </w:t>
      </w:r>
      <w:r>
        <w:t>is the</w:t>
      </w:r>
      <w:r w:rsidRPr="00B56980">
        <w:t xml:space="preserve"> meerkat, </w:t>
      </w:r>
      <w:r w:rsidRPr="00B56980">
        <w:rPr>
          <w:i/>
        </w:rPr>
        <w:t>Suricata suricatta,</w:t>
      </w:r>
      <w:r w:rsidRPr="00B56980">
        <w:t xml:space="preserve"> a species whose sentinels stand up on their hind legs to perform sentinel duties</w:t>
      </w:r>
      <w:r>
        <w:t xml:space="preserve"> </w:t>
      </w:r>
      <w:r>
        <w:fldChar w:fldCharType="begin"/>
      </w:r>
      <w:r>
        <w:instrText xml:space="preserve"> ADDIN ZOTERO_ITEM CSL_CITATION {"citationID":"PiDGAup4","properties":{"formattedCitation":"(Huels &amp; Stoeger, 2022; Manser, 2018; Rauber et al., 2019; Rauber &amp; Manser, 2021; Santema et al., 2013; Santema &amp; Clutton-Brock, 2013)","plainCitation":"(Huels &amp; Stoeger, 2022; Manser, 2018; Rauber et al., 2019; Rauber &amp; Manser, 2021; Santema et al., 2013; Santema &amp; Clutton-Brock, 2013)","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fldChar w:fldCharType="separate"/>
      </w:r>
      <w:r w:rsidRPr="00745FA3">
        <w:t>(Huels &amp; Stoeger, 2022; Manser, 2018; Rauber et al., 2019; Rauber &amp; Manser, 2021; Santema et al., 2013; Santema &amp; Clutton-Brock, 2013)</w:t>
      </w:r>
      <w:r>
        <w:fldChar w:fldCharType="end"/>
      </w:r>
      <w:r w:rsidRPr="00745FA3">
        <w:t xml:space="preserve">. </w:t>
      </w:r>
      <w:r>
        <w:t>Studies have also been conducted on sentinel behaviour in certain</w:t>
      </w:r>
      <w:r w:rsidRPr="00B56980">
        <w:t xml:space="preserve"> mongoose and primate</w:t>
      </w:r>
      <w:r>
        <w:t xml:space="preserve"> species </w:t>
      </w:r>
      <w:r>
        <w:fldChar w:fldCharType="begin"/>
      </w:r>
      <w:r>
        <w:instrText xml:space="preserve"> ADDIN ZOTERO_ITEM CSL_CITATION {"citationID":"BvCMehC8","properties":{"formattedCitation":"(Bolwig, 1959; Eastcott et al., 2020; Horrocks &amp; Hunte, 1986; Kern &amp; Radford, 2013, 2014, 2018)","plainCitation":"(Bolwig, 1959; Eastcott et al., 2020; Horrocks &amp; Hunte, 1986; Kern &amp; Radford, 2013, 2014, 2018)","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fldChar w:fldCharType="separate"/>
      </w:r>
      <w:r w:rsidRPr="00E92DEF">
        <w:t>(Bolwig, 1959; Eastcott et al., 2020; Horrocks &amp; Hunte, 1986; Kern &amp; Radford, 2013, 2014, 2018)</w:t>
      </w:r>
      <w:r>
        <w:fldChar w:fldCharType="end"/>
      </w:r>
      <w:r w:rsidRPr="00B56980">
        <w:t xml:space="preserve">. In avian species, sentinel systems have been described and exhaustively researched in species of </w:t>
      </w:r>
      <w:r w:rsidRPr="00B56980">
        <w:rPr>
          <w:i/>
        </w:rPr>
        <w:t>Aphelocoma</w:t>
      </w:r>
      <w:r>
        <w:rPr>
          <w:i/>
        </w:rPr>
        <w:t xml:space="preserve"> </w:t>
      </w:r>
      <w:r>
        <w:rPr>
          <w:i/>
          <w:iCs w:val="0"/>
        </w:rPr>
        <w:fldChar w:fldCharType="begin"/>
      </w:r>
      <w:r>
        <w:rPr>
          <w:i/>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Pr>
          <w:i/>
          <w:iCs w:val="0"/>
        </w:rPr>
        <w:fldChar w:fldCharType="separate"/>
      </w:r>
      <w:r w:rsidRPr="00E92DEF">
        <w:t>(</w:t>
      </w:r>
      <w:r>
        <w:t xml:space="preserve">scrub jays, </w:t>
      </w:r>
      <w:r w:rsidRPr="00E92DEF">
        <w:t>Bednekoff &amp; Woolfenden, 2003, 2006; Fleischer et al., 2003; Hailman et al., 2010; McGowan &amp; Woolfenden, 1989)</w:t>
      </w:r>
      <w:r>
        <w:rPr>
          <w:i/>
          <w:iCs w:val="0"/>
        </w:rPr>
        <w:fldChar w:fldCharType="end"/>
      </w:r>
      <w:r w:rsidRPr="00B56980">
        <w:t xml:space="preserve">, </w:t>
      </w:r>
      <w:r w:rsidRPr="00B56980">
        <w:rPr>
          <w:i/>
        </w:rPr>
        <w:t>Argya</w:t>
      </w:r>
      <w:r>
        <w:rPr>
          <w:i/>
        </w:rPr>
        <w:t xml:space="preserve"> </w:t>
      </w:r>
      <w:r>
        <w:rPr>
          <w:i/>
          <w:iCs w:val="0"/>
        </w:rPr>
        <w:fldChar w:fldCharType="begin"/>
      </w:r>
      <w:r>
        <w:rPr>
          <w:i/>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Pr>
          <w:i/>
          <w:iCs w:val="0"/>
        </w:rPr>
        <w:fldChar w:fldCharType="separate"/>
      </w:r>
      <w:r w:rsidRPr="00E92DEF">
        <w:t>(</w:t>
      </w:r>
      <w:r>
        <w:t xml:space="preserve">babblers and thrushes, </w:t>
      </w:r>
      <w:r w:rsidRPr="00E92DEF">
        <w:t>Edelaar &amp; Wright, 2006; Ostreiher et al., 2021; Ostreiher &amp; Heifetz, 2017, 2019; Wright, Berg, et al., 2001a; Wright, Maklakov, et al., 2001)</w:t>
      </w:r>
      <w:r>
        <w:rPr>
          <w:i/>
          <w:iCs w:val="0"/>
        </w:rPr>
        <w:fldChar w:fldCharType="end"/>
      </w:r>
      <w:r w:rsidRPr="00B56980">
        <w:t xml:space="preserve">, and </w:t>
      </w:r>
      <w:r w:rsidRPr="00B56980">
        <w:rPr>
          <w:i/>
        </w:rPr>
        <w:t>Turdoides</w:t>
      </w:r>
      <w:r w:rsidRPr="00B56980">
        <w:t xml:space="preserve"> </w:t>
      </w:r>
      <w:r>
        <w:fldChar w:fldCharType="begin"/>
      </w:r>
      <w: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fldChar w:fldCharType="separate"/>
      </w:r>
      <w:r w:rsidRPr="00E92DEF">
        <w:t>(</w:t>
      </w:r>
      <w:r>
        <w:t xml:space="preserve">jungle babblers, </w:t>
      </w:r>
      <w:r w:rsidRPr="00E92DEF">
        <w:t>Gaston, 1977; Rafay et al., 2020)</w:t>
      </w:r>
      <w:r>
        <w:fldChar w:fldCharType="end"/>
      </w:r>
      <w:r>
        <w:t xml:space="preserve">. Since this behaviour </w:t>
      </w:r>
      <w:r w:rsidRPr="00B56980">
        <w:t>is not limited to those genera</w:t>
      </w:r>
      <w:r>
        <w:t xml:space="preserve"> and is shared across several taxa without common ancestry, t</w:t>
      </w:r>
      <w:r w:rsidRPr="00B56980">
        <w:t>his behaviour must have evolved when very specific environmental and social conditions were met</w:t>
      </w:r>
      <w:r>
        <w:t xml:space="preserve"> </w:t>
      </w:r>
      <w:r>
        <w:fldChar w:fldCharType="begin"/>
      </w:r>
      <w: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fldChar w:fldCharType="separate"/>
      </w:r>
      <w:r w:rsidRPr="00E92DEF">
        <w:t>(Bednekoff, 1997, 2001)</w:t>
      </w:r>
      <w:r>
        <w:fldChar w:fldCharType="end"/>
      </w:r>
      <w:r w:rsidRPr="00B56980">
        <w:t>.</w:t>
      </w:r>
    </w:p>
    <w:p w14:paraId="695DA380" w14:textId="77777777" w:rsidR="00D26EEA" w:rsidRDefault="00D26EEA" w:rsidP="00D26EEA">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instrText xml:space="preserve"> ADDIN ZOTERO_ITEM CSL_CITATION {"citationID":"YWJaPM7H","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fldChar w:fldCharType="separate"/>
      </w:r>
      <w:r w:rsidRPr="00E92DEF">
        <w:t>(Wright, Berg, et al., 2001b)</w:t>
      </w:r>
      <w:r>
        <w:fldChar w:fldCharType="end"/>
      </w:r>
      <w:r w:rsidRPr="00B56980">
        <w:t xml:space="preserve">. These two behaviours are </w:t>
      </w:r>
      <w:r>
        <w:t xml:space="preserve">generally </w:t>
      </w:r>
      <w:r w:rsidRPr="00B56980">
        <w:t>considered mutually exclusive</w:t>
      </w:r>
      <w:r>
        <w:t xml:space="preserve"> yet are equally important </w:t>
      </w:r>
      <w:r>
        <w:fldChar w:fldCharType="begin"/>
      </w:r>
      <w:r>
        <w:instrText xml:space="preserve"> ADDIN ZOTERO_ITEM CSL_CITATION {"citationID":"8k8nc95D","properties":{"formattedCitation":"(Lima &amp; Dill, 1990; Olson et al., 2015)","plainCitation":"(Lima &amp;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fldChar w:fldCharType="separate"/>
      </w:r>
      <w:r w:rsidRPr="00E92DEF">
        <w:t>(Lima &amp; Dill, 1990; Olson et al., 2015)</w:t>
      </w:r>
      <w:r>
        <w:fldChar w:fldCharType="end"/>
      </w:r>
      <w:r>
        <w:t>. The time</w:t>
      </w:r>
      <w:r w:rsidRPr="00B56980">
        <w:t xml:space="preserve"> spent performing each behaviour must be carefully managed</w:t>
      </w:r>
      <w:r>
        <w:t xml:space="preserve"> </w:t>
      </w:r>
      <w:r>
        <w:fldChar w:fldCharType="begin"/>
      </w:r>
      <w:r>
        <w:instrText xml:space="preserve"> ADDIN ZOTERO_ITEM CSL_CITATION {"citationID":"6GWdXrCU","properties":{"formattedCitation":"(Lima, 1998; Lima &amp; Dill, 1990)","plainCitation":"(Lima, 1998; Lima &amp; Dill, 1990)","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fldChar w:fldCharType="separate"/>
      </w:r>
      <w:r w:rsidRPr="00E92DEF">
        <w:t>(Lima, 1998; Lima &amp; Dill, 1990)</w:t>
      </w:r>
      <w:r>
        <w:fldChar w:fldCharType="end"/>
      </w:r>
      <w:r w:rsidRPr="00B56980">
        <w:t xml:space="preserve">. </w:t>
      </w:r>
      <w:r>
        <w:t>A reduction of vigilance to increase foraging efficiency can result in increased risk of predation. A sentinel’s vigilance can compensate for the individual decrease in vigilance, providing an advantage to species that exhibit this behaviour.</w:t>
      </w:r>
    </w:p>
    <w:p w14:paraId="48564974" w14:textId="77777777" w:rsidR="00D26EEA" w:rsidRDefault="00D26EEA" w:rsidP="00D26EEA">
      <w:pPr>
        <w:pStyle w:val="SectionText0"/>
        <w:spacing w:line="480" w:lineRule="auto"/>
      </w:pPr>
      <w:r>
        <w:t>However</w:t>
      </w:r>
      <w:r w:rsidRPr="00B56980">
        <w:t xml:space="preserve">, the underlying mechanisms for sentinel decision-making are not clear, giving rise to debate over whether this behaviour </w:t>
      </w:r>
      <w:r>
        <w:t xml:space="preserve">is selfless or </w:t>
      </w:r>
      <w:r w:rsidRPr="00B56980">
        <w:t xml:space="preserve">selfish. </w:t>
      </w:r>
      <w:r>
        <w:t xml:space="preserve">Sentinel behaviour was originally </w:t>
      </w:r>
      <w:r>
        <w:lastRenderedPageBreak/>
        <w:t xml:space="preserve">hypothesized to be a selfless behaviour, where individuals take turns providing benefits to other group members at their expense. Whether through reciprocal altruism </w:t>
      </w:r>
      <w:r>
        <w:fldChar w:fldCharType="begin"/>
      </w:r>
      <w: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fldChar w:fldCharType="separate"/>
      </w:r>
      <w:r w:rsidRPr="00E92DEF">
        <w:t>(Trivers, 1971)</w:t>
      </w:r>
      <w:r>
        <w:fldChar w:fldCharType="end"/>
      </w:r>
      <w:r>
        <w:t xml:space="preserve"> or kin selection </w:t>
      </w:r>
      <w:r>
        <w:fldChar w:fldCharType="begin"/>
      </w:r>
      <w: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fldChar w:fldCharType="separate"/>
      </w:r>
      <w:r w:rsidRPr="00E92DEF">
        <w:t>(Hamilton, 1964)</w:t>
      </w:r>
      <w:r>
        <w:fldChar w:fldCharType="end"/>
      </w:r>
      <w:r>
        <w:t>, the individual is self-sacrificing and primarily benefits the group</w:t>
      </w:r>
      <w:r w:rsidRPr="00B56980">
        <w:t xml:space="preserve">. </w:t>
      </w:r>
      <w:r>
        <w:t>A more recent hypothesis is that sentinel</w:t>
      </w:r>
      <w:r w:rsidRPr="00B56980">
        <w:t xml:space="preserve"> behaviour could be driven by selfish, state-dependent decisions. </w:t>
      </w:r>
      <w:r>
        <w:t>The</w:t>
      </w:r>
      <w:r w:rsidRPr="00B56980">
        <w:t xml:space="preserve"> state-dependent model for sentinel decision-making revolves around an individual’s energetic reserves and requirements</w:t>
      </w:r>
      <w:r>
        <w:t xml:space="preserve"> </w:t>
      </w:r>
      <w:r>
        <w:fldChar w:fldCharType="begin"/>
      </w:r>
      <w: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t xml:space="preserve">Studies on the effects of satiation and body mass on the propensity of an individual to perform sentinel behaviour support this hypothesis </w:t>
      </w:r>
      <w:r>
        <w:fldChar w:fldCharType="begin"/>
      </w:r>
      <w:r>
        <w:instrText xml:space="preserve"> ADDIN ZOTERO_ITEM CSL_CITATION {"citationID":"vJilKRNK","properties":{"formattedCitation":"(Clutton-Brock et al., 1999; Huels &amp; Stoeger, 2022; Wright, Berg, et al., 2001b; Wright, Maklakov, et al., 2001)","plainCitation":"(Clutton-Brock et al., 1999; Huels &amp; Stoeger, 2022; Wright, Berg, et al., 2001b; Wright, Maklakov, et al., 2001)","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fldChar w:fldCharType="separate"/>
      </w:r>
      <w:r w:rsidRPr="00E92DEF">
        <w:t>(Clutton-Brock et al., 1999; Huels &amp; Stoeger, 2022; Wright, Berg, et al., 2001b; Wright, Maklakov, et al., 2001)</w:t>
      </w:r>
      <w:r>
        <w:fldChar w:fldCharType="end"/>
      </w:r>
      <w:r w:rsidRPr="00B56980">
        <w:t>. These two hypotheses</w:t>
      </w:r>
      <w:r>
        <w:t xml:space="preserve"> are</w:t>
      </w:r>
      <w:r w:rsidRPr="00B56980">
        <w:t xml:space="preserve"> not mutually exclusive, and sentinel behaviour invariably provides benefits to </w:t>
      </w:r>
      <w:r>
        <w:t xml:space="preserve">both the sentinel and </w:t>
      </w:r>
      <w:r w:rsidRPr="00B56980">
        <w:t xml:space="preserve">other individuals in the group. </w:t>
      </w:r>
      <w:r>
        <w:t xml:space="preserve">Moreover, certain individuals in the group could further benefit from sentinel behaviour. Dominant males could be using sentinel behaviour to also gather information about rival groups and defend against intrusion, increasing their sentinel efforts when </w:t>
      </w:r>
      <w:r w:rsidRPr="00B56980">
        <w:t xml:space="preserve">in the presence of </w:t>
      </w:r>
      <w:r>
        <w:t xml:space="preserve">auditory or chemical </w:t>
      </w:r>
      <w:r w:rsidRPr="00B56980">
        <w:t>signals from out-group rivals</w:t>
      </w:r>
      <w:r>
        <w:t xml:space="preserve"> </w:t>
      </w:r>
      <w:r>
        <w:fldChar w:fldCharType="begin"/>
      </w:r>
      <w:r>
        <w:instrText xml:space="preserve"> ADDIN ZOTERO_ITEM CSL_CITATION {"citationID":"aTKzHOgn","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3z8rXJ70/8prNV6YI","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Pr="00E92DEF">
        <w:t>(Morris-Drake et al., 2019; Walker et al., 2016)</w:t>
      </w:r>
      <w:r>
        <w:fldChar w:fldCharType="end"/>
      </w:r>
      <w:r>
        <w:t xml:space="preserve">. </w:t>
      </w:r>
      <w:r w:rsidRPr="00B56980">
        <w:t>Sentinel behaviour could then serve additional purposes apart from the identification of possible threats.</w:t>
      </w:r>
      <w:r>
        <w:t xml:space="preserve"> </w:t>
      </w:r>
      <w:r w:rsidRPr="00B56980">
        <w:t xml:space="preserve">Individuals </w:t>
      </w:r>
      <w:r>
        <w:t xml:space="preserve">under the watchful eye of </w:t>
      </w:r>
      <w:r w:rsidRPr="00B56980">
        <w:t xml:space="preserve">a sentinel receive significant benefits. </w:t>
      </w:r>
      <w:r>
        <w:t>O</w:t>
      </w:r>
      <w:r w:rsidRPr="00B56980">
        <w:t xml:space="preserve">ther </w:t>
      </w:r>
      <w:r>
        <w:t>group members</w:t>
      </w:r>
      <w:r w:rsidRPr="00B56980">
        <w:t xml:space="preserve"> could reduce their vigilance and increase their foraging efficiency</w:t>
      </w:r>
      <w:r>
        <w:t xml:space="preserve"> as vigilance is ensured by the sentinel </w:t>
      </w:r>
      <w:r>
        <w:fldChar w:fldCharType="begin"/>
      </w:r>
      <w: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E92DEF">
        <w:t>(Hollén et al., 2008)</w:t>
      </w:r>
      <w:r>
        <w:fldChar w:fldCharType="end"/>
      </w:r>
      <w:r w:rsidRPr="00B56980">
        <w:t>.</w:t>
      </w:r>
    </w:p>
    <w:p w14:paraId="314CCCD2" w14:textId="77777777" w:rsidR="00D26EEA" w:rsidRDefault="00D26EEA" w:rsidP="00D26EEA">
      <w:pPr>
        <w:pStyle w:val="SectionText0"/>
        <w:spacing w:line="480" w:lineRule="auto"/>
      </w:pPr>
      <w:r>
        <w:t>A sentinel cannot be vigilant in perpetuity and eventually will relinquish the position to perform other behaviours. 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 2015)</w:t>
      </w:r>
      <w:r>
        <w:fldChar w:fldCharType="end"/>
      </w:r>
      <w:r w:rsidRPr="00B56980">
        <w:t xml:space="preserve">. </w:t>
      </w:r>
      <w:r>
        <w:t xml:space="preserve">The </w:t>
      </w:r>
      <w:r w:rsidRPr="00B56980">
        <w:t xml:space="preserve">coordination of </w:t>
      </w:r>
      <w:r w:rsidRPr="00B56980">
        <w:lastRenderedPageBreak/>
        <w:t xml:space="preserve">sentinels </w:t>
      </w:r>
      <w:r>
        <w:t>has been recognized as</w:t>
      </w:r>
      <w:r w:rsidRPr="00B56980">
        <w:t xml:space="preserve"> the defining feature of sentinel behaviour since adopting an exposed position and making alarm calls are not behaviours exclusive to sentinel behaviour</w:t>
      </w:r>
      <w:r>
        <w:t xml:space="preserve"> </w:t>
      </w:r>
      <w:r>
        <w:fldChar w:fldCharType="begin"/>
      </w:r>
      <w:r>
        <w:instrText xml:space="preserve"> ADDIN ZOTERO_ITEM CSL_CITATION {"citationID":"vO7q8WBY","properties":{"formattedCitation":"(Bednekoff, 1997, 2015; McGowan &amp; Woolfenden, 1989)","plainCitation":"(Bednekoff, 1997, 2015; McGowan &amp; Woolfenden, 198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15; McGowan &amp; Woolfenden, 1989)</w:t>
      </w:r>
      <w:r>
        <w:fldChar w:fldCharType="end"/>
      </w:r>
      <w:r w:rsidRPr="00B56980">
        <w:t>.</w:t>
      </w:r>
    </w:p>
    <w:p w14:paraId="6A5A5A6B" w14:textId="77777777" w:rsidR="00D26EEA" w:rsidRPr="007A6BEC" w:rsidRDefault="00D26EEA" w:rsidP="00D26EEA">
      <w:pPr>
        <w:pStyle w:val="SectionText0"/>
        <w:spacing w:line="480" w:lineRule="auto"/>
      </w:pPr>
      <w:r>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hile travelling between environments. Different foraging environments can have altered conditions which, in turn, can affect the individual’s decision-making, emphasizing the need to study the behaviour in a variety of contexts.</w:t>
      </w:r>
    </w:p>
    <w:p w14:paraId="274BBBAD" w14:textId="08A052F8" w:rsidR="00D26EEA" w:rsidRPr="002B5CCD" w:rsidRDefault="00D26EEA" w:rsidP="0087044D">
      <w:pPr>
        <w:pStyle w:val="SectionTitle"/>
      </w:pPr>
      <w:bookmarkStart w:id="20" w:name="_Toc162794579"/>
      <w:bookmarkStart w:id="21" w:name="_Toc171937042"/>
      <w:r w:rsidRPr="002B5CCD">
        <w:t>Urbanization</w:t>
      </w:r>
      <w:bookmarkEnd w:id="20"/>
      <w:bookmarkEnd w:id="21"/>
    </w:p>
    <w:p w14:paraId="1F6B988B" w14:textId="77777777" w:rsidR="00D26EEA" w:rsidRDefault="00D26EEA" w:rsidP="00D26EEA">
      <w:pPr>
        <w:pStyle w:val="SectionText0"/>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fldChar w:fldCharType="separate"/>
      </w:r>
      <w:r w:rsidRPr="00E92DEF">
        <w:t>(UN Department of Economic and Social Affairs, 2018)</w:t>
      </w:r>
      <w:r>
        <w:fldChar w:fldCharType="end"/>
      </w:r>
      <w:r>
        <w:t xml:space="preserve">, wildlife will increasingly be affected by the environmental changes made to accommodate human occupation. </w:t>
      </w:r>
      <w:r w:rsidRPr="00B56980">
        <w:t xml:space="preserve">Species must therefore quickly adapt to </w:t>
      </w:r>
      <w:r>
        <w:t>maximize their fitness when</w:t>
      </w:r>
      <w:r w:rsidRPr="00B56980">
        <w:t xml:space="preserve"> foraging in unnatural, anthropogenic environments. </w:t>
      </w:r>
    </w:p>
    <w:p w14:paraId="7DC7C4EA" w14:textId="77777777" w:rsidR="00D26EEA" w:rsidRDefault="00D26EEA" w:rsidP="00D26EEA">
      <w:pPr>
        <w:pStyle w:val="SectionText0"/>
        <w:spacing w:line="480" w:lineRule="auto"/>
      </w:pPr>
      <w:r w:rsidRPr="00B56980">
        <w:t xml:space="preserve">Specialist species are at a disadvantage compared to generalist species if the conditions to which </w:t>
      </w:r>
      <w:r>
        <w:t>specialists</w:t>
      </w:r>
      <w:r w:rsidRPr="00B56980">
        <w:t xml:space="preserve"> are adapted are no longer present. Since urbanization can cause habitat loss or fragmentation and increases the frequency and severity of anthropogenic disturbances</w:t>
      </w:r>
      <w:r>
        <w:t xml:space="preserve"> </w:t>
      </w:r>
      <w:r>
        <w:fldChar w:fldCharType="begin"/>
      </w:r>
      <w:r>
        <w:instrText xml:space="preserve"> ADDIN ZOTERO_ITEM CSL_CITATION {"citationID":"KPAFvPL7","properties":{"formattedCitation":"(Isaksson, 2018; Marzluff, 2001)","plainCitation":"(Isaksson, 2018; Marzluff, 2001)","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fldChar w:fldCharType="separate"/>
      </w:r>
      <w:r w:rsidRPr="00E92DEF">
        <w:t>(Isaksson, 2018; Marzluff, 2001)</w:t>
      </w:r>
      <w:r>
        <w:fldChar w:fldCharType="end"/>
      </w:r>
      <w:r w:rsidRPr="00B56980">
        <w:t xml:space="preserve">, specialist species are often ill-suited for urban spaces, resulting in species </w:t>
      </w:r>
      <w:r w:rsidRPr="00B56980">
        <w:lastRenderedPageBreak/>
        <w:t>extirpation and even extinction. This can be observed in the significant loss of biodiversity caused by the ever-increasing global urbanization</w:t>
      </w:r>
      <w:r>
        <w:t xml:space="preserve"> </w:t>
      </w:r>
      <w:r>
        <w:fldChar w:fldCharType="begin"/>
      </w:r>
      <w: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fldChar w:fldCharType="separate"/>
      </w:r>
      <w:r w:rsidRPr="00E92DEF">
        <w:t>(Aronson et al., 2014)</w:t>
      </w:r>
      <w:r>
        <w:fldChar w:fldCharType="end"/>
      </w:r>
      <w:r w:rsidRPr="00B56980">
        <w:t>.</w:t>
      </w:r>
      <w:r>
        <w:t xml:space="preserve"> </w:t>
      </w:r>
    </w:p>
    <w:p w14:paraId="73DA3C97" w14:textId="77777777" w:rsidR="00D26EEA" w:rsidRDefault="00D26EEA" w:rsidP="00D26EEA">
      <w:pPr>
        <w:pStyle w:val="SectionText0"/>
        <w:spacing w:line="480" w:lineRule="auto"/>
      </w:pPr>
      <w:r w:rsidRPr="00B56980">
        <w:t>Generalist</w:t>
      </w:r>
      <w:r>
        <w:t xml:space="preserve"> </w:t>
      </w:r>
      <w:r w:rsidRPr="00B56980">
        <w:t>s</w:t>
      </w:r>
      <w:r>
        <w:t>pecies</w:t>
      </w:r>
      <w:r w:rsidRPr="00B56980">
        <w:t xml:space="preserve"> </w:t>
      </w:r>
      <w:r>
        <w:t xml:space="preserve">are </w:t>
      </w:r>
      <w:r w:rsidRPr="00B56980">
        <w:t xml:space="preserve">better suited to </w:t>
      </w:r>
      <w:r>
        <w:t>urban-living than specialist species and</w:t>
      </w:r>
      <w:r w:rsidRPr="00B56980">
        <w:t xml:space="preserve"> </w:t>
      </w:r>
      <w:r>
        <w:t>can</w:t>
      </w:r>
      <w:r w:rsidRPr="00B56980">
        <w:t xml:space="preserve"> benefit from urban areas</w:t>
      </w:r>
      <w:r>
        <w:t xml:space="preserve"> </w:t>
      </w:r>
      <w:r>
        <w:fldChar w:fldCharType="begin"/>
      </w:r>
      <w:r>
        <w:instrText xml:space="preserve"> ADDIN ZOTERO_ITEM CSL_CITATION {"citationID":"GNknNFJo","properties":{"formattedCitation":"(Callaghan et al., 2019; Ducatez et al., 2018)","plainCitation":"(Callaghan et al., 2019; Ducatez et al., 2018)","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fldChar w:fldCharType="separate"/>
      </w:r>
      <w:r w:rsidRPr="00E92DEF">
        <w:t>(Callaghan et al., 2019; Ducatez et al., 2018)</w:t>
      </w:r>
      <w:r>
        <w:fldChar w:fldCharType="end"/>
      </w:r>
      <w:r w:rsidRPr="00B56980">
        <w:t xml:space="preserve">. </w:t>
      </w:r>
      <w:r>
        <w:t>P</w:t>
      </w:r>
      <w:r w:rsidRPr="00B56980">
        <w:t xml:space="preserve">hysiological, morphological, and behavioural adaptations being observed in many </w:t>
      </w:r>
      <w:r>
        <w:t xml:space="preserve">urbanized species, and are expected to improve a species ability to exploit urban advantages </w:t>
      </w:r>
      <w:r>
        <w:fldChar w:fldCharType="begin"/>
      </w:r>
      <w:r>
        <w:instrText xml:space="preserve"> ADDIN ZOTERO_ITEM CSL_CITATION {"citationID":"HXhq8cgb","properties":{"formattedCitation":"(Isaksson, 2018; Lowry et al., 2013; Marzluff, 2001; Meill\\uc0\\u232{}re et al., 2015)","plainCitation":"(Isaksson, 2018; Lowry et al., 2013; Marzluff, 2001; Meillère et al., 2015)","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E92DEF">
        <w:t>(Isaksson, 2018; Lowry et al., 2013; Marzluff, 2001; Meillère et al., 2015)</w:t>
      </w:r>
      <w:r>
        <w:fldChar w:fldCharType="end"/>
      </w:r>
      <w:r w:rsidRPr="00B56980">
        <w:t xml:space="preserve">. </w:t>
      </w:r>
      <w:r>
        <w:t>For example, b</w:t>
      </w:r>
      <w:r w:rsidRPr="00B56980">
        <w:t xml:space="preserve">ehavioural adaptations </w:t>
      </w:r>
      <w:r w:rsidRPr="0050421C">
        <w:t>such as</w:t>
      </w:r>
      <w:r w:rsidRPr="00B56980">
        <w:t xml:space="preserve"> the use of anthropogenic structures for nesting, </w:t>
      </w:r>
      <w:r>
        <w:t>preference for anthropogenic foods,</w:t>
      </w:r>
      <w:r w:rsidRPr="00B56980">
        <w:t xml:space="preserve"> and increased tolerance to human proximity</w:t>
      </w:r>
      <w:r>
        <w:t xml:space="preserve"> </w:t>
      </w:r>
      <w:r w:rsidRPr="00B56980">
        <w:t>are observed in urban</w:t>
      </w:r>
      <w:r>
        <w:t>ized</w:t>
      </w:r>
      <w:r w:rsidRPr="00B56980">
        <w:t xml:space="preserve"> species</w:t>
      </w:r>
      <w:r w:rsidRPr="0050421C">
        <w:t xml:space="preserve"> </w:t>
      </w:r>
      <w:r>
        <w:fldChar w:fldCharType="begin"/>
      </w:r>
      <w:r>
        <w:instrText xml:space="preserve"> ADDIN ZOTERO_ITEM CSL_CITATION {"citationID":"7C3EmP7g","properties":{"formattedCitation":"(De Le\\uc0\\u243{}n et al., 2019; Gotanda, 2020; Isaksson, 2018; Lowry et al., 2013; Marzluff, 2001; Meill\\uc0\\u232{}re et al., 2015; J. C. Withey &amp; Marzluff, 2009; J. Withey &amp; Marzluff, 2005)","plainCitation":"(De León et al., 2019; Gotanda, 2020; Isaksson, 2018; Lowry et al., 2013; Marzluff, 2001; Meillère et al., 2015; J. C. Withey &amp; Marzluff, 2009; J. Withey &amp; Marzluff, 2005)","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schema":"https://github.com/citation-style-language/schema/raw/master/csl-citation.json"} </w:instrText>
      </w:r>
      <w:r>
        <w:fldChar w:fldCharType="separate"/>
      </w:r>
      <w:r w:rsidRPr="006D5CA5">
        <w:t>(De León et al., 2019; Gotanda, 2020; Isaksson, 2018; Lowry et al., 2013; Marzluff, 2001; Meillère et al., 2015; J. C. Withey &amp; Marzluff, 2009; J. Withey &amp; Marzluff, 2005)</w:t>
      </w:r>
      <w:r>
        <w:fldChar w:fldCharType="end"/>
      </w:r>
      <w:r w:rsidRPr="00B56980">
        <w:t>. As a result, urban</w:t>
      </w:r>
      <w:r>
        <w:t>ized species can</w:t>
      </w:r>
      <w:r w:rsidRPr="00B56980">
        <w:t xml:space="preserve"> increase in abundance in urban areas</w:t>
      </w:r>
      <w:r>
        <w:t xml:space="preserve"> </w:t>
      </w:r>
      <w:r>
        <w:fldChar w:fldCharType="begin"/>
      </w:r>
      <w:r>
        <w:instrText xml:space="preserve"> ADDIN ZOTERO_ITEM CSL_CITATION {"citationID":"lOCNNnmX","properties":{"formattedCitation":"(Francis &amp; Chadwick, 2012)","plainCitation":"(Francis &amp;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fldChar w:fldCharType="separate"/>
      </w:r>
      <w:r w:rsidRPr="00E92DEF">
        <w:t>(Francis &amp; Chadwick, 2012)</w:t>
      </w:r>
      <w:r>
        <w:fldChar w:fldCharType="end"/>
      </w:r>
      <w:r w:rsidRPr="00B56980">
        <w:t xml:space="preserve">. </w:t>
      </w:r>
      <w:r>
        <w:t xml:space="preserve">The </w:t>
      </w:r>
      <w:r w:rsidRPr="00B56980">
        <w:t xml:space="preserve">abundance </w:t>
      </w:r>
      <w:r>
        <w:t>of American crows (</w:t>
      </w:r>
      <w:r>
        <w:rPr>
          <w:i/>
          <w:iCs w:val="0"/>
        </w:rPr>
        <w:t xml:space="preserve">Corvus </w:t>
      </w:r>
      <w:r w:rsidRPr="0048110F">
        <w:rPr>
          <w:i/>
        </w:rPr>
        <w:t>brachyrhynchos</w:t>
      </w:r>
      <w:r>
        <w:t xml:space="preserve">) </w:t>
      </w:r>
      <w:r w:rsidRPr="00664297">
        <w:t>has</w:t>
      </w:r>
      <w:r>
        <w:t xml:space="preserve"> been </w:t>
      </w:r>
      <w:r w:rsidRPr="00B56980">
        <w:t>consistently increas</w:t>
      </w:r>
      <w:r>
        <w:t>ing</w:t>
      </w:r>
      <w:r w:rsidRPr="00B56980">
        <w:t xml:space="preserve"> over the years, correlating with </w:t>
      </w:r>
      <w:r>
        <w:t>an</w:t>
      </w:r>
      <w:r w:rsidRPr="00B56980">
        <w:t xml:space="preserve"> increase in the </w:t>
      </w:r>
      <w:r>
        <w:t xml:space="preserve">area and number </w:t>
      </w:r>
      <w:r w:rsidRPr="00B56980">
        <w:t xml:space="preserve">of </w:t>
      </w:r>
      <w:r>
        <w:t xml:space="preserve">cities </w:t>
      </w:r>
      <w:r>
        <w:fldChar w:fldCharType="begin"/>
      </w:r>
      <w:r>
        <w:instrText xml:space="preserve"> ADDIN ZOTERO_ITEM CSL_CITATION {"citationID":"qDIUXDNv","properties":{"formattedCitation":"(Marzluff et al., 2001; Marzluff &amp; Neatherlin, 2006; J. C. Withey &amp; Marzluff, 2009; J. Withey &amp; Marzluff, 2005)","plainCitation":"(Marzluff et al., 2001; Marzluff &amp; Neatherlin, 2006; J. C. Withey &amp; Marzluff, 2009; J. Withey &amp; Marzluff, 2005)","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schema":"https://github.com/citation-style-language/schema/raw/master/csl-citation.json"} </w:instrText>
      </w:r>
      <w:r>
        <w:fldChar w:fldCharType="separate"/>
      </w:r>
      <w:r w:rsidRPr="00E92DEF">
        <w:t>(Marzluff et al., 2001; Marzluff &amp; Neatherlin, 2006; J. C. Withey &amp; Marzluff, 2009; J. Withey &amp; Marzluff, 2005)</w:t>
      </w:r>
      <w:r>
        <w:fldChar w:fldCharType="end"/>
      </w:r>
      <w:r w:rsidRPr="00B56980">
        <w:t xml:space="preserve">. </w:t>
      </w:r>
    </w:p>
    <w:p w14:paraId="1653692A" w14:textId="77777777" w:rsidR="00D26EEA" w:rsidRPr="00B56980" w:rsidRDefault="00D26EEA" w:rsidP="00D26EEA">
      <w:pPr>
        <w:pStyle w:val="SectionText0"/>
        <w:spacing w:line="480" w:lineRule="auto"/>
      </w:pPr>
      <w:r>
        <w:t>Urban living can also affect social behaviours.</w:t>
      </w:r>
      <w:r w:rsidRPr="00B56980">
        <w:t xml:space="preserve"> For example, the effectiveness of </w:t>
      </w:r>
      <w:r>
        <w:t>sentinel behaviour can be reduced in urban areas because of</w:t>
      </w:r>
      <w:r w:rsidRPr="00B56980">
        <w:t xml:space="preserve"> increased anthropogenic noise which </w:t>
      </w:r>
      <w:r>
        <w:t>makes</w:t>
      </w:r>
      <w:r w:rsidRPr="00B56980">
        <w:t xml:space="preserve"> sentinel calls and signals more difficult to hear</w:t>
      </w:r>
      <w:r>
        <w:t xml:space="preserve"> </w:t>
      </w:r>
      <w:r>
        <w:fldChar w:fldCharType="begin"/>
      </w:r>
      <w:r>
        <w:instrText xml:space="preserve"> ADDIN ZOTERO_ITEM CSL_CITATION {"citationID":"Rd5pyRNH","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E92DEF">
        <w:t>(Eastcott et al., 2020; Kern &amp; Radford, 2016)</w:t>
      </w:r>
      <w:r>
        <w:fldChar w:fldCharType="end"/>
      </w:r>
      <w:r w:rsidRPr="00B56980">
        <w:t>. In such scenarios</w:t>
      </w:r>
      <w:r>
        <w:t xml:space="preserve">, species increase their individual vigilance despite the presence of a sentinel </w:t>
      </w:r>
      <w:r>
        <w:fldChar w:fldCharType="begin"/>
      </w:r>
      <w:r>
        <w:instrText xml:space="preserve"> ADDIN ZOTERO_ITEM CSL_CITATION {"citationID":"OyJhrNKK","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E92DEF">
        <w:t>(Kern &amp; Radford, 2016)</w:t>
      </w:r>
      <w:r>
        <w:fldChar w:fldCharType="end"/>
      </w:r>
      <w:r w:rsidRPr="00B56980">
        <w:t>. Urban areas also have an increased abundance and predictability of food sources (e.g. litter, trash cans, dumpsters) containing highly caloric anthropogenic foods</w:t>
      </w:r>
      <w:r>
        <w:t>. I</w:t>
      </w:r>
      <w:r w:rsidRPr="00B56980">
        <w:t xml:space="preserve">ndividuals </w:t>
      </w:r>
      <w:r>
        <w:t xml:space="preserve">could therefore consume more energy more quickly than in wilder, less disturbed areas, resulting in greater body mass and energetic reserves </w:t>
      </w:r>
      <w:r>
        <w:fldChar w:fldCharType="begin"/>
      </w:r>
      <w: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fldChar w:fldCharType="separate"/>
      </w:r>
      <w:r w:rsidRPr="00E92DEF">
        <w:t xml:space="preserve">(Schulte-Hostedde et al., 2018; </w:t>
      </w:r>
      <w:r w:rsidRPr="00E92DEF">
        <w:lastRenderedPageBreak/>
        <w:t>Stofberg et al., 2019)</w:t>
      </w:r>
      <w:r>
        <w:fldChar w:fldCharType="end"/>
      </w:r>
      <w:r>
        <w:t>. I</w:t>
      </w:r>
      <w:r w:rsidRPr="00B56980">
        <w:t xml:space="preserve">f Bednekoff’s model </w:t>
      </w:r>
      <w:r>
        <w:t xml:space="preserve">of state-dependent decision-making </w:t>
      </w:r>
      <w:r w:rsidRPr="00B56980">
        <w:t>holds,</w:t>
      </w:r>
      <w:r>
        <w:t xml:space="preserve"> individuals should then be </w:t>
      </w:r>
      <w:r w:rsidRPr="00B56980">
        <w:t>able to perform sentinel behaviour earlier, more often and/or for longer</w:t>
      </w:r>
      <w:r>
        <w:t xml:space="preserve"> </w:t>
      </w:r>
      <w:r>
        <w:fldChar w:fldCharType="begin"/>
      </w:r>
      <w: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w:t>
      </w:r>
      <w:r>
        <w:fldChar w:fldCharType="end"/>
      </w:r>
      <w:r w:rsidRPr="00B56980">
        <w:t>. Considering that sentinel behaviour can provide advantages to both antipredator vigilance and foraging efficiency, sentinel species</w:t>
      </w:r>
      <w:r>
        <w:t xml:space="preserve"> could</w:t>
      </w:r>
      <w:r w:rsidRPr="00B56980">
        <w:t xml:space="preserve"> be better suited to foraging in urban areas, outcompeting non-social and less adapted individuals. </w:t>
      </w:r>
    </w:p>
    <w:p w14:paraId="18F630EC" w14:textId="099BB489" w:rsidR="00D26EEA" w:rsidRPr="0050421C" w:rsidRDefault="00D26EEA" w:rsidP="0087044D">
      <w:pPr>
        <w:pStyle w:val="SectionTitle"/>
      </w:pPr>
      <w:bookmarkStart w:id="22" w:name="_Toc162794580"/>
      <w:bookmarkStart w:id="23" w:name="_Toc171937043"/>
      <w:r w:rsidRPr="0050421C">
        <w:t xml:space="preserve">The American crow, </w:t>
      </w:r>
      <w:r w:rsidRPr="0050421C">
        <w:rPr>
          <w:i/>
        </w:rPr>
        <w:t>Corvus brachyrhynchos</w:t>
      </w:r>
      <w:bookmarkEnd w:id="22"/>
      <w:bookmarkEnd w:id="23"/>
    </w:p>
    <w:p w14:paraId="37BF9E35" w14:textId="77777777" w:rsidR="00D26EEA" w:rsidRPr="00B56980" w:rsidRDefault="00D26EEA" w:rsidP="00D26EEA">
      <w:pPr>
        <w:pStyle w:val="SectionText0"/>
        <w:spacing w:line="480" w:lineRule="auto"/>
      </w:pPr>
      <w:r w:rsidRPr="00B56980">
        <w:t xml:space="preserve">American crows </w:t>
      </w:r>
      <w:r>
        <w:t>are</w:t>
      </w:r>
      <w:r w:rsidRPr="0050421C">
        <w:t xml:space="preserve"> cooperatively breeding </w:t>
      </w:r>
      <w:r>
        <w:t>corvids</w:t>
      </w:r>
      <w:r w:rsidRPr="00B56980">
        <w:t xml:space="preserve"> that can be found </w:t>
      </w:r>
      <w:r>
        <w:t>in</w:t>
      </w:r>
      <w:r w:rsidRPr="00B56980">
        <w:t xml:space="preserve"> most </w:t>
      </w:r>
      <w:r>
        <w:t>N</w:t>
      </w:r>
      <w:r w:rsidRPr="00B56980">
        <w:t>orth American cities</w:t>
      </w:r>
      <w:r>
        <w:t xml:space="preserve"> </w:t>
      </w:r>
      <w:r>
        <w:fldChar w:fldCharType="begin"/>
      </w:r>
      <w:r>
        <w:instrText xml:space="preserve"> ADDIN ZOTERO_ITEM CSL_CITATION {"citationID":"St1Y4jXs","properties":{"formattedCitation":"(Marzluff et al., 2001; Marzluff &amp; Neatherlin, 2006)","plainCitation":"(Marzluff et al., 2001; Marzluff &amp;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fldChar w:fldCharType="separate"/>
      </w:r>
      <w:r w:rsidRPr="00E92DEF">
        <w:t>(Marzluff et al., 2001; Marzluff &amp; Neatherlin, 2006)</w:t>
      </w:r>
      <w:r>
        <w:fldChar w:fldCharType="end"/>
      </w:r>
      <w:r w:rsidRPr="00B56980">
        <w:t xml:space="preserve">. </w:t>
      </w:r>
      <w:r>
        <w:t xml:space="preserve">Sentinel behaviour </w:t>
      </w:r>
      <w:r w:rsidRPr="00B56980">
        <w:t>has been described in th</w:t>
      </w:r>
      <w:r>
        <w:t>is</w:t>
      </w:r>
      <w:r w:rsidRPr="00B56980">
        <w:t xml:space="preserve"> species </w:t>
      </w:r>
      <w:r>
        <w:fldChar w:fldCharType="begin"/>
      </w:r>
      <w: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fldChar w:fldCharType="separate"/>
      </w:r>
      <w:r w:rsidRPr="00E92DEF">
        <w:t>(Maccarone, 1987)</w:t>
      </w:r>
      <w:r>
        <w:fldChar w:fldCharType="end"/>
      </w:r>
      <w:r w:rsidRPr="00B56980">
        <w:t>. Their synurbic and social nature therefore makes them good models to determine if the use of social behaviours, specifically sentinel behaviour, is adapt</w:t>
      </w:r>
      <w:r>
        <w:t>ive</w:t>
      </w:r>
      <w:r w:rsidRPr="00B56980">
        <w:t xml:space="preserve"> in urban areas</w:t>
      </w:r>
      <w:r>
        <w:t xml:space="preserve">. By observing the behaviour of foraging American crows in two different urban microenvironments, I could determine how they perceive their environment and adapt their social foraging behaviours. Their use of sentinel behaviour could allow them to forage more effectively and safely than other species, possibly contributing to their success in urban environments. </w:t>
      </w:r>
    </w:p>
    <w:p w14:paraId="4D25343D" w14:textId="3569A757" w:rsidR="00D26EEA" w:rsidRPr="0050421C" w:rsidRDefault="00D26EEA" w:rsidP="0087044D">
      <w:pPr>
        <w:pStyle w:val="SectionTitle"/>
      </w:pPr>
      <w:bookmarkStart w:id="24" w:name="_Toc162794581"/>
      <w:bookmarkStart w:id="25" w:name="_Toc171937044"/>
      <w:r w:rsidRPr="0050421C">
        <w:t>Research Objectives</w:t>
      </w:r>
      <w:bookmarkEnd w:id="24"/>
      <w:bookmarkEnd w:id="25"/>
    </w:p>
    <w:p w14:paraId="7A7647C3" w14:textId="4D11BECF" w:rsidR="00227CE6" w:rsidRDefault="00D26EEA" w:rsidP="00D26EEA">
      <w:pPr>
        <w:pStyle w:val="SectionText0"/>
        <w:spacing w:line="480" w:lineRule="auto"/>
        <w:sectPr w:rsidR="00227CE6" w:rsidSect="00A54885">
          <w:headerReference w:type="default" r:id="rId16"/>
          <w:pgSz w:w="12240" w:h="15840"/>
          <w:pgMar w:top="1440" w:right="1440" w:bottom="1440" w:left="1440" w:header="720" w:footer="720" w:gutter="0"/>
          <w:cols w:space="720"/>
        </w:sectPr>
      </w:pPr>
      <w:r w:rsidRPr="00B56980">
        <w:t xml:space="preserve">In chapter </w:t>
      </w:r>
      <w:r>
        <w:t>2</w:t>
      </w:r>
      <w:r w:rsidRPr="00B56980">
        <w:t xml:space="preserve">, </w:t>
      </w:r>
      <w:r>
        <w:t xml:space="preserve">I did </w:t>
      </w:r>
      <w:r w:rsidRPr="00B56980">
        <w:t xml:space="preserve">a scoping review </w:t>
      </w:r>
      <w:r>
        <w:t>of</w:t>
      </w:r>
      <w:r w:rsidRPr="00B56980">
        <w:t xml:space="preserve"> the current literature on intrinsic and extrinsic factors affecting sentinel decision-making in terrestrial and avian species</w:t>
      </w:r>
      <w:r>
        <w:t>. The purpose of this chapter was to help predict and explain the results of my observational study in chapter 3. The objective of chapter 3 was</w:t>
      </w:r>
      <w:r w:rsidRPr="00B56980">
        <w:t xml:space="preserve"> to determine how American crows </w:t>
      </w:r>
      <w:r>
        <w:t>altered</w:t>
      </w:r>
      <w:r w:rsidRPr="00B56980">
        <w:t xml:space="preserve"> </w:t>
      </w:r>
      <w:r>
        <w:t>their use of sentinel coverage</w:t>
      </w:r>
      <w:r w:rsidRPr="00B56980">
        <w:t xml:space="preserve"> when foraging in different urban areas. To do this, foraging crows </w:t>
      </w:r>
      <w:r>
        <w:t xml:space="preserve">were recorded </w:t>
      </w:r>
      <w:r w:rsidRPr="00B56980">
        <w:t>and the duration of bouts of alert and foraging behaviours</w:t>
      </w:r>
      <w:r w:rsidRPr="00953944">
        <w:t xml:space="preserve"> </w:t>
      </w:r>
      <w:r>
        <w:t xml:space="preserve">were </w:t>
      </w:r>
      <w:r w:rsidRPr="00B56980">
        <w:t>measured. Since these two behaviours are mutually</w:t>
      </w:r>
      <w:r w:rsidR="00517E2C">
        <w:t xml:space="preserve"> </w:t>
      </w:r>
      <w:r w:rsidRPr="00B56980">
        <w:lastRenderedPageBreak/>
        <w:t>exclusive</w:t>
      </w:r>
      <w:r>
        <w:t>,</w:t>
      </w:r>
      <w:r w:rsidRPr="00B56980">
        <w:t xml:space="preserve"> they are good metrics to measure how the foragers </w:t>
      </w:r>
      <w:r>
        <w:t xml:space="preserve">perceive their environment and </w:t>
      </w:r>
      <w:r w:rsidRPr="00B56980">
        <w:t>u</w:t>
      </w:r>
      <w:r>
        <w:t>se</w:t>
      </w:r>
      <w:r w:rsidRPr="00B56980">
        <w:t xml:space="preserve"> the </w:t>
      </w:r>
      <w:r>
        <w:t xml:space="preserve">added </w:t>
      </w:r>
      <w:r w:rsidRPr="00B56980">
        <w:t xml:space="preserve">vigilance provided by </w:t>
      </w:r>
      <w:r>
        <w:t>the</w:t>
      </w:r>
      <w:r w:rsidRPr="00B56980">
        <w:t xml:space="preserve"> sentinel. </w:t>
      </w:r>
      <w:r>
        <w:t>Considering the literature on sentinel in urban centres, the hypothesis was</w:t>
      </w:r>
      <w:r w:rsidRPr="00B56980">
        <w:t xml:space="preserve"> that foragers </w:t>
      </w:r>
      <w:r>
        <w:t>would spend less time being vigilant in green areas than in commercial areas, as well as in the presence of a sentinel, as the sentinel’s vigilance will be more effective due to increased lines of sight and decreased ambient noise levels</w:t>
      </w:r>
      <w:r w:rsidRPr="00B56980">
        <w:t>.</w:t>
      </w:r>
      <w:bookmarkEnd w:id="15"/>
    </w:p>
    <w:p w14:paraId="0DBC3021" w14:textId="31457798" w:rsidR="00D26EEA" w:rsidRPr="00E92DEF" w:rsidRDefault="00D26EEA" w:rsidP="0087044D">
      <w:pPr>
        <w:pStyle w:val="SectionTitle"/>
      </w:pPr>
      <w:bookmarkStart w:id="26" w:name="_Toc171937045"/>
      <w:r w:rsidRPr="00E92DEF">
        <w:lastRenderedPageBreak/>
        <w:t>References</w:t>
      </w:r>
      <w:bookmarkEnd w:id="26"/>
    </w:p>
    <w:p w14:paraId="078F199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fldChar w:fldCharType="begin"/>
      </w:r>
      <w:r w:rsidRPr="005705EF">
        <w:rPr>
          <w:rFonts w:ascii="Times New Roman" w:hAnsi="Times New Roman" w:cs="Times New Roman"/>
          <w:sz w:val="24"/>
          <w:szCs w:val="24"/>
        </w:rPr>
        <w:instrText xml:space="preserve"> ADDIN ZOTERO_BIBL {"uncited":[],"omitted":[],"custom":[]} CSL_BIBLIOGRAPHY </w:instrText>
      </w:r>
      <w:r w:rsidRPr="005705EF">
        <w:rPr>
          <w:rFonts w:ascii="Times New Roman" w:hAnsi="Times New Roman" w:cs="Times New Roman"/>
          <w:sz w:val="24"/>
          <w:szCs w:val="24"/>
        </w:rPr>
        <w:fldChar w:fldCharType="separate"/>
      </w:r>
      <w:r w:rsidRPr="005705EF">
        <w:rPr>
          <w:rFonts w:ascii="Times New Roman" w:hAnsi="Times New Roman" w:cs="Times New Roman"/>
          <w:sz w:val="24"/>
          <w:szCs w:val="24"/>
        </w:rPr>
        <w:t xml:space="preserve">Aronson, M. F. J., La Sorte, F. A., Nilon, C. H., Katti, M., Goddard, M. A., Lepczyk, C. A., Warren, P. S., Williams, N. S. G., Cilliers, S., Clarkson, B., Dobbs, C., Dolan, R., Hedblom, M., Klotz, S., Kooijmans, J. L., Kühn, I., MacGregor-Fors, I., McDonnell, M., Mörtberg, U., … Winter, M. (2014). A global analysis of the impacts of urbanization on bird and plant diversity reveals key anthropogenic drivers. </w:t>
      </w:r>
      <w:r w:rsidRPr="005705EF">
        <w:rPr>
          <w:rFonts w:ascii="Times New Roman" w:hAnsi="Times New Roman" w:cs="Times New Roman"/>
          <w:i/>
          <w:iCs/>
          <w:sz w:val="24"/>
          <w:szCs w:val="24"/>
        </w:rPr>
        <w:t>Proceedings of the Royal Society B: Biological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81</w:t>
      </w:r>
      <w:r w:rsidRPr="005705EF">
        <w:rPr>
          <w:rFonts w:ascii="Times New Roman" w:hAnsi="Times New Roman" w:cs="Times New Roman"/>
          <w:sz w:val="24"/>
          <w:szCs w:val="24"/>
        </w:rPr>
        <w:t>(1780), 20133330. https://doi.org/10.1098/rspb.2013.3330</w:t>
      </w:r>
    </w:p>
    <w:p w14:paraId="17D560C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1997). Mutualism among safe, selfish sentinels: </w:t>
      </w:r>
      <w:r>
        <w:rPr>
          <w:rFonts w:ascii="Times New Roman" w:hAnsi="Times New Roman" w:cs="Times New Roman"/>
          <w:sz w:val="24"/>
          <w:szCs w:val="24"/>
        </w:rPr>
        <w:t>a</w:t>
      </w:r>
      <w:r w:rsidRPr="005705EF">
        <w:rPr>
          <w:rFonts w:ascii="Times New Roman" w:hAnsi="Times New Roman" w:cs="Times New Roman"/>
          <w:sz w:val="24"/>
          <w:szCs w:val="24"/>
        </w:rPr>
        <w:t xml:space="preserve"> dynamic game. </w:t>
      </w:r>
      <w:r w:rsidRPr="005705EF">
        <w:rPr>
          <w:rFonts w:ascii="Times New Roman" w:hAnsi="Times New Roman" w:cs="Times New Roman"/>
          <w:i/>
          <w:iCs/>
          <w:sz w:val="24"/>
          <w:szCs w:val="24"/>
        </w:rPr>
        <w:t>The American Naturalist</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50</w:t>
      </w:r>
      <w:r w:rsidRPr="005705EF">
        <w:rPr>
          <w:rFonts w:ascii="Times New Roman" w:hAnsi="Times New Roman" w:cs="Times New Roman"/>
          <w:sz w:val="24"/>
          <w:szCs w:val="24"/>
        </w:rPr>
        <w:t>(3), 373–392. https://doi.org/10.1086/286070</w:t>
      </w:r>
    </w:p>
    <w:p w14:paraId="6FEF024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2001). Coordination of safe, selfish sentinels based on mutual benefits. </w:t>
      </w:r>
      <w:r w:rsidRPr="005705EF">
        <w:rPr>
          <w:rFonts w:ascii="Times New Roman" w:hAnsi="Times New Roman" w:cs="Times New Roman"/>
          <w:i/>
          <w:iCs/>
          <w:sz w:val="24"/>
          <w:szCs w:val="24"/>
        </w:rPr>
        <w:t>Annales Zoologici Fennici</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8</w:t>
      </w:r>
      <w:r w:rsidRPr="005705EF">
        <w:rPr>
          <w:rFonts w:ascii="Times New Roman" w:hAnsi="Times New Roman" w:cs="Times New Roman"/>
          <w:sz w:val="24"/>
          <w:szCs w:val="24"/>
        </w:rPr>
        <w:t>(1), 5–14.</w:t>
      </w:r>
    </w:p>
    <w:p w14:paraId="3F37DA1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2015). Sentinel behavior: </w:t>
      </w:r>
      <w:r>
        <w:rPr>
          <w:rFonts w:ascii="Times New Roman" w:hAnsi="Times New Roman" w:cs="Times New Roman"/>
          <w:sz w:val="24"/>
          <w:szCs w:val="24"/>
        </w:rPr>
        <w:t>a</w:t>
      </w:r>
      <w:r w:rsidRPr="005705EF">
        <w:rPr>
          <w:rFonts w:ascii="Times New Roman" w:hAnsi="Times New Roman" w:cs="Times New Roman"/>
          <w:sz w:val="24"/>
          <w:szCs w:val="24"/>
        </w:rPr>
        <w:t xml:space="preserve"> review and prospectus. In </w:t>
      </w:r>
      <w:r w:rsidRPr="005705EF">
        <w:rPr>
          <w:rFonts w:ascii="Times New Roman" w:hAnsi="Times New Roman" w:cs="Times New Roman"/>
          <w:i/>
          <w:iCs/>
          <w:sz w:val="24"/>
          <w:szCs w:val="24"/>
        </w:rPr>
        <w:t>Advances in the Study of Behavior</w:t>
      </w:r>
      <w:r w:rsidRPr="005705EF">
        <w:rPr>
          <w:rFonts w:ascii="Times New Roman" w:hAnsi="Times New Roman" w:cs="Times New Roman"/>
          <w:sz w:val="24"/>
          <w:szCs w:val="24"/>
        </w:rPr>
        <w:t xml:space="preserve"> (Vol. 47, pp. 115–145). Elsevier. https://doi.org/10.1016/bs.asb.2015.02.001</w:t>
      </w:r>
    </w:p>
    <w:p w14:paraId="5CB5FB3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amp; Woolfenden, G. E. (2003). Florida scrub-jays ( </w:t>
      </w:r>
      <w:r w:rsidRPr="005705EF">
        <w:rPr>
          <w:rFonts w:ascii="Times New Roman" w:hAnsi="Times New Roman" w:cs="Times New Roman"/>
          <w:i/>
          <w:iCs/>
          <w:sz w:val="24"/>
          <w:szCs w:val="24"/>
        </w:rPr>
        <w:t>Aphelocoma coerulescens</w:t>
      </w:r>
      <w:r w:rsidRPr="005705EF">
        <w:rPr>
          <w:rFonts w:ascii="Times New Roman" w:hAnsi="Times New Roman" w:cs="Times New Roman"/>
          <w:sz w:val="24"/>
          <w:szCs w:val="24"/>
        </w:rPr>
        <w:t xml:space="preserve"> ) are sentinels more when well-fed (even with no kin nearby).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9</w:t>
      </w:r>
      <w:r w:rsidRPr="005705EF">
        <w:rPr>
          <w:rFonts w:ascii="Times New Roman" w:hAnsi="Times New Roman" w:cs="Times New Roman"/>
          <w:sz w:val="24"/>
          <w:szCs w:val="24"/>
        </w:rPr>
        <w:t>(11), 895–903. https://doi.org/10.1046/j.0179-1613.2003.00926.x</w:t>
      </w:r>
    </w:p>
    <w:p w14:paraId="4C7377E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amp; Woolfenden, G. E. (2006). Florida scrub-jays compensate for the sentinel behavior of flockmates.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12</w:t>
      </w:r>
      <w:r w:rsidRPr="005705EF">
        <w:rPr>
          <w:rFonts w:ascii="Times New Roman" w:hAnsi="Times New Roman" w:cs="Times New Roman"/>
          <w:sz w:val="24"/>
          <w:szCs w:val="24"/>
        </w:rPr>
        <w:t>(8), 796–800. https://doi.org/10.1111/j.1439-0310.2006.01227.x</w:t>
      </w:r>
    </w:p>
    <w:p w14:paraId="04CB8342" w14:textId="77777777" w:rsidR="00D26EEA" w:rsidRPr="005705EF" w:rsidRDefault="00D26EEA" w:rsidP="00D26EEA">
      <w:pPr>
        <w:pStyle w:val="Bibliography"/>
        <w:spacing w:after="240" w:line="360" w:lineRule="auto"/>
        <w:rPr>
          <w:rFonts w:ascii="Times New Roman" w:hAnsi="Times New Roman" w:cs="Times New Roman"/>
          <w:sz w:val="24"/>
          <w:szCs w:val="24"/>
          <w:lang w:val="fr-FR"/>
        </w:rPr>
      </w:pPr>
      <w:r w:rsidRPr="005705EF">
        <w:rPr>
          <w:rFonts w:ascii="Times New Roman" w:hAnsi="Times New Roman" w:cs="Times New Roman"/>
          <w:sz w:val="24"/>
          <w:szCs w:val="24"/>
        </w:rPr>
        <w:t xml:space="preserve">Blumstein, D. T. (1999). Selfish sentinels. </w:t>
      </w:r>
      <w:r w:rsidRPr="005705EF">
        <w:rPr>
          <w:rFonts w:ascii="Times New Roman" w:hAnsi="Times New Roman" w:cs="Times New Roman"/>
          <w:i/>
          <w:iCs/>
          <w:sz w:val="24"/>
          <w:szCs w:val="24"/>
          <w:lang w:val="fr-FR"/>
        </w:rPr>
        <w:t>Science</w:t>
      </w:r>
      <w:r w:rsidRPr="005705EF">
        <w:rPr>
          <w:rFonts w:ascii="Times New Roman" w:hAnsi="Times New Roman" w:cs="Times New Roman"/>
          <w:sz w:val="24"/>
          <w:szCs w:val="24"/>
          <w:lang w:val="fr-FR"/>
        </w:rPr>
        <w:t xml:space="preserve">, </w:t>
      </w:r>
      <w:r w:rsidRPr="005705EF">
        <w:rPr>
          <w:rFonts w:ascii="Times New Roman" w:hAnsi="Times New Roman" w:cs="Times New Roman"/>
          <w:i/>
          <w:iCs/>
          <w:sz w:val="24"/>
          <w:szCs w:val="24"/>
          <w:lang w:val="fr-FR"/>
        </w:rPr>
        <w:t>284</w:t>
      </w:r>
      <w:r w:rsidRPr="005705EF">
        <w:rPr>
          <w:rFonts w:ascii="Times New Roman" w:hAnsi="Times New Roman" w:cs="Times New Roman"/>
          <w:sz w:val="24"/>
          <w:szCs w:val="24"/>
          <w:lang w:val="fr-FR"/>
        </w:rPr>
        <w:t>(5420), 1633–1634. https://doi.org/10.1126/science.284.5420.1633</w:t>
      </w:r>
    </w:p>
    <w:p w14:paraId="0E77202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olwig, N. (1959). A study of the behaviour of the chacma baboon, </w:t>
      </w:r>
      <w:r w:rsidRPr="005705EF">
        <w:rPr>
          <w:rFonts w:ascii="Times New Roman" w:hAnsi="Times New Roman" w:cs="Times New Roman"/>
          <w:i/>
          <w:iCs/>
          <w:sz w:val="24"/>
          <w:szCs w:val="24"/>
        </w:rPr>
        <w:t>Papio ursinu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4</w:t>
      </w:r>
      <w:r w:rsidRPr="005705EF">
        <w:rPr>
          <w:rFonts w:ascii="Times New Roman" w:hAnsi="Times New Roman" w:cs="Times New Roman"/>
          <w:sz w:val="24"/>
          <w:szCs w:val="24"/>
        </w:rPr>
        <w:t>(1–4), 136–162. https://doi.org/10.1163/156853959X00054</w:t>
      </w:r>
    </w:p>
    <w:p w14:paraId="0B18E28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Callaghan, C. T., Major, R. E., Wilshire, J. H., Martin, J. M., Kingsford, R. T., &amp; Cornwell, W. K. (2019). Generalists are the most urban-tolerant of birds: </w:t>
      </w:r>
      <w:r>
        <w:rPr>
          <w:rFonts w:ascii="Times New Roman" w:hAnsi="Times New Roman" w:cs="Times New Roman"/>
          <w:sz w:val="24"/>
          <w:szCs w:val="24"/>
        </w:rPr>
        <w:t>a</w:t>
      </w:r>
      <w:r w:rsidRPr="005705EF">
        <w:rPr>
          <w:rFonts w:ascii="Times New Roman" w:hAnsi="Times New Roman" w:cs="Times New Roman"/>
          <w:sz w:val="24"/>
          <w:szCs w:val="24"/>
        </w:rPr>
        <w:t xml:space="preserve"> phylogenetically controlled analysis </w:t>
      </w:r>
      <w:r w:rsidRPr="005705EF">
        <w:rPr>
          <w:rFonts w:ascii="Times New Roman" w:hAnsi="Times New Roman" w:cs="Times New Roman"/>
          <w:sz w:val="24"/>
          <w:szCs w:val="24"/>
        </w:rPr>
        <w:lastRenderedPageBreak/>
        <w:t xml:space="preserve">of ecological and life history traits using a novel continuous measure of bird responses to urbanization. </w:t>
      </w:r>
      <w:r w:rsidRPr="005705EF">
        <w:rPr>
          <w:rFonts w:ascii="Times New Roman" w:hAnsi="Times New Roman" w:cs="Times New Roman"/>
          <w:i/>
          <w:iCs/>
          <w:sz w:val="24"/>
          <w:szCs w:val="24"/>
        </w:rPr>
        <w:t>Oiko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8</w:t>
      </w:r>
      <w:r w:rsidRPr="005705EF">
        <w:rPr>
          <w:rFonts w:ascii="Times New Roman" w:hAnsi="Times New Roman" w:cs="Times New Roman"/>
          <w:sz w:val="24"/>
          <w:szCs w:val="24"/>
        </w:rPr>
        <w:t>(6), 845–858. https://doi.org/10.1111/oik.06158</w:t>
      </w:r>
    </w:p>
    <w:p w14:paraId="54B6A8D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Clutton-Brock, T. H., O’Riain, M. J., Brotherton, P. N. M., Gaynor, D., Kansky, R., Griffin, A. S., &amp; Manser, M. (1999). Selfish sentinels in cooperative mammals. </w:t>
      </w:r>
      <w:r w:rsidRPr="005705EF">
        <w:rPr>
          <w:rFonts w:ascii="Times New Roman" w:hAnsi="Times New Roman" w:cs="Times New Roman"/>
          <w:i/>
          <w:iCs/>
          <w:sz w:val="24"/>
          <w:szCs w:val="24"/>
        </w:rPr>
        <w:t>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84</w:t>
      </w:r>
      <w:r w:rsidRPr="005705EF">
        <w:rPr>
          <w:rFonts w:ascii="Times New Roman" w:hAnsi="Times New Roman" w:cs="Times New Roman"/>
          <w:sz w:val="24"/>
          <w:szCs w:val="24"/>
        </w:rPr>
        <w:t>(5420), 1640–1644. https://doi.org/10.1126/science.284.5420.1640</w:t>
      </w:r>
    </w:p>
    <w:p w14:paraId="7E77ED22"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lang w:val="es-ES"/>
        </w:rPr>
        <w:t xml:space="preserve">De León, L. F., Sharpe, D. M. T., Gotanda, K. M., Raeymaekers, J. A. M., Chaves, J. A., Hendry, A. P., &amp; Podos, J. (2019). </w:t>
      </w:r>
      <w:r w:rsidRPr="005705EF">
        <w:rPr>
          <w:rFonts w:ascii="Times New Roman" w:hAnsi="Times New Roman" w:cs="Times New Roman"/>
          <w:sz w:val="24"/>
          <w:szCs w:val="24"/>
        </w:rPr>
        <w:t xml:space="preserve">Urbanization erodes niche segregation in Darwin’s finches. </w:t>
      </w:r>
      <w:r w:rsidRPr="005705EF">
        <w:rPr>
          <w:rFonts w:ascii="Times New Roman" w:hAnsi="Times New Roman" w:cs="Times New Roman"/>
          <w:i/>
          <w:iCs/>
          <w:sz w:val="24"/>
          <w:szCs w:val="24"/>
        </w:rPr>
        <w:t>Evolutionary Application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w:t>
      </w:r>
      <w:r w:rsidRPr="005705EF">
        <w:rPr>
          <w:rFonts w:ascii="Times New Roman" w:hAnsi="Times New Roman" w:cs="Times New Roman"/>
          <w:sz w:val="24"/>
          <w:szCs w:val="24"/>
        </w:rPr>
        <w:t>(7), 1329–1343. https://doi.org/10.1111/eva.12721</w:t>
      </w:r>
    </w:p>
    <w:p w14:paraId="59D137EC"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Dharmakumarsinhji, R. S. (1954). </w:t>
      </w:r>
      <w:r w:rsidRPr="005705EF">
        <w:rPr>
          <w:rFonts w:ascii="Times New Roman" w:hAnsi="Times New Roman" w:cs="Times New Roman"/>
          <w:i/>
          <w:iCs/>
          <w:sz w:val="24"/>
          <w:szCs w:val="24"/>
        </w:rPr>
        <w:t>Birds of Saurashtra, India</w:t>
      </w:r>
      <w:r w:rsidRPr="005705EF">
        <w:rPr>
          <w:rFonts w:ascii="Times New Roman" w:hAnsi="Times New Roman" w:cs="Times New Roman"/>
          <w:sz w:val="24"/>
          <w:szCs w:val="24"/>
        </w:rPr>
        <w:t>. The Author, Bhavnagar.</w:t>
      </w:r>
    </w:p>
    <w:p w14:paraId="4A5B3B4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Ducatez, S., Sayol, F., Sol, D., &amp; Lefebvre, L. (2018). Are urban vertebrates city specialists, artificial habitat exploiters, or environmental generalists? </w:t>
      </w:r>
      <w:r w:rsidRPr="005705EF">
        <w:rPr>
          <w:rFonts w:ascii="Times New Roman" w:hAnsi="Times New Roman" w:cs="Times New Roman"/>
          <w:i/>
          <w:iCs/>
          <w:sz w:val="24"/>
          <w:szCs w:val="24"/>
        </w:rPr>
        <w:t>Integrative and Comparative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58</w:t>
      </w:r>
      <w:r w:rsidRPr="005705EF">
        <w:rPr>
          <w:rFonts w:ascii="Times New Roman" w:hAnsi="Times New Roman" w:cs="Times New Roman"/>
          <w:sz w:val="24"/>
          <w:szCs w:val="24"/>
        </w:rPr>
        <w:t>(5), 929–938. https://doi.org/10.1093/icb/icy101</w:t>
      </w:r>
    </w:p>
    <w:p w14:paraId="28FD741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Eastcott, E., Kern, J. M., Morris-Drake, A., &amp; Radford, A. N. (2020). Intrapopulation variation in the behavioral responses of dwarf mongooses to anthropogenic noise.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1</w:t>
      </w:r>
      <w:r w:rsidRPr="005705EF">
        <w:rPr>
          <w:rFonts w:ascii="Times New Roman" w:hAnsi="Times New Roman" w:cs="Times New Roman"/>
          <w:sz w:val="24"/>
          <w:szCs w:val="24"/>
        </w:rPr>
        <w:t>(3), 680–691. https://doi.org/10.1093/beheco/araa011</w:t>
      </w:r>
    </w:p>
    <w:p w14:paraId="1E5AC49C"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Edelaar, P., &amp; Wright, J. (2006). Potential prey make excellent ornithologists: </w:t>
      </w:r>
      <w:r>
        <w:rPr>
          <w:rFonts w:ascii="Times New Roman" w:hAnsi="Times New Roman" w:cs="Times New Roman"/>
          <w:sz w:val="24"/>
          <w:szCs w:val="24"/>
        </w:rPr>
        <w:t>a</w:t>
      </w:r>
      <w:r w:rsidRPr="005705EF">
        <w:rPr>
          <w:rFonts w:ascii="Times New Roman" w:hAnsi="Times New Roman" w:cs="Times New Roman"/>
          <w:sz w:val="24"/>
          <w:szCs w:val="24"/>
        </w:rPr>
        <w:t xml:space="preserve">daptive, flexible responses towards avian predation threat by Arabian babblers </w:t>
      </w:r>
      <w:r w:rsidRPr="005705EF">
        <w:rPr>
          <w:rFonts w:ascii="Times New Roman" w:hAnsi="Times New Roman" w:cs="Times New Roman"/>
          <w:i/>
          <w:iCs/>
          <w:sz w:val="24"/>
          <w:szCs w:val="24"/>
        </w:rPr>
        <w:t>Turdoides squamiceps</w:t>
      </w:r>
      <w:r w:rsidRPr="005705EF">
        <w:rPr>
          <w:rFonts w:ascii="Times New Roman" w:hAnsi="Times New Roman" w:cs="Times New Roman"/>
          <w:sz w:val="24"/>
          <w:szCs w:val="24"/>
        </w:rPr>
        <w:t xml:space="preserve"> living at a migratory hotspot: predation threat flexibility in babblers. </w:t>
      </w:r>
      <w:r w:rsidRPr="005705EF">
        <w:rPr>
          <w:rFonts w:ascii="Times New Roman" w:hAnsi="Times New Roman" w:cs="Times New Roman"/>
          <w:i/>
          <w:iCs/>
          <w:sz w:val="24"/>
          <w:szCs w:val="24"/>
        </w:rPr>
        <w:t>Ibi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48</w:t>
      </w:r>
      <w:r w:rsidRPr="005705EF">
        <w:rPr>
          <w:rFonts w:ascii="Times New Roman" w:hAnsi="Times New Roman" w:cs="Times New Roman"/>
          <w:sz w:val="24"/>
          <w:szCs w:val="24"/>
        </w:rPr>
        <w:t>(4), 664–671. https://doi.org/10.1111/j.1474-919X.2006.00567.x</w:t>
      </w:r>
    </w:p>
    <w:p w14:paraId="1B3567F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Fleischer, A. L., Bowman, R., &amp; Woolfenden, G. E. (2003). Variation in foraging behavior, diet, and time of breeding of Florida scrub-jays in suburban and wildland habitats. </w:t>
      </w:r>
      <w:r w:rsidRPr="005705EF">
        <w:rPr>
          <w:rFonts w:ascii="Times New Roman" w:hAnsi="Times New Roman" w:cs="Times New Roman"/>
          <w:i/>
          <w:iCs/>
          <w:sz w:val="24"/>
          <w:szCs w:val="24"/>
        </w:rPr>
        <w:t>The Cond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5</w:t>
      </w:r>
      <w:r w:rsidRPr="005705EF">
        <w:rPr>
          <w:rFonts w:ascii="Times New Roman" w:hAnsi="Times New Roman" w:cs="Times New Roman"/>
          <w:sz w:val="24"/>
          <w:szCs w:val="24"/>
        </w:rPr>
        <w:t>(3), 515–527. https://doi.org/10.1093/condor/105.3.515</w:t>
      </w:r>
    </w:p>
    <w:p w14:paraId="6AE3548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Francis, R. A., &amp; Chadwick, M. A. (2012). What makes a species synurbic? </w:t>
      </w:r>
      <w:r w:rsidRPr="005705EF">
        <w:rPr>
          <w:rFonts w:ascii="Times New Roman" w:hAnsi="Times New Roman" w:cs="Times New Roman"/>
          <w:i/>
          <w:iCs/>
          <w:sz w:val="24"/>
          <w:szCs w:val="24"/>
        </w:rPr>
        <w:t>Applied Geograph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2</w:t>
      </w:r>
      <w:r w:rsidRPr="005705EF">
        <w:rPr>
          <w:rFonts w:ascii="Times New Roman" w:hAnsi="Times New Roman" w:cs="Times New Roman"/>
          <w:sz w:val="24"/>
          <w:szCs w:val="24"/>
        </w:rPr>
        <w:t>(2), 514–521. https://doi.org/10.1016/j.apgeog.2011.06.013</w:t>
      </w:r>
    </w:p>
    <w:p w14:paraId="2E2E0C3E"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Gaston, A. J. (1977). Social behaviour within groups of jungle babblers (</w:t>
      </w:r>
      <w:r w:rsidRPr="005705EF">
        <w:rPr>
          <w:rFonts w:ascii="Times New Roman" w:hAnsi="Times New Roman" w:cs="Times New Roman"/>
          <w:i/>
          <w:iCs/>
          <w:sz w:val="24"/>
          <w:szCs w:val="24"/>
        </w:rPr>
        <w:t>Turdoides striatu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5</w:t>
      </w:r>
      <w:r w:rsidRPr="005705EF">
        <w:rPr>
          <w:rFonts w:ascii="Times New Roman" w:hAnsi="Times New Roman" w:cs="Times New Roman"/>
          <w:sz w:val="24"/>
          <w:szCs w:val="24"/>
        </w:rPr>
        <w:t>(4), 828–848.</w:t>
      </w:r>
    </w:p>
    <w:p w14:paraId="37987AA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Gotanda, K. M. (2020). Human influences on antipredator behaviour in Darwin’s finches. </w:t>
      </w:r>
      <w:r w:rsidRPr="005705EF">
        <w:rPr>
          <w:rFonts w:ascii="Times New Roman" w:hAnsi="Times New Roman" w:cs="Times New Roman"/>
          <w:i/>
          <w:iCs/>
          <w:sz w:val="24"/>
          <w:szCs w:val="24"/>
        </w:rPr>
        <w:t>Journal of Anim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9</w:t>
      </w:r>
      <w:r w:rsidRPr="005705EF">
        <w:rPr>
          <w:rFonts w:ascii="Times New Roman" w:hAnsi="Times New Roman" w:cs="Times New Roman"/>
          <w:sz w:val="24"/>
          <w:szCs w:val="24"/>
        </w:rPr>
        <w:t>(2), 614–622. https://doi.org/10.1111/1365-2656.13127</w:t>
      </w:r>
    </w:p>
    <w:p w14:paraId="6FA6CB4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Hailman, J. P., McGowan, K. J., &amp; Woolfenden, G. E. (2010). Role of helpers in the sentinel behaviour of the Florida scrub jay (</w:t>
      </w:r>
      <w:r w:rsidRPr="005705EF">
        <w:rPr>
          <w:rFonts w:ascii="Times New Roman" w:hAnsi="Times New Roman" w:cs="Times New Roman"/>
          <w:i/>
          <w:iCs/>
          <w:sz w:val="24"/>
          <w:szCs w:val="24"/>
        </w:rPr>
        <w:t>Aphelocoma c. Coerulescen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97</w:t>
      </w:r>
      <w:r w:rsidRPr="005705EF">
        <w:rPr>
          <w:rFonts w:ascii="Times New Roman" w:hAnsi="Times New Roman" w:cs="Times New Roman"/>
          <w:sz w:val="24"/>
          <w:szCs w:val="24"/>
        </w:rPr>
        <w:t>(1–2), 119–140. https://doi.org/10.1111/j.1439-0310.1994.tb01034.x</w:t>
      </w:r>
    </w:p>
    <w:p w14:paraId="6CD18F3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amilton, W. D. (1964). The genetical evolution of social behaviour. </w:t>
      </w:r>
      <w:r w:rsidRPr="005705EF">
        <w:rPr>
          <w:rFonts w:ascii="Times New Roman" w:hAnsi="Times New Roman" w:cs="Times New Roman"/>
          <w:i/>
          <w:iCs/>
          <w:sz w:val="24"/>
          <w:szCs w:val="24"/>
        </w:rPr>
        <w:t>Journal of Theoretical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w:t>
      </w:r>
      <w:r w:rsidRPr="005705EF">
        <w:rPr>
          <w:rFonts w:ascii="Times New Roman" w:hAnsi="Times New Roman" w:cs="Times New Roman"/>
          <w:sz w:val="24"/>
          <w:szCs w:val="24"/>
        </w:rPr>
        <w:t>(1), 1–16. https://doi.org/10.1016/0022-5193(64)90038-4</w:t>
      </w:r>
    </w:p>
    <w:p w14:paraId="3E6F961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ollén, L. I., Bell, M. B. V., &amp; Radford, A. N. (2008). Cooperative sentinel calling? Foragers gain increased biomass intake. </w:t>
      </w:r>
      <w:r w:rsidRPr="005705EF">
        <w:rPr>
          <w:rFonts w:ascii="Times New Roman" w:hAnsi="Times New Roman" w:cs="Times New Roman"/>
          <w:i/>
          <w:iCs/>
          <w:sz w:val="24"/>
          <w:szCs w:val="24"/>
        </w:rPr>
        <w:t>Current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8</w:t>
      </w:r>
      <w:r w:rsidRPr="005705EF">
        <w:rPr>
          <w:rFonts w:ascii="Times New Roman" w:hAnsi="Times New Roman" w:cs="Times New Roman"/>
          <w:sz w:val="24"/>
          <w:szCs w:val="24"/>
        </w:rPr>
        <w:t>(8), 576–579. https://doi.org/10.1016/j.cub.2008.02.078</w:t>
      </w:r>
    </w:p>
    <w:p w14:paraId="59DD758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orrocks, J. A., &amp; Hunte, W. (1986). Sentinel behaviour in vervet monkeys: </w:t>
      </w:r>
      <w:r>
        <w:rPr>
          <w:rFonts w:ascii="Times New Roman" w:hAnsi="Times New Roman" w:cs="Times New Roman"/>
          <w:sz w:val="24"/>
          <w:szCs w:val="24"/>
        </w:rPr>
        <w:t>w</w:t>
      </w:r>
      <w:r w:rsidRPr="005705EF">
        <w:rPr>
          <w:rFonts w:ascii="Times New Roman" w:hAnsi="Times New Roman" w:cs="Times New Roman"/>
          <w:sz w:val="24"/>
          <w:szCs w:val="24"/>
        </w:rPr>
        <w:t xml:space="preserve">ho sees whom first?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4</w:t>
      </w:r>
      <w:r w:rsidRPr="005705EF">
        <w:rPr>
          <w:rFonts w:ascii="Times New Roman" w:hAnsi="Times New Roman" w:cs="Times New Roman"/>
          <w:sz w:val="24"/>
          <w:szCs w:val="24"/>
        </w:rPr>
        <w:t>(5), 1566–1568. https://doi.org/10.1016/S0003-3472(86)80226-3</w:t>
      </w:r>
    </w:p>
    <w:p w14:paraId="1FF283F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Huels, F. D., &amp; Stoeger, A. S. (2022). Sentinel behavior in captive meerkats (</w:t>
      </w:r>
      <w:r w:rsidRPr="005705EF">
        <w:rPr>
          <w:rFonts w:ascii="Times New Roman" w:hAnsi="Times New Roman" w:cs="Times New Roman"/>
          <w:i/>
          <w:iCs/>
          <w:sz w:val="24"/>
          <w:szCs w:val="24"/>
        </w:rPr>
        <w:t>Suricata suricatta</w:t>
      </w:r>
      <w:r w:rsidRPr="005705EF">
        <w:rPr>
          <w:rFonts w:ascii="Times New Roman" w:hAnsi="Times New Roman" w:cs="Times New Roman"/>
          <w:sz w:val="24"/>
          <w:szCs w:val="24"/>
        </w:rPr>
        <w:t xml:space="preserve"> ). </w:t>
      </w:r>
      <w:r w:rsidRPr="005705EF">
        <w:rPr>
          <w:rFonts w:ascii="Times New Roman" w:hAnsi="Times New Roman" w:cs="Times New Roman"/>
          <w:i/>
          <w:iCs/>
          <w:sz w:val="24"/>
          <w:szCs w:val="24"/>
        </w:rPr>
        <w:t>Zoo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1</w:t>
      </w:r>
      <w:r w:rsidRPr="005705EF">
        <w:rPr>
          <w:rFonts w:ascii="Times New Roman" w:hAnsi="Times New Roman" w:cs="Times New Roman"/>
          <w:sz w:val="24"/>
          <w:szCs w:val="24"/>
        </w:rPr>
        <w:t>(1), 10–19. https://doi.org/10.1002/zoo.21644</w:t>
      </w:r>
    </w:p>
    <w:p w14:paraId="35BDCFA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Isaksson, C. (2018). Impact of urbanization on birds. In D. T. Tietze (Ed.), </w:t>
      </w:r>
      <w:r w:rsidRPr="005705EF">
        <w:rPr>
          <w:rFonts w:ascii="Times New Roman" w:hAnsi="Times New Roman" w:cs="Times New Roman"/>
          <w:i/>
          <w:iCs/>
          <w:sz w:val="24"/>
          <w:szCs w:val="24"/>
        </w:rPr>
        <w:t>Bird Species: How They Arise, Modify and Vanish</w:t>
      </w:r>
      <w:r w:rsidRPr="005705EF">
        <w:rPr>
          <w:rFonts w:ascii="Times New Roman" w:hAnsi="Times New Roman" w:cs="Times New Roman"/>
          <w:sz w:val="24"/>
          <w:szCs w:val="24"/>
        </w:rPr>
        <w:t xml:space="preserve"> (pp. 235–257). Springer International Publishing. https://doi.org/10.1007/978-3-319-91689-7_13</w:t>
      </w:r>
    </w:p>
    <w:p w14:paraId="4DD5397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3). Call of duty? Variation in use of the watchman’s song by sentinel dwarf mongooses, </w:t>
      </w:r>
      <w:r w:rsidRPr="005705EF">
        <w:rPr>
          <w:rFonts w:ascii="Times New Roman" w:hAnsi="Times New Roman" w:cs="Times New Roman"/>
          <w:i/>
          <w:iCs/>
          <w:sz w:val="24"/>
          <w:szCs w:val="24"/>
        </w:rPr>
        <w:t>Helogale parvula</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5</w:t>
      </w:r>
      <w:r w:rsidRPr="005705EF">
        <w:rPr>
          <w:rFonts w:ascii="Times New Roman" w:hAnsi="Times New Roman" w:cs="Times New Roman"/>
          <w:sz w:val="24"/>
          <w:szCs w:val="24"/>
        </w:rPr>
        <w:t>(5), 967–975. https://doi.org/10.1016/j.anbehav.2013.02.020</w:t>
      </w:r>
    </w:p>
    <w:p w14:paraId="0809D88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4). Sentinel dwarf mongooses, </w:t>
      </w:r>
      <w:r w:rsidRPr="005705EF">
        <w:rPr>
          <w:rFonts w:ascii="Times New Roman" w:hAnsi="Times New Roman" w:cs="Times New Roman"/>
          <w:i/>
          <w:iCs/>
          <w:sz w:val="24"/>
          <w:szCs w:val="24"/>
        </w:rPr>
        <w:t>Helogale parvula</w:t>
      </w:r>
      <w:r w:rsidRPr="005705EF">
        <w:rPr>
          <w:rFonts w:ascii="Times New Roman" w:hAnsi="Times New Roman" w:cs="Times New Roman"/>
          <w:sz w:val="24"/>
          <w:szCs w:val="24"/>
        </w:rPr>
        <w:t xml:space="preserve">, exhibit flexible decision making in relation to predation risk.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98</w:t>
      </w:r>
      <w:r w:rsidRPr="005705EF">
        <w:rPr>
          <w:rFonts w:ascii="Times New Roman" w:hAnsi="Times New Roman" w:cs="Times New Roman"/>
          <w:sz w:val="24"/>
          <w:szCs w:val="24"/>
        </w:rPr>
        <w:t>, 185–192. https://doi.org/10.1016/j.anbehav.2014.10.012</w:t>
      </w:r>
    </w:p>
    <w:p w14:paraId="7CC5890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6). Anthropogenic noise disrupts use of vocal information about predation risk. </w:t>
      </w:r>
      <w:r w:rsidRPr="005705EF">
        <w:rPr>
          <w:rFonts w:ascii="Times New Roman" w:hAnsi="Times New Roman" w:cs="Times New Roman"/>
          <w:i/>
          <w:iCs/>
          <w:sz w:val="24"/>
          <w:szCs w:val="24"/>
        </w:rPr>
        <w:t>Environmental Pollution (Barking, Essex: 1987)</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18</w:t>
      </w:r>
      <w:r w:rsidRPr="005705EF">
        <w:rPr>
          <w:rFonts w:ascii="Times New Roman" w:hAnsi="Times New Roman" w:cs="Times New Roman"/>
          <w:sz w:val="24"/>
          <w:szCs w:val="24"/>
        </w:rPr>
        <w:t>, 988–995. https://doi.org/10.1016/j.envpol.2016.08.049</w:t>
      </w:r>
    </w:p>
    <w:p w14:paraId="4126389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Kern, J. M., &amp; Radford, A. N. (2018). Experimental evidence for delayed contingent cooperation among wild dwarf mongooses. </w:t>
      </w:r>
      <w:r w:rsidRPr="005705EF">
        <w:rPr>
          <w:rFonts w:ascii="Times New Roman" w:hAnsi="Times New Roman" w:cs="Times New Roman"/>
          <w:i/>
          <w:iCs/>
          <w:sz w:val="24"/>
          <w:szCs w:val="24"/>
        </w:rPr>
        <w:t>Proceedings of the National Academy of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15</w:t>
      </w:r>
      <w:r w:rsidRPr="005705EF">
        <w:rPr>
          <w:rFonts w:ascii="Times New Roman" w:hAnsi="Times New Roman" w:cs="Times New Roman"/>
          <w:sz w:val="24"/>
          <w:szCs w:val="24"/>
        </w:rPr>
        <w:t>(24), 6255–6260. https://doi.org/10.1073/pnas.1801000115</w:t>
      </w:r>
    </w:p>
    <w:p w14:paraId="7255E679"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1995). Back to the basics of anti-predatory vigilance: </w:t>
      </w:r>
      <w:r>
        <w:rPr>
          <w:rFonts w:ascii="Times New Roman" w:hAnsi="Times New Roman" w:cs="Times New Roman"/>
          <w:sz w:val="24"/>
          <w:szCs w:val="24"/>
        </w:rPr>
        <w:t>t</w:t>
      </w:r>
      <w:r w:rsidRPr="005705EF">
        <w:rPr>
          <w:rFonts w:ascii="Times New Roman" w:hAnsi="Times New Roman" w:cs="Times New Roman"/>
          <w:sz w:val="24"/>
          <w:szCs w:val="24"/>
        </w:rPr>
        <w:t xml:space="preserve">he group-size effect.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9</w:t>
      </w:r>
      <w:r w:rsidRPr="005705EF">
        <w:rPr>
          <w:rFonts w:ascii="Times New Roman" w:hAnsi="Times New Roman" w:cs="Times New Roman"/>
          <w:sz w:val="24"/>
          <w:szCs w:val="24"/>
        </w:rPr>
        <w:t>(1), 11–20. https://doi.org/10.1016/0003-3472(95)80149-9</w:t>
      </w:r>
    </w:p>
    <w:p w14:paraId="6477A631"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1998). Stress and decision making under the risk of predation: </w:t>
      </w:r>
      <w:r>
        <w:rPr>
          <w:rFonts w:ascii="Times New Roman" w:hAnsi="Times New Roman" w:cs="Times New Roman"/>
          <w:sz w:val="24"/>
          <w:szCs w:val="24"/>
        </w:rPr>
        <w:t>r</w:t>
      </w:r>
      <w:r w:rsidRPr="005705EF">
        <w:rPr>
          <w:rFonts w:ascii="Times New Roman" w:hAnsi="Times New Roman" w:cs="Times New Roman"/>
          <w:sz w:val="24"/>
          <w:szCs w:val="24"/>
        </w:rPr>
        <w:t xml:space="preserve">ecent developments from behavioral, reproductive, and ecological perspectives. In A. P. Møller, M. Milinski, &amp; P. J. B. Slater (Eds.), </w:t>
      </w:r>
      <w:r w:rsidRPr="005705EF">
        <w:rPr>
          <w:rFonts w:ascii="Times New Roman" w:hAnsi="Times New Roman" w:cs="Times New Roman"/>
          <w:i/>
          <w:iCs/>
          <w:sz w:val="24"/>
          <w:szCs w:val="24"/>
        </w:rPr>
        <w:t>Advances in the Study of Behavior</w:t>
      </w:r>
      <w:r w:rsidRPr="005705EF">
        <w:rPr>
          <w:rFonts w:ascii="Times New Roman" w:hAnsi="Times New Roman" w:cs="Times New Roman"/>
          <w:sz w:val="24"/>
          <w:szCs w:val="24"/>
        </w:rPr>
        <w:t xml:space="preserve"> (Vol. 27, pp. 215–290). Academic Press. https://doi.org/10.1016/S0065-3454(08)60366-6</w:t>
      </w:r>
    </w:p>
    <w:p w14:paraId="5D2F97E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amp; Dill, L. M. (1990). Behavioral decisions made under the risk of predation: </w:t>
      </w:r>
      <w:r>
        <w:rPr>
          <w:rFonts w:ascii="Times New Roman" w:hAnsi="Times New Roman" w:cs="Times New Roman"/>
          <w:sz w:val="24"/>
          <w:szCs w:val="24"/>
        </w:rPr>
        <w:t>a</w:t>
      </w:r>
      <w:r w:rsidRPr="005705EF">
        <w:rPr>
          <w:rFonts w:ascii="Times New Roman" w:hAnsi="Times New Roman" w:cs="Times New Roman"/>
          <w:sz w:val="24"/>
          <w:szCs w:val="24"/>
        </w:rPr>
        <w:t xml:space="preserve"> review and prospectus. </w:t>
      </w:r>
      <w:r w:rsidRPr="005705EF">
        <w:rPr>
          <w:rFonts w:ascii="Times New Roman" w:hAnsi="Times New Roman" w:cs="Times New Roman"/>
          <w:i/>
          <w:iCs/>
          <w:sz w:val="24"/>
          <w:szCs w:val="24"/>
        </w:rPr>
        <w:t>Canadian Journal of Zo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8</w:t>
      </w:r>
      <w:r w:rsidRPr="005705EF">
        <w:rPr>
          <w:rFonts w:ascii="Times New Roman" w:hAnsi="Times New Roman" w:cs="Times New Roman"/>
          <w:sz w:val="24"/>
          <w:szCs w:val="24"/>
        </w:rPr>
        <w:t>(4), 619–640. https://doi.org/10.1139/z90-092</w:t>
      </w:r>
    </w:p>
    <w:p w14:paraId="05E3DE5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owry, H., Lill, A., &amp; Wong, B. B. M. (2013). Behavioural responses of wildlife to urban environments. </w:t>
      </w:r>
      <w:r w:rsidRPr="005705EF">
        <w:rPr>
          <w:rFonts w:ascii="Times New Roman" w:hAnsi="Times New Roman" w:cs="Times New Roman"/>
          <w:i/>
          <w:iCs/>
          <w:sz w:val="24"/>
          <w:szCs w:val="24"/>
        </w:rPr>
        <w:t>Biological Reviews of the Cambridge Philosophical Societ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8</w:t>
      </w:r>
      <w:r w:rsidRPr="005705EF">
        <w:rPr>
          <w:rFonts w:ascii="Times New Roman" w:hAnsi="Times New Roman" w:cs="Times New Roman"/>
          <w:sz w:val="24"/>
          <w:szCs w:val="24"/>
        </w:rPr>
        <w:t>(3), 537–549. https://doi.org/10.1111/brv.12012</w:t>
      </w:r>
    </w:p>
    <w:p w14:paraId="11D5DD3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ccarone, A. D. (1987). Sentinel behaviour in American crows. </w:t>
      </w:r>
      <w:r w:rsidRPr="005705EF">
        <w:rPr>
          <w:rFonts w:ascii="Times New Roman" w:hAnsi="Times New Roman" w:cs="Times New Roman"/>
          <w:i/>
          <w:iCs/>
          <w:sz w:val="24"/>
          <w:szCs w:val="24"/>
        </w:rPr>
        <w:t>Bird Behavi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w:t>
      </w:r>
      <w:r w:rsidRPr="005705EF">
        <w:rPr>
          <w:rFonts w:ascii="Times New Roman" w:hAnsi="Times New Roman" w:cs="Times New Roman"/>
          <w:sz w:val="24"/>
          <w:szCs w:val="24"/>
        </w:rPr>
        <w:t>(2), 93–95. https://doi.org/10.3727/015613887791918105</w:t>
      </w:r>
    </w:p>
    <w:p w14:paraId="54945B80"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nser, M. (2018). Meerkats – identifying cognitive mechanisms underlying meerkat coordination and communication: Experimental designs in their natural habitat. In N. Bueno-Guerra &amp; F. Amici (Eds.), </w:t>
      </w:r>
      <w:r w:rsidRPr="005705EF">
        <w:rPr>
          <w:rFonts w:ascii="Times New Roman" w:hAnsi="Times New Roman" w:cs="Times New Roman"/>
          <w:i/>
          <w:iCs/>
          <w:sz w:val="24"/>
          <w:szCs w:val="24"/>
        </w:rPr>
        <w:t>Field and Laboratory Methods in Animal Cognition</w:t>
      </w:r>
      <w:r w:rsidRPr="005705EF">
        <w:rPr>
          <w:rFonts w:ascii="Times New Roman" w:hAnsi="Times New Roman" w:cs="Times New Roman"/>
          <w:sz w:val="24"/>
          <w:szCs w:val="24"/>
        </w:rPr>
        <w:t xml:space="preserve"> (1st ed., pp. 286–307). Cambridge University Press. https://doi.org/10.1017/9781108333191.015</w:t>
      </w:r>
    </w:p>
    <w:p w14:paraId="5A87132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rzluff, J. M. (2001). Worldwide urbanization and its effects on birds. In J. M. Marzluff, R. Bowman, &amp; R. Donnelly (Eds.), </w:t>
      </w:r>
      <w:r w:rsidRPr="005705EF">
        <w:rPr>
          <w:rFonts w:ascii="Times New Roman" w:hAnsi="Times New Roman" w:cs="Times New Roman"/>
          <w:i/>
          <w:iCs/>
          <w:sz w:val="24"/>
          <w:szCs w:val="24"/>
        </w:rPr>
        <w:t>Avian Ecology and Conservation in an Urbanizing World</w:t>
      </w:r>
      <w:r w:rsidRPr="005705EF">
        <w:rPr>
          <w:rFonts w:ascii="Times New Roman" w:hAnsi="Times New Roman" w:cs="Times New Roman"/>
          <w:sz w:val="24"/>
          <w:szCs w:val="24"/>
        </w:rPr>
        <w:t xml:space="preserve"> (pp. 19–47). Springer US. https://doi.org/10.1007/978-1-4615-1531-9_2</w:t>
      </w:r>
    </w:p>
    <w:p w14:paraId="0AF63D8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rzluff, J. M., McGowan, K. J., Donnelly, R., &amp; Knight, R. L. (2001). Causes and consequences of expanding American crow populations. In J. M. Marzluff, R. Bowman, &amp; R. </w:t>
      </w:r>
      <w:r w:rsidRPr="005705EF">
        <w:rPr>
          <w:rFonts w:ascii="Times New Roman" w:hAnsi="Times New Roman" w:cs="Times New Roman"/>
          <w:sz w:val="24"/>
          <w:szCs w:val="24"/>
        </w:rPr>
        <w:lastRenderedPageBreak/>
        <w:t xml:space="preserve">Donnelly (Eds.), </w:t>
      </w:r>
      <w:r w:rsidRPr="005705EF">
        <w:rPr>
          <w:rFonts w:ascii="Times New Roman" w:hAnsi="Times New Roman" w:cs="Times New Roman"/>
          <w:i/>
          <w:iCs/>
          <w:sz w:val="24"/>
          <w:szCs w:val="24"/>
        </w:rPr>
        <w:t>Avian Ecology and Conservation in an Urbanizing World</w:t>
      </w:r>
      <w:r w:rsidRPr="005705EF">
        <w:rPr>
          <w:rFonts w:ascii="Times New Roman" w:hAnsi="Times New Roman" w:cs="Times New Roman"/>
          <w:sz w:val="24"/>
          <w:szCs w:val="24"/>
        </w:rPr>
        <w:t xml:space="preserve"> (pp. 331–363). Springer US. https://doi.org/10.1007/978-1-4615-1531-9_16</w:t>
      </w:r>
    </w:p>
    <w:p w14:paraId="23A2F14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rzluff, J. M., &amp; Neatherlin, E. (2006). Corvid response to human settlements and campgrounds: </w:t>
      </w:r>
      <w:r>
        <w:rPr>
          <w:rFonts w:ascii="Times New Roman" w:hAnsi="Times New Roman" w:cs="Times New Roman"/>
          <w:sz w:val="24"/>
          <w:szCs w:val="24"/>
        </w:rPr>
        <w:t>c</w:t>
      </w:r>
      <w:r w:rsidRPr="005705EF">
        <w:rPr>
          <w:rFonts w:ascii="Times New Roman" w:hAnsi="Times New Roman" w:cs="Times New Roman"/>
          <w:sz w:val="24"/>
          <w:szCs w:val="24"/>
        </w:rPr>
        <w:t xml:space="preserve">auses, consequences, and challenges for conservation. </w:t>
      </w:r>
      <w:r w:rsidRPr="005705EF">
        <w:rPr>
          <w:rFonts w:ascii="Times New Roman" w:hAnsi="Times New Roman" w:cs="Times New Roman"/>
          <w:i/>
          <w:iCs/>
          <w:sz w:val="24"/>
          <w:szCs w:val="24"/>
        </w:rPr>
        <w:t>Biological Conservation</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30</w:t>
      </w:r>
      <w:r w:rsidRPr="005705EF">
        <w:rPr>
          <w:rFonts w:ascii="Times New Roman" w:hAnsi="Times New Roman" w:cs="Times New Roman"/>
          <w:sz w:val="24"/>
          <w:szCs w:val="24"/>
        </w:rPr>
        <w:t>(2), 301–314. https://doi.org/10.1016/j.biocon.2005.12.026</w:t>
      </w:r>
    </w:p>
    <w:p w14:paraId="3D101CF2"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cGowan, K. J., &amp; Woolfenden, G. E. (1989). A sentinel system in the Florida scrub jay.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7</w:t>
      </w:r>
      <w:r w:rsidRPr="005705EF">
        <w:rPr>
          <w:rFonts w:ascii="Times New Roman" w:hAnsi="Times New Roman" w:cs="Times New Roman"/>
          <w:sz w:val="24"/>
          <w:szCs w:val="24"/>
        </w:rPr>
        <w:t>, 1000–1006. https://doi.org/10.1016/0003-3472(89)90144-9</w:t>
      </w:r>
    </w:p>
    <w:p w14:paraId="2E334110"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eillère, A., Brischoux, F., Parenteau, C., &amp; Angelier, F. (2015). Influence of urbanization on body size, condition, and physiology in an urban exploiter: A multi-component approach. </w:t>
      </w:r>
      <w:r w:rsidRPr="005705EF">
        <w:rPr>
          <w:rFonts w:ascii="Times New Roman" w:hAnsi="Times New Roman" w:cs="Times New Roman"/>
          <w:i/>
          <w:iCs/>
          <w:sz w:val="24"/>
          <w:szCs w:val="24"/>
        </w:rPr>
        <w:t>PLOS ON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w:t>
      </w:r>
      <w:r w:rsidRPr="005705EF">
        <w:rPr>
          <w:rFonts w:ascii="Times New Roman" w:hAnsi="Times New Roman" w:cs="Times New Roman"/>
          <w:sz w:val="24"/>
          <w:szCs w:val="24"/>
        </w:rPr>
        <w:t>(8), e0135685. https://doi.org/10.1371/journal.pone.0135685</w:t>
      </w:r>
    </w:p>
    <w:p w14:paraId="7F53D1C9"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0</w:t>
      </w:r>
      <w:r w:rsidRPr="005705EF">
        <w:rPr>
          <w:rFonts w:ascii="Times New Roman" w:hAnsi="Times New Roman" w:cs="Times New Roman"/>
          <w:sz w:val="24"/>
          <w:szCs w:val="24"/>
        </w:rPr>
        <w:t>(5), 1425–1435. https://doi.org/10.1093/beheco/arz095</w:t>
      </w:r>
    </w:p>
    <w:p w14:paraId="4DA3F71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lson, R. S., Haley, P. B., Dyer, F. C., &amp; Adami, C. (2015). Exploring the evolution of a trade-off between vigilance and foraging in group-living organisms. </w:t>
      </w:r>
      <w:r w:rsidRPr="005705EF">
        <w:rPr>
          <w:rFonts w:ascii="Times New Roman" w:hAnsi="Times New Roman" w:cs="Times New Roman"/>
          <w:i/>
          <w:iCs/>
          <w:sz w:val="24"/>
          <w:szCs w:val="24"/>
        </w:rPr>
        <w:t>Royal Society Open 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w:t>
      </w:r>
      <w:r w:rsidRPr="005705EF">
        <w:rPr>
          <w:rFonts w:ascii="Times New Roman" w:hAnsi="Times New Roman" w:cs="Times New Roman"/>
          <w:sz w:val="24"/>
          <w:szCs w:val="24"/>
        </w:rPr>
        <w:t>(9), 150135. https://doi.org/10.1098/rsos.150135</w:t>
      </w:r>
    </w:p>
    <w:p w14:paraId="264B1CED"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streiher, R., &amp; Heifetz, A. (2017). The sentinel behaviour of Arabian babbler floaters. </w:t>
      </w:r>
      <w:r w:rsidRPr="005705EF">
        <w:rPr>
          <w:rFonts w:ascii="Times New Roman" w:hAnsi="Times New Roman" w:cs="Times New Roman"/>
          <w:i/>
          <w:iCs/>
          <w:sz w:val="24"/>
          <w:szCs w:val="24"/>
        </w:rPr>
        <w:t>Royal Society Open 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w:t>
      </w:r>
      <w:r w:rsidRPr="005705EF">
        <w:rPr>
          <w:rFonts w:ascii="Times New Roman" w:hAnsi="Times New Roman" w:cs="Times New Roman"/>
          <w:sz w:val="24"/>
          <w:szCs w:val="24"/>
        </w:rPr>
        <w:t>(2), 160738. https://doi.org/10.1098/rsos.160738</w:t>
      </w:r>
    </w:p>
    <w:p w14:paraId="2AA1755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streiher, R., &amp; Heifetz, A. (2019). The sentineling-foraging trade-off in dominant and subordinate arabian babblers.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5</w:t>
      </w:r>
      <w:r w:rsidRPr="005705EF">
        <w:rPr>
          <w:rFonts w:ascii="Times New Roman" w:hAnsi="Times New Roman" w:cs="Times New Roman"/>
          <w:sz w:val="24"/>
          <w:szCs w:val="24"/>
        </w:rPr>
        <w:t>(2), 98–105. https://doi.org/10.1111/eth.12833</w:t>
      </w:r>
    </w:p>
    <w:p w14:paraId="0F1F116D"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streiher, R., Mundry, R., &amp; Heifetz, A. (2021). On the self-regulation of sentinel activity among Arabian babbler groupmate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73</w:t>
      </w:r>
      <w:r w:rsidRPr="005705EF">
        <w:rPr>
          <w:rFonts w:ascii="Times New Roman" w:hAnsi="Times New Roman" w:cs="Times New Roman"/>
          <w:sz w:val="24"/>
          <w:szCs w:val="24"/>
        </w:rPr>
        <w:t>, 81–92. https://doi.org/10.1016/j.anbehav.2021.01.002</w:t>
      </w:r>
    </w:p>
    <w:p w14:paraId="35EC4A61"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Rafay, M., Ahmad, G., Ruby, T., Abdullah, M., Rasheed, F., &amp; Abid, M. (2020). Breeding and feeding behaviour of jungle babbler (</w:t>
      </w:r>
      <w:r w:rsidRPr="005705EF">
        <w:rPr>
          <w:rFonts w:ascii="Times New Roman" w:hAnsi="Times New Roman" w:cs="Times New Roman"/>
          <w:i/>
          <w:iCs/>
          <w:sz w:val="24"/>
          <w:szCs w:val="24"/>
        </w:rPr>
        <w:t>Turdiodes striata dumont</w:t>
      </w:r>
      <w:r w:rsidRPr="005705EF">
        <w:rPr>
          <w:rFonts w:ascii="Times New Roman" w:hAnsi="Times New Roman" w:cs="Times New Roman"/>
          <w:sz w:val="24"/>
          <w:szCs w:val="24"/>
        </w:rPr>
        <w:t xml:space="preserve">, 1923) in agro-ecological zones </w:t>
      </w:r>
      <w:r w:rsidRPr="005705EF">
        <w:rPr>
          <w:rFonts w:ascii="Times New Roman" w:hAnsi="Times New Roman" w:cs="Times New Roman"/>
          <w:sz w:val="24"/>
          <w:szCs w:val="24"/>
        </w:rPr>
        <w:lastRenderedPageBreak/>
        <w:t xml:space="preserve">of district layyah, pakistan. </w:t>
      </w:r>
      <w:r w:rsidRPr="005705EF">
        <w:rPr>
          <w:rFonts w:ascii="Times New Roman" w:hAnsi="Times New Roman" w:cs="Times New Roman"/>
          <w:i/>
          <w:iCs/>
          <w:sz w:val="24"/>
          <w:szCs w:val="24"/>
        </w:rPr>
        <w:t>Pakistan Journal of Zo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52</w:t>
      </w:r>
      <w:r w:rsidRPr="005705EF">
        <w:rPr>
          <w:rFonts w:ascii="Times New Roman" w:hAnsi="Times New Roman" w:cs="Times New Roman"/>
          <w:sz w:val="24"/>
          <w:szCs w:val="24"/>
        </w:rPr>
        <w:t>(5), 1701–1708. https://dx.doi.org/10.17582/journal.pjz/20170420070416</w:t>
      </w:r>
    </w:p>
    <w:p w14:paraId="44EE458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Rauber, R., Clutton-Brock, T. H., &amp; Manser, M. B. (2019). Drought decreases cooperative sentinel behavior and affects vocal coordination in meerkats.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0</w:t>
      </w:r>
      <w:r w:rsidRPr="005705EF">
        <w:rPr>
          <w:rFonts w:ascii="Times New Roman" w:hAnsi="Times New Roman" w:cs="Times New Roman"/>
          <w:sz w:val="24"/>
          <w:szCs w:val="24"/>
        </w:rPr>
        <w:t>(6), 1558–1566. https://doi.org/10.1093/beheco/arz112</w:t>
      </w:r>
    </w:p>
    <w:p w14:paraId="03EE212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Rauber, R., &amp; Manser, M. B. (2021). Effect of group size and experience on the ontogeny of sentinel calling behaviour in meerkat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71</w:t>
      </w:r>
      <w:r w:rsidRPr="005705EF">
        <w:rPr>
          <w:rFonts w:ascii="Times New Roman" w:hAnsi="Times New Roman" w:cs="Times New Roman"/>
          <w:sz w:val="24"/>
          <w:szCs w:val="24"/>
        </w:rPr>
        <w:t>, 129–138. https://doi.org/10.1016/j.anbehav.2020.11.014</w:t>
      </w:r>
    </w:p>
    <w:p w14:paraId="617B08E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antema, P., &amp; Clutton-Brock, T. (2013). Meerkat helpers increase sentinel behaviour and bipedal vigilance in the presence of pup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5</w:t>
      </w:r>
      <w:r w:rsidRPr="005705EF">
        <w:rPr>
          <w:rFonts w:ascii="Times New Roman" w:hAnsi="Times New Roman" w:cs="Times New Roman"/>
          <w:sz w:val="24"/>
          <w:szCs w:val="24"/>
        </w:rPr>
        <w:t>(3), 655–661. https://doi.org/10.1016/j.anbehav.2012.12.029</w:t>
      </w:r>
    </w:p>
    <w:p w14:paraId="4812163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antema, P., Teitel, Z., Manser, M., Bennett, N., &amp; Clutton-Brock, T. (2013). Effects of cortisol administration on cooperative behavior in meerkat helpers.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4</w:t>
      </w:r>
      <w:r w:rsidRPr="005705EF">
        <w:rPr>
          <w:rFonts w:ascii="Times New Roman" w:hAnsi="Times New Roman" w:cs="Times New Roman"/>
          <w:sz w:val="24"/>
          <w:szCs w:val="24"/>
        </w:rPr>
        <w:t>(5), 1122–1127. https://doi.org/10.1093/beheco/art039</w:t>
      </w:r>
    </w:p>
    <w:p w14:paraId="78EACC3D"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Schulte-Hostedde, A. I., Mazal, Z., Jardine, C. M., &amp; Gagnon, J. (2018). Enhanced access to anthropogenic food waste is related to hyperglycemia in raccoons (</w:t>
      </w:r>
      <w:r w:rsidRPr="005705EF">
        <w:rPr>
          <w:rFonts w:ascii="Times New Roman" w:hAnsi="Times New Roman" w:cs="Times New Roman"/>
          <w:i/>
          <w:iCs/>
          <w:sz w:val="24"/>
          <w:szCs w:val="24"/>
        </w:rPr>
        <w:t>Procyon lot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Conservation Phys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w:t>
      </w:r>
      <w:r w:rsidRPr="005705EF">
        <w:rPr>
          <w:rFonts w:ascii="Times New Roman" w:hAnsi="Times New Roman" w:cs="Times New Roman"/>
          <w:sz w:val="24"/>
          <w:szCs w:val="24"/>
        </w:rPr>
        <w:t>. https://api.semanticscholar.org/CorpusID:51609895</w:t>
      </w:r>
    </w:p>
    <w:p w14:paraId="62AA29F5" w14:textId="1A8A62A0"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tofberg, M., Cunningham, S., Sumasgutner, P., &amp; Amar, A. (2019). Juggling a “junk-food” diet: </w:t>
      </w:r>
      <w:r w:rsidR="005A32F1">
        <w:rPr>
          <w:rFonts w:ascii="Times New Roman" w:hAnsi="Times New Roman" w:cs="Times New Roman"/>
          <w:sz w:val="24"/>
          <w:szCs w:val="24"/>
        </w:rPr>
        <w:t>r</w:t>
      </w:r>
      <w:r w:rsidRPr="005705EF">
        <w:rPr>
          <w:rFonts w:ascii="Times New Roman" w:hAnsi="Times New Roman" w:cs="Times New Roman"/>
          <w:sz w:val="24"/>
          <w:szCs w:val="24"/>
        </w:rPr>
        <w:t xml:space="preserve">esponses of an urban bird to fluctuating anthropogenic-food availability. </w:t>
      </w:r>
      <w:r w:rsidRPr="005705EF">
        <w:rPr>
          <w:rFonts w:ascii="Times New Roman" w:hAnsi="Times New Roman" w:cs="Times New Roman"/>
          <w:i/>
          <w:iCs/>
          <w:sz w:val="24"/>
          <w:szCs w:val="24"/>
        </w:rPr>
        <w:t>Urban Ecosystem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2</w:t>
      </w:r>
      <w:r w:rsidRPr="005705EF">
        <w:rPr>
          <w:rFonts w:ascii="Times New Roman" w:hAnsi="Times New Roman" w:cs="Times New Roman"/>
          <w:sz w:val="24"/>
          <w:szCs w:val="24"/>
        </w:rPr>
        <w:t>, 1019–1026. https://doi.org/10.1007/s11252-019-00885-3</w:t>
      </w:r>
    </w:p>
    <w:p w14:paraId="35188820"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Trivers, R. L. (1971). The evolution of reciprocal altruism. </w:t>
      </w:r>
      <w:r w:rsidRPr="005705EF">
        <w:rPr>
          <w:rFonts w:ascii="Times New Roman" w:hAnsi="Times New Roman" w:cs="Times New Roman"/>
          <w:i/>
          <w:iCs/>
          <w:sz w:val="24"/>
          <w:szCs w:val="24"/>
        </w:rPr>
        <w:t>The Quarterly Review of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6</w:t>
      </w:r>
      <w:r w:rsidRPr="005705EF">
        <w:rPr>
          <w:rFonts w:ascii="Times New Roman" w:hAnsi="Times New Roman" w:cs="Times New Roman"/>
          <w:sz w:val="24"/>
          <w:szCs w:val="24"/>
        </w:rPr>
        <w:t>(1), 35–57.</w:t>
      </w:r>
    </w:p>
    <w:p w14:paraId="092B119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UN Department of Economic and Social Affairs. (2018). </w:t>
      </w:r>
      <w:r w:rsidRPr="005705EF">
        <w:rPr>
          <w:rFonts w:ascii="Times New Roman" w:hAnsi="Times New Roman" w:cs="Times New Roman"/>
          <w:i/>
          <w:iCs/>
          <w:sz w:val="24"/>
          <w:szCs w:val="24"/>
        </w:rPr>
        <w:t>68% of the world population projected to live in urban areas by 2050, says UN</w:t>
      </w:r>
      <w:r w:rsidRPr="005705EF">
        <w:rPr>
          <w:rFonts w:ascii="Times New Roman" w:hAnsi="Times New Roman" w:cs="Times New Roman"/>
          <w:sz w:val="24"/>
          <w:szCs w:val="24"/>
        </w:rPr>
        <w:t>. United Nations. https://www.un.org/development/desa/en/news/population/2018-revision-of-world-urbanization-prospects.html</w:t>
      </w:r>
    </w:p>
    <w:p w14:paraId="544E78C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Walker, L., York, J., &amp; Young, A. (2016). Sexually selected sentinels? Evidence of a role for intrasexual competition in sentinel behavior.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7</w:t>
      </w:r>
      <w:r w:rsidRPr="005705EF">
        <w:rPr>
          <w:rFonts w:ascii="Times New Roman" w:hAnsi="Times New Roman" w:cs="Times New Roman"/>
          <w:sz w:val="24"/>
          <w:szCs w:val="24"/>
        </w:rPr>
        <w:t>(5), 1461–1470. https://doi.org/10.1093/beheco/arw064</w:t>
      </w:r>
    </w:p>
    <w:p w14:paraId="617CBA4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ithey, J. C., &amp; Marzluff, J. M. (2009). Multi-scale use of lands providing anthropogenic resources by American Crows in an urbanizing landscape. </w:t>
      </w:r>
      <w:r w:rsidRPr="005705EF">
        <w:rPr>
          <w:rFonts w:ascii="Times New Roman" w:hAnsi="Times New Roman" w:cs="Times New Roman"/>
          <w:i/>
          <w:iCs/>
          <w:sz w:val="24"/>
          <w:szCs w:val="24"/>
        </w:rPr>
        <w:t>Landscape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4</w:t>
      </w:r>
      <w:r w:rsidRPr="005705EF">
        <w:rPr>
          <w:rFonts w:ascii="Times New Roman" w:hAnsi="Times New Roman" w:cs="Times New Roman"/>
          <w:sz w:val="24"/>
          <w:szCs w:val="24"/>
        </w:rPr>
        <w:t>(2), 281–293. https://doi.org/10.1007/s10980-008-9305-9</w:t>
      </w:r>
    </w:p>
    <w:p w14:paraId="0903B21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ithey, J., &amp; Marzluff, J. (2005). Dispersal by juvenile American crows influences population dynamics across a gradient of urbanization. </w:t>
      </w:r>
      <w:r w:rsidRPr="005705EF">
        <w:rPr>
          <w:rFonts w:ascii="Times New Roman" w:hAnsi="Times New Roman" w:cs="Times New Roman"/>
          <w:i/>
          <w:iCs/>
          <w:sz w:val="24"/>
          <w:szCs w:val="24"/>
        </w:rPr>
        <w:t>The Auk</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2</w:t>
      </w:r>
      <w:r w:rsidRPr="005705EF">
        <w:rPr>
          <w:rFonts w:ascii="Times New Roman" w:hAnsi="Times New Roman" w:cs="Times New Roman"/>
          <w:sz w:val="24"/>
          <w:szCs w:val="24"/>
        </w:rPr>
        <w:t>, 205–221. https://doi.org/10.1093/auk/122.1.205</w:t>
      </w:r>
    </w:p>
    <w:p w14:paraId="6DD3732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Berg, E., De Kort, S. R., Khazin, V., &amp; Maklakov, A. A. (2001a). Cooperative sentinel behaviour in the Arabian babbler.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2</w:t>
      </w:r>
      <w:r w:rsidRPr="005705EF">
        <w:rPr>
          <w:rFonts w:ascii="Times New Roman" w:hAnsi="Times New Roman" w:cs="Times New Roman"/>
          <w:sz w:val="24"/>
          <w:szCs w:val="24"/>
        </w:rPr>
        <w:t>(5), 973–979. https://doi.org/10.1006/anbe.2001.1838</w:t>
      </w:r>
    </w:p>
    <w:p w14:paraId="63F5300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Berg, E., De Kort, S. R., Khazin, V., &amp; Maklakov, A. A. (2001b). Safe selfish sentinels in a cooperative bird: </w:t>
      </w:r>
      <w:r w:rsidRPr="005705EF">
        <w:rPr>
          <w:rFonts w:ascii="Times New Roman" w:hAnsi="Times New Roman" w:cs="Times New Roman"/>
          <w:i/>
          <w:iCs/>
          <w:sz w:val="24"/>
          <w:szCs w:val="24"/>
        </w:rPr>
        <w:t>Safe selfish sentinel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Journal of Anim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0</w:t>
      </w:r>
      <w:r w:rsidRPr="005705EF">
        <w:rPr>
          <w:rFonts w:ascii="Times New Roman" w:hAnsi="Times New Roman" w:cs="Times New Roman"/>
          <w:sz w:val="24"/>
          <w:szCs w:val="24"/>
        </w:rPr>
        <w:t>(6), 1070–1079. https://doi.org/10.1046/j.0021-8790.2001.00565.x</w:t>
      </w:r>
    </w:p>
    <w:p w14:paraId="50405170" w14:textId="32556369"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Maklakov, A. A., &amp; Khazin, V. (2001). State-dependent sentinels: </w:t>
      </w:r>
      <w:r w:rsidR="005A32F1">
        <w:rPr>
          <w:rFonts w:ascii="Times New Roman" w:hAnsi="Times New Roman" w:cs="Times New Roman"/>
          <w:sz w:val="24"/>
          <w:szCs w:val="24"/>
        </w:rPr>
        <w:t>a</w:t>
      </w:r>
      <w:r w:rsidRPr="005705EF">
        <w:rPr>
          <w:rFonts w:ascii="Times New Roman" w:hAnsi="Times New Roman" w:cs="Times New Roman"/>
          <w:sz w:val="24"/>
          <w:szCs w:val="24"/>
        </w:rPr>
        <w:t xml:space="preserve">n experimental study in the Arabian babbler. </w:t>
      </w:r>
      <w:r w:rsidRPr="005705EF">
        <w:rPr>
          <w:rFonts w:ascii="Times New Roman" w:hAnsi="Times New Roman" w:cs="Times New Roman"/>
          <w:i/>
          <w:iCs/>
          <w:sz w:val="24"/>
          <w:szCs w:val="24"/>
        </w:rPr>
        <w:t>Proceedings of the Royal Society of London. Series B: Biological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68</w:t>
      </w:r>
      <w:r w:rsidRPr="005705EF">
        <w:rPr>
          <w:rFonts w:ascii="Times New Roman" w:hAnsi="Times New Roman" w:cs="Times New Roman"/>
          <w:sz w:val="24"/>
          <w:szCs w:val="24"/>
        </w:rPr>
        <w:t>(1469), 821–826. https://doi.org/10.1098/rspb.2000.1574</w:t>
      </w:r>
    </w:p>
    <w:p w14:paraId="426DFF28" w14:textId="4E8107CF" w:rsidR="008D7BE5" w:rsidRDefault="00D26EEA" w:rsidP="00D26EEA">
      <w:pPr>
        <w:pStyle w:val="SectionText0"/>
        <w:spacing w:line="480" w:lineRule="auto"/>
        <w:sectPr w:rsidR="008D7BE5" w:rsidSect="00A54885">
          <w:headerReference w:type="default" r:id="rId17"/>
          <w:pgSz w:w="12240" w:h="15840"/>
          <w:pgMar w:top="1440" w:right="1440" w:bottom="1440" w:left="1440" w:header="720" w:footer="720" w:gutter="0"/>
          <w:cols w:space="720"/>
        </w:sectPr>
      </w:pPr>
      <w:r w:rsidRPr="005705EF">
        <w:fldChar w:fldCharType="end"/>
      </w:r>
    </w:p>
    <w:p w14:paraId="0C4CE5F0" w14:textId="37B50CB3" w:rsidR="005A32F1" w:rsidRPr="002A7D6A" w:rsidRDefault="005A32F1" w:rsidP="005D3A05">
      <w:pPr>
        <w:pStyle w:val="Heading1"/>
      </w:pPr>
      <w:bookmarkStart w:id="27" w:name="_Toc162794582"/>
      <w:bookmarkStart w:id="28" w:name="_Toc171937046"/>
      <w:bookmarkStart w:id="29" w:name="_Hlk162792346"/>
      <w:r w:rsidRPr="002A7D6A">
        <w:lastRenderedPageBreak/>
        <w:t>Sentinel behaviour in mammalian and avian species</w:t>
      </w:r>
      <w:bookmarkEnd w:id="27"/>
      <w:bookmarkEnd w:id="28"/>
    </w:p>
    <w:p w14:paraId="7D1DD477" w14:textId="77777777" w:rsidR="005A32F1" w:rsidRDefault="005A32F1" w:rsidP="005A32F1">
      <w:pPr>
        <w:pStyle w:val="SectionText0"/>
        <w:spacing w:before="240"/>
        <w:rPr>
          <w:lang w:val="fr-FR"/>
        </w:rPr>
      </w:pPr>
      <w:r w:rsidRPr="004628BA">
        <w:rPr>
          <w:lang w:val="fr-FR"/>
        </w:rPr>
        <w:t>Alex Popescu</w:t>
      </w:r>
      <w:r>
        <w:rPr>
          <w:vertAlign w:val="superscript"/>
          <w:lang w:val="fr-FR"/>
        </w:rPr>
        <w:t>1</w:t>
      </w:r>
      <w:r w:rsidRPr="004628BA">
        <w:rPr>
          <w:lang w:val="fr-FR"/>
        </w:rPr>
        <w:t>, Anne B. Clark</w:t>
      </w:r>
      <w:r>
        <w:rPr>
          <w:vertAlign w:val="superscript"/>
          <w:lang w:val="fr-FR"/>
        </w:rPr>
        <w:t>2</w:t>
      </w:r>
      <w:r w:rsidRPr="004628BA">
        <w:rPr>
          <w:lang w:val="fr-FR"/>
        </w:rPr>
        <w:t>, Li</w:t>
      </w:r>
      <w:r>
        <w:rPr>
          <w:lang w:val="fr-FR"/>
        </w:rPr>
        <w:t>ette Vasseur</w:t>
      </w:r>
      <w:r>
        <w:rPr>
          <w:vertAlign w:val="superscript"/>
          <w:lang w:val="fr-FR"/>
        </w:rPr>
        <w:t>1</w:t>
      </w:r>
      <w:r>
        <w:rPr>
          <w:lang w:val="fr-FR"/>
        </w:rPr>
        <w:t>, Kiyoko M. Gotanda</w:t>
      </w:r>
      <w:r>
        <w:rPr>
          <w:vertAlign w:val="superscript"/>
          <w:lang w:val="fr-FR"/>
        </w:rPr>
        <w:t>1</w:t>
      </w:r>
    </w:p>
    <w:p w14:paraId="7C6CE6D7" w14:textId="77777777" w:rsidR="005A32F1" w:rsidRDefault="005A32F1" w:rsidP="005A32F1">
      <w:pPr>
        <w:pStyle w:val="SectionText0"/>
        <w:spacing w:after="0" w:line="240" w:lineRule="auto"/>
      </w:pPr>
      <w:r>
        <w:rPr>
          <w:lang w:val="fr-FR"/>
        </w:rPr>
        <w:tab/>
      </w:r>
      <w:r w:rsidRPr="004628BA">
        <w:rPr>
          <w:vertAlign w:val="superscript"/>
        </w:rPr>
        <w:t>1</w:t>
      </w:r>
      <w:r w:rsidRPr="004628BA">
        <w:t xml:space="preserve"> Brock University, Department of Biolog</w:t>
      </w:r>
      <w:r>
        <w:t>y</w:t>
      </w:r>
    </w:p>
    <w:p w14:paraId="78E0D1FE" w14:textId="77777777" w:rsidR="005A32F1" w:rsidRDefault="005A32F1" w:rsidP="005A32F1">
      <w:pPr>
        <w:pStyle w:val="SectionText0"/>
        <w:spacing w:after="0" w:line="240" w:lineRule="auto"/>
      </w:pPr>
      <w:r>
        <w:tab/>
      </w:r>
      <w:r>
        <w:rPr>
          <w:vertAlign w:val="superscript"/>
        </w:rPr>
        <w:t>2</w:t>
      </w:r>
      <w:r>
        <w:t xml:space="preserve"> Binghamton University, Department of Biological Sciences</w:t>
      </w:r>
    </w:p>
    <w:p w14:paraId="63E50245" w14:textId="280CE04D" w:rsidR="005A32F1" w:rsidRPr="002A7D6A" w:rsidRDefault="005A32F1" w:rsidP="005A32F1">
      <w:pPr>
        <w:pStyle w:val="SectionTitle"/>
        <w:spacing w:after="0" w:line="480" w:lineRule="auto"/>
      </w:pPr>
      <w:bookmarkStart w:id="30" w:name="_Toc162794583"/>
      <w:bookmarkStart w:id="31" w:name="_Toc171937047"/>
      <w:r w:rsidRPr="002A7D6A">
        <w:t>Introduction</w:t>
      </w:r>
      <w:bookmarkEnd w:id="30"/>
      <w:bookmarkEnd w:id="31"/>
    </w:p>
    <w:p w14:paraId="6394FACA" w14:textId="77777777" w:rsidR="005A32F1" w:rsidRPr="002A7D6A" w:rsidRDefault="005A32F1" w:rsidP="005A32F1">
      <w:pPr>
        <w:pStyle w:val="SectionText0"/>
        <w:spacing w:line="480" w:lineRule="auto"/>
      </w:pPr>
      <w:r w:rsidRPr="002A7D6A">
        <w:t xml:space="preserve">Sentinel behaviour is a form of coordinated vigilance observed in social species, where an individual adopts a prominent exposed position to perform constant vigilance and make alarm calls in response to threats while others forage or engage in other activities </w:t>
      </w:r>
      <w:r w:rsidRPr="002A7D6A">
        <w:fldChar w:fldCharType="begin"/>
      </w:r>
      <w: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xml:space="preserve">. </w:t>
      </w:r>
      <w:r>
        <w:t>A highly</w:t>
      </w:r>
      <w:r w:rsidRPr="002A7D6A">
        <w:t xml:space="preserve"> recognizable sentinel species is the meerkat with sentinels adopting a bipedal stance. The presence of a sentinel can result in increased foraging efficiency and biomass intake while reducing predation risk in foragers </w:t>
      </w:r>
      <w:r w:rsidRPr="002A7D6A">
        <w:fldChar w:fldCharType="begin"/>
      </w:r>
      <w:r>
        <w:instrText xml:space="preserve"> ADDIN ZOTERO_ITEM CSL_CITATION {"citationID":"uLnrJ3Na","properties":{"formattedCitation":"(Clutton-Brock et al., 1999; Holl\\uc0\\u233{}n et al., 2008; Kern &amp; Radford, 2014)","plainCitation":"(Clutton-Brock et al., 1999; Hollén et al., 2008; Kern &amp;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A7D6A">
        <w:fldChar w:fldCharType="separate"/>
      </w:r>
      <w:r w:rsidRPr="002A7D6A">
        <w:t>(Clutton-Brock et al., 1999; Hollén et al., 2008; Kern &amp; Radford, 2014)</w:t>
      </w:r>
      <w:r w:rsidRPr="002A7D6A">
        <w:fldChar w:fldCharType="end"/>
      </w:r>
      <w:r w:rsidRPr="002A7D6A">
        <w:t xml:space="preserve">. Sentinel behaviour is therefore incredibly beneficial to foragers but appears to be at the detriment of the sentinel. While performing sentinel behaviour, an individual incurs the loss of foraging opportunities raising </w:t>
      </w:r>
      <w:r>
        <w:t>questions about the</w:t>
      </w:r>
      <w:r w:rsidRPr="002A7D6A">
        <w:t xml:space="preserve"> underlying mechanisms behind sentinel decision-making. More recently, a state-dependent model for sentinel decision-making has garnered support from empirical studies on this behaviour, where individuals decide to perform sentinel behaviour based on their energetic levels and the benefits it receives from performing the behaviour </w:t>
      </w:r>
      <w:r w:rsidRPr="002A7D6A">
        <w:fldChar w:fldCharType="begin"/>
      </w:r>
      <w: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w:t>
      </w:r>
      <w:r w:rsidRPr="002A7D6A">
        <w:fldChar w:fldCharType="end"/>
      </w:r>
      <w:r w:rsidRPr="002A7D6A">
        <w:t xml:space="preserve">. Studies on satiation and body mass support this explanation </w:t>
      </w:r>
      <w:r w:rsidRPr="002A7D6A">
        <w:fldChar w:fldCharType="begin"/>
      </w:r>
      <w:r>
        <w:instrText xml:space="preserve"> ADDIN ZOTERO_ITEM CSL_CITATION {"citationID":"XEyFsYlO","properties":{"formattedCitation":"(Arbon et al., 2020; Bednekoff &amp; Woolfenden, 2003)","plainCitation":"(Arbon et al., 2020; Bednekoff &amp; Woolfenden, 2003)","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w:t>
      </w:r>
      <w:r w:rsidRPr="002A7D6A">
        <w:fldChar w:fldCharType="end"/>
      </w:r>
      <w:r w:rsidRPr="002A7D6A">
        <w:t>. Other intrinsic (</w:t>
      </w:r>
      <w:r>
        <w:t xml:space="preserve">internal, </w:t>
      </w:r>
      <w:r w:rsidRPr="002A7D6A">
        <w:t>e.g. age, sex) and extrinsic (</w:t>
      </w:r>
      <w:r>
        <w:t xml:space="preserve">external or social, </w:t>
      </w:r>
      <w:r w:rsidRPr="002A7D6A">
        <w:t>e.g. dominance, risk)</w:t>
      </w:r>
      <w:r>
        <w:t xml:space="preserve"> factors</w:t>
      </w:r>
      <w:r w:rsidRPr="002A7D6A">
        <w:t xml:space="preserve"> can also affect an individual’s decision to perform the behaviour </w:t>
      </w:r>
      <w:r w:rsidRPr="002A7D6A">
        <w:fldChar w:fldCharType="begin"/>
      </w:r>
      <w: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w:t>
      </w:r>
    </w:p>
    <w:p w14:paraId="6565FC89" w14:textId="77777777" w:rsidR="005A32F1" w:rsidRPr="002A7D6A" w:rsidRDefault="005A32F1" w:rsidP="005A32F1">
      <w:pPr>
        <w:pStyle w:val="SectionText0"/>
        <w:spacing w:line="480" w:lineRule="auto"/>
      </w:pPr>
      <w:r w:rsidRPr="002A7D6A">
        <w:lastRenderedPageBreak/>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2A7D6A">
        <w:fldChar w:fldCharType="begin"/>
      </w:r>
      <w:r>
        <w:instrText xml:space="preserve"> ADDIN ZOTERO_ITEM CSL_CITATION {"citationID":"9sJ4Wb94","properties":{"formattedCitation":"(Arbon et al., 2020; Bednekoff &amp; Woolfenden, 2003; Manser, 2018)","plainCitation":"(Arbon et al., 2020; Bednekoff &amp; Woolfenden, 2003; Manser, 2018)","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 Manser, 2018)</w:t>
      </w:r>
      <w:r w:rsidRPr="002A7D6A">
        <w:fldChar w:fldCharType="end"/>
      </w:r>
      <w:r w:rsidRPr="002A7D6A">
        <w:t xml:space="preserve">. Studies on urban adaptation have shown that individual behaviours change to best take advantage of city living </w:t>
      </w:r>
      <w:r w:rsidRPr="002A7D6A">
        <w:fldChar w:fldCharType="begin"/>
      </w:r>
      <w:r>
        <w:instrText xml:space="preserve"> ADDIN ZOTERO_ITEM CSL_CITATION {"citationID":"mmnEw4y6","properties":{"formattedCitation":"(Gotanda, 2020; Isaksson, 2018; Lowry et al., 2013)","plainCitation":"(Gotanda, 2020; Isaksson, 2018; Lowry et al., 201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2A7D6A">
        <w:fldChar w:fldCharType="separate"/>
      </w:r>
      <w:r w:rsidRPr="002A7D6A">
        <w:t>(Gotanda, 2020; Isaksson, 2018; Lowry et al., 2013)</w:t>
      </w:r>
      <w:r w:rsidRPr="002A7D6A">
        <w:fldChar w:fldCharType="end"/>
      </w:r>
      <w:r w:rsidRPr="002A7D6A">
        <w:t xml:space="preserve">, though comparatively fewer studies have been performed on social behaviours </w:t>
      </w:r>
      <w:r w:rsidRPr="002A7D6A">
        <w:fldChar w:fldCharType="begin"/>
      </w:r>
      <w: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2A7D6A">
        <w:fldChar w:fldCharType="separate"/>
      </w:r>
      <w:r w:rsidRPr="002A7D6A">
        <w:t>(Łopucki et al., 2021)</w:t>
      </w:r>
      <w:r w:rsidRPr="002A7D6A">
        <w:fldChar w:fldCharType="end"/>
      </w:r>
      <w:r w:rsidRPr="002A7D6A">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55911BA1" w14:textId="77777777" w:rsidR="00A54885" w:rsidRDefault="005A32F1" w:rsidP="005A32F1">
      <w:pPr>
        <w:pStyle w:val="SectionText0"/>
        <w:spacing w:line="480" w:lineRule="auto"/>
        <w:sectPr w:rsidR="00A54885" w:rsidSect="005A32F1">
          <w:headerReference w:type="default" r:id="rId18"/>
          <w:pgSz w:w="12240" w:h="15840" w:code="1"/>
          <w:pgMar w:top="1440" w:right="1440" w:bottom="1440" w:left="1440" w:header="709" w:footer="709" w:gutter="0"/>
          <w:cols w:space="708"/>
          <w:docGrid w:linePitch="360"/>
        </w:sectPr>
      </w:pPr>
      <w:r>
        <w:t>Our</w:t>
      </w:r>
      <w:r w:rsidRPr="002A7D6A">
        <w:t xml:space="preserve"> objective was to </w:t>
      </w:r>
      <w:r>
        <w:t xml:space="preserve">explore the mechanisms underlying sentinel decision-making by </w:t>
      </w:r>
      <w:r w:rsidRPr="002A7D6A">
        <w:t>identif</w:t>
      </w:r>
      <w:r>
        <w:t>ying</w:t>
      </w:r>
      <w:r w:rsidRPr="002A7D6A">
        <w:t xml:space="preserve"> and analyz</w:t>
      </w:r>
      <w:r>
        <w:t>ing</w:t>
      </w:r>
      <w:r w:rsidRPr="002A7D6A">
        <w:t xml:space="preserve"> the factors that affect sentinel behaviour</w:t>
      </w:r>
      <w:r>
        <w:t xml:space="preserve"> in a scoping review</w:t>
      </w:r>
      <w:r w:rsidRPr="002A7D6A">
        <w:t xml:space="preserve">.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 species). We analyzed the main trends observed and synthesized these findings to understand the influence of </w:t>
      </w:r>
      <w:r>
        <w:t>intrinsic</w:t>
      </w:r>
      <w:r w:rsidRPr="002A7D6A">
        <w:t xml:space="preserve"> and e</w:t>
      </w:r>
      <w:r>
        <w:t>xtrinsic</w:t>
      </w:r>
      <w:r w:rsidRPr="002A7D6A">
        <w:t xml:space="preserve"> factors. We then </w:t>
      </w:r>
    </w:p>
    <w:p w14:paraId="1495F5DB" w14:textId="77777777" w:rsidR="005A32F1" w:rsidRPr="002A7D6A" w:rsidRDefault="005A32F1" w:rsidP="005A32F1">
      <w:pPr>
        <w:pStyle w:val="SectionText0"/>
        <w:spacing w:line="480" w:lineRule="auto"/>
        <w:rPr>
          <w:highlight w:val="yellow"/>
        </w:rPr>
      </w:pPr>
      <w:r w:rsidRPr="002A7D6A">
        <w:lastRenderedPageBreak/>
        <w:t>discussed how urbanization can affect sentinel behaviour by altering the factors involved in sentinel decisions.</w:t>
      </w:r>
      <w:r>
        <w:t xml:space="preserve"> </w:t>
      </w:r>
      <w:r w:rsidRPr="002A7D6A">
        <w:t>Urbanization can lead to adaptations in social behaviours, including sentinel behaviour, yet there remains a gap in understanding how urbanization affects sentinel behaviour.</w:t>
      </w:r>
      <w:r>
        <w:t xml:space="preserve"> </w:t>
      </w:r>
      <w:r w:rsidRPr="002A7D6A">
        <w:t xml:space="preserve">The need for a comprehensive review of factors influencing sentinel behaviour is highlighted by the complexity of urban environments and their effects on wildlife behaviour. </w:t>
      </w:r>
    </w:p>
    <w:p w14:paraId="58057D1E" w14:textId="77777777" w:rsidR="005A32F1" w:rsidRPr="002A7D6A" w:rsidRDefault="005A32F1" w:rsidP="005A32F1">
      <w:pPr>
        <w:pStyle w:val="SectionText0"/>
        <w:spacing w:line="480" w:lineRule="auto"/>
      </w:pPr>
      <w:r w:rsidRPr="002A7D6A">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3BF199A6" w14:textId="71DAE95A" w:rsidR="005A32F1" w:rsidRPr="002A7D6A" w:rsidRDefault="005A32F1" w:rsidP="00517E2C">
      <w:pPr>
        <w:pStyle w:val="SectionTitle"/>
      </w:pPr>
      <w:bookmarkStart w:id="32" w:name="_Toc162794584"/>
      <w:bookmarkStart w:id="33" w:name="_Toc171937048"/>
      <w:r w:rsidRPr="002A7D6A">
        <w:t>Methods</w:t>
      </w:r>
      <w:bookmarkEnd w:id="32"/>
      <w:bookmarkEnd w:id="33"/>
    </w:p>
    <w:p w14:paraId="3EA03E36" w14:textId="77777777" w:rsidR="005A32F1" w:rsidRPr="002A7D6A" w:rsidRDefault="005A32F1" w:rsidP="005A32F1">
      <w:pPr>
        <w:pStyle w:val="SectionText0"/>
        <w:spacing w:line="480" w:lineRule="auto"/>
      </w:pPr>
      <w:r w:rsidRPr="002A7D6A">
        <w:t xml:space="preserve">This scoping review followed the ROSES standards of reporting for scoping and systematic reviews to the best of our ability </w:t>
      </w:r>
      <w:r w:rsidRPr="002A7D6A">
        <w:fldChar w:fldCharType="begin"/>
      </w:r>
      <w: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2A7D6A">
        <w:fldChar w:fldCharType="separate"/>
      </w:r>
      <w:r w:rsidRPr="002A7D6A">
        <w:t>(Haddaway et al., 2018)</w:t>
      </w:r>
      <w:r w:rsidRPr="002A7D6A">
        <w:fldChar w:fldCharType="end"/>
      </w:r>
      <w:r w:rsidRPr="002A7D6A">
        <w:t>. The protocol was not pre-published, though our objective was to ensure transparency and maximize the reproducibility of the search performed.</w:t>
      </w:r>
    </w:p>
    <w:p w14:paraId="247F6D58" w14:textId="00D3569E" w:rsidR="005A32F1" w:rsidRPr="002A7D6A" w:rsidRDefault="005A32F1" w:rsidP="003F457B">
      <w:pPr>
        <w:pStyle w:val="SectionSubtitle"/>
        <w:numPr>
          <w:ilvl w:val="2"/>
          <w:numId w:val="5"/>
        </w:numPr>
      </w:pPr>
      <w:bookmarkStart w:id="34" w:name="_Toc162794585"/>
      <w:bookmarkStart w:id="35" w:name="_Toc171937049"/>
      <w:r w:rsidRPr="002A7D6A">
        <w:t>Selection criteria</w:t>
      </w:r>
      <w:bookmarkEnd w:id="34"/>
      <w:bookmarkEnd w:id="35"/>
    </w:p>
    <w:p w14:paraId="22504C54" w14:textId="2B0100BB" w:rsidR="0033429A" w:rsidRDefault="005A32F1" w:rsidP="005A32F1">
      <w:pPr>
        <w:pStyle w:val="SectionText0"/>
        <w:spacing w:line="480" w:lineRule="auto"/>
        <w:sectPr w:rsidR="0033429A" w:rsidSect="005A32F1">
          <w:headerReference w:type="default" r:id="rId19"/>
          <w:pgSz w:w="12240" w:h="15840" w:code="1"/>
          <w:pgMar w:top="1440" w:right="1440" w:bottom="1440" w:left="1440" w:header="709" w:footer="709" w:gutter="0"/>
          <w:cols w:space="708"/>
          <w:docGrid w:linePitch="360"/>
        </w:sectPr>
      </w:pPr>
      <w:r w:rsidRPr="002A7D6A">
        <w:t>The inclusion and exclusion criteria for the screening were identified and noted before initiating database searches (</w:t>
      </w:r>
      <w:r w:rsidRPr="002A7D6A">
        <w:fldChar w:fldCharType="begin"/>
      </w:r>
      <w:r w:rsidRPr="002A7D6A">
        <w:instrText xml:space="preserve"> REF _Ref162209371 \h </w:instrText>
      </w:r>
      <w:r w:rsidRPr="002A7D6A">
        <w:fldChar w:fldCharType="separate"/>
      </w:r>
      <w:r w:rsidR="005D3A05" w:rsidRPr="002A7D6A">
        <w:t xml:space="preserve">Table </w:t>
      </w:r>
      <w:r w:rsidR="005D3A05">
        <w:rPr>
          <w:noProof/>
        </w:rPr>
        <w:t>2</w:t>
      </w:r>
      <w:r w:rsidR="005D3A05">
        <w:t>.</w:t>
      </w:r>
      <w:r w:rsidR="005D3A05">
        <w:rPr>
          <w:noProof/>
        </w:rPr>
        <w:t>1</w:t>
      </w:r>
      <w:r w:rsidRPr="002A7D6A">
        <w:fldChar w:fldCharType="end"/>
      </w:r>
      <w:r w:rsidRPr="002A7D6A">
        <w:t xml:space="preserve">). We searched various databases for studies on the effects of a factor on a quantitative measurement of sentinel behaviour (e.g., frequency, duration, number of bouts, etc.). We only included articles that tested sentinel behaviour in terrestrial or avian vertebrates. Aquatic species can have different methods of identifying threats and communicating their presence. </w:t>
      </w:r>
    </w:p>
    <w:p w14:paraId="05FCB3F5" w14:textId="2FD2D294" w:rsidR="00F845A3" w:rsidRPr="002A7D6A" w:rsidRDefault="00F845A3" w:rsidP="00F845A3">
      <w:pPr>
        <w:pStyle w:val="BetterCaption"/>
      </w:pPr>
      <w:bookmarkStart w:id="36" w:name="_Ref162209371"/>
      <w:bookmarkStart w:id="37" w:name="_Toc171695705"/>
      <w:r w:rsidRPr="002A7D6A">
        <w:lastRenderedPageBreak/>
        <w:t xml:space="preserve">Table </w:t>
      </w:r>
      <w:r w:rsidR="005D3A05">
        <w:fldChar w:fldCharType="begin"/>
      </w:r>
      <w:r w:rsidR="005D3A05">
        <w:instrText xml:space="preserve"> STYLEREF 1 \s </w:instrText>
      </w:r>
      <w:r w:rsidR="005D3A05">
        <w:fldChar w:fldCharType="separate"/>
      </w:r>
      <w:r w:rsidR="005D3A05">
        <w:rPr>
          <w:noProof/>
        </w:rPr>
        <w:t>2</w:t>
      </w:r>
      <w:r w:rsidR="005D3A05">
        <w:fldChar w:fldCharType="end"/>
      </w:r>
      <w:r w:rsidR="005D3A05">
        <w:t>.</w:t>
      </w:r>
      <w:r w:rsidR="005D3A05">
        <w:fldChar w:fldCharType="begin"/>
      </w:r>
      <w:r w:rsidR="005D3A05">
        <w:instrText xml:space="preserve"> SEQ Table \* ARABIC \s 1 </w:instrText>
      </w:r>
      <w:r w:rsidR="005D3A05">
        <w:fldChar w:fldCharType="separate"/>
      </w:r>
      <w:r w:rsidR="005D3A05">
        <w:rPr>
          <w:noProof/>
        </w:rPr>
        <w:t>1</w:t>
      </w:r>
      <w:r w:rsidR="005D3A05">
        <w:fldChar w:fldCharType="end"/>
      </w:r>
      <w:bookmarkEnd w:id="36"/>
      <w:r w:rsidRPr="002A7D6A">
        <w:t>:</w:t>
      </w:r>
      <w:r w:rsidRPr="002A7D6A">
        <w:rPr>
          <w:rStyle w:val="SectionTextChar"/>
          <w:rFonts w:eastAsiaTheme="minorHAnsi"/>
          <w:b w:val="0"/>
          <w:bCs w:val="0"/>
        </w:rPr>
        <w:t xml:space="preserve"> Inclusion and exclusion criteria for the scoping review</w:t>
      </w:r>
      <w:bookmarkEnd w:id="37"/>
    </w:p>
    <w:tbl>
      <w:tblPr>
        <w:tblStyle w:val="TableGrid"/>
        <w:tblW w:w="0" w:type="auto"/>
        <w:tblLook w:val="04A0" w:firstRow="1" w:lastRow="0" w:firstColumn="1" w:lastColumn="0" w:noHBand="0" w:noVBand="1"/>
      </w:tblPr>
      <w:tblGrid>
        <w:gridCol w:w="2547"/>
        <w:gridCol w:w="6803"/>
      </w:tblGrid>
      <w:tr w:rsidR="00F845A3" w:rsidRPr="002A7D6A" w14:paraId="759B849C" w14:textId="77777777" w:rsidTr="00D56D97">
        <w:tc>
          <w:tcPr>
            <w:tcW w:w="2547" w:type="dxa"/>
            <w:shd w:val="clear" w:color="auto" w:fill="D9D9D9" w:themeFill="background1" w:themeFillShade="D9"/>
          </w:tcPr>
          <w:p w14:paraId="4A9065B7" w14:textId="77777777" w:rsidR="00F845A3" w:rsidRPr="002A7D6A" w:rsidRDefault="00F845A3" w:rsidP="00D56D97">
            <w:pPr>
              <w:pStyle w:val="SectionText0"/>
              <w:rPr>
                <w:b/>
                <w:bCs/>
              </w:rPr>
            </w:pPr>
            <w:r w:rsidRPr="002A7D6A">
              <w:rPr>
                <w:b/>
                <w:bCs/>
              </w:rPr>
              <w:t>Inclusion Criteria</w:t>
            </w:r>
          </w:p>
        </w:tc>
        <w:tc>
          <w:tcPr>
            <w:tcW w:w="6803" w:type="dxa"/>
            <w:shd w:val="clear" w:color="auto" w:fill="D9D9D9" w:themeFill="background1" w:themeFillShade="D9"/>
          </w:tcPr>
          <w:p w14:paraId="209B01A9" w14:textId="77777777" w:rsidR="00F845A3" w:rsidRPr="002A7D6A" w:rsidRDefault="00F845A3" w:rsidP="00D56D97">
            <w:pPr>
              <w:pStyle w:val="SectionText0"/>
              <w:rPr>
                <w:b/>
                <w:bCs/>
              </w:rPr>
            </w:pPr>
            <w:r w:rsidRPr="002A7D6A">
              <w:rPr>
                <w:b/>
                <w:bCs/>
              </w:rPr>
              <w:t>Description</w:t>
            </w:r>
          </w:p>
        </w:tc>
      </w:tr>
      <w:tr w:rsidR="00F845A3" w:rsidRPr="002A7D6A" w14:paraId="6E512F6F" w14:textId="77777777" w:rsidTr="00D56D97">
        <w:tc>
          <w:tcPr>
            <w:tcW w:w="2547" w:type="dxa"/>
          </w:tcPr>
          <w:p w14:paraId="6A3B5B2A" w14:textId="77777777" w:rsidR="00F845A3" w:rsidRPr="002A7D6A" w:rsidRDefault="00F845A3" w:rsidP="00D56D97">
            <w:pPr>
              <w:pStyle w:val="SectionText0"/>
              <w:tabs>
                <w:tab w:val="right" w:pos="2331"/>
              </w:tabs>
            </w:pPr>
            <w:r w:rsidRPr="002A7D6A">
              <w:t>Study design</w:t>
            </w:r>
            <w:r w:rsidRPr="002A7D6A">
              <w:tab/>
            </w:r>
          </w:p>
        </w:tc>
        <w:tc>
          <w:tcPr>
            <w:tcW w:w="6803" w:type="dxa"/>
          </w:tcPr>
          <w:p w14:paraId="02255C43" w14:textId="77777777" w:rsidR="00F845A3" w:rsidRPr="002A7D6A" w:rsidRDefault="00F845A3" w:rsidP="00D56D97">
            <w:pPr>
              <w:pStyle w:val="SectionText0"/>
            </w:pPr>
            <w:r w:rsidRPr="002A7D6A">
              <w:t>Study must be experimental; testing the effect of one or more factors on some element of sentinel behaviour.</w:t>
            </w:r>
          </w:p>
        </w:tc>
      </w:tr>
      <w:tr w:rsidR="00F845A3" w:rsidRPr="002A7D6A" w14:paraId="247F4C30" w14:textId="77777777" w:rsidTr="00D56D97">
        <w:tc>
          <w:tcPr>
            <w:tcW w:w="2547" w:type="dxa"/>
          </w:tcPr>
          <w:p w14:paraId="3B959EE7" w14:textId="77777777" w:rsidR="00F845A3" w:rsidRPr="002A7D6A" w:rsidRDefault="00F845A3" w:rsidP="00D56D97">
            <w:pPr>
              <w:pStyle w:val="SectionText0"/>
            </w:pPr>
            <w:r w:rsidRPr="002A7D6A">
              <w:t>Model species</w:t>
            </w:r>
          </w:p>
        </w:tc>
        <w:tc>
          <w:tcPr>
            <w:tcW w:w="6803" w:type="dxa"/>
          </w:tcPr>
          <w:p w14:paraId="75FDCBC5" w14:textId="77777777" w:rsidR="00F845A3" w:rsidRPr="002A7D6A" w:rsidRDefault="00F845A3" w:rsidP="00D56D97">
            <w:pPr>
              <w:pStyle w:val="SectionText0"/>
            </w:pPr>
            <w:r>
              <w:t>Animal</w:t>
            </w:r>
            <w:r w:rsidRPr="002A7D6A">
              <w:t xml:space="preserve"> species must be terrestrial or avian, and vertebrate.</w:t>
            </w:r>
          </w:p>
        </w:tc>
      </w:tr>
      <w:tr w:rsidR="00F845A3" w:rsidRPr="002A7D6A" w14:paraId="07D2534F" w14:textId="77777777" w:rsidTr="00D56D97">
        <w:tc>
          <w:tcPr>
            <w:tcW w:w="2547" w:type="dxa"/>
            <w:tcBorders>
              <w:bottom w:val="single" w:sz="4" w:space="0" w:color="auto"/>
            </w:tcBorders>
          </w:tcPr>
          <w:p w14:paraId="429A9E96" w14:textId="77777777" w:rsidR="00F845A3" w:rsidRPr="002A7D6A" w:rsidRDefault="00F845A3" w:rsidP="00D56D97">
            <w:pPr>
              <w:pStyle w:val="SectionText0"/>
            </w:pPr>
            <w:r w:rsidRPr="002A7D6A">
              <w:t>Date of publication</w:t>
            </w:r>
          </w:p>
        </w:tc>
        <w:tc>
          <w:tcPr>
            <w:tcW w:w="6803" w:type="dxa"/>
            <w:tcBorders>
              <w:bottom w:val="single" w:sz="4" w:space="0" w:color="auto"/>
            </w:tcBorders>
          </w:tcPr>
          <w:p w14:paraId="40C2AF78" w14:textId="77777777" w:rsidR="00F845A3" w:rsidRPr="002A7D6A" w:rsidRDefault="00F845A3" w:rsidP="00D56D97">
            <w:pPr>
              <w:pStyle w:val="SectionText0"/>
            </w:pPr>
            <w:r w:rsidRPr="002A7D6A">
              <w:t>Article must have been published after 1970.</w:t>
            </w:r>
          </w:p>
        </w:tc>
      </w:tr>
      <w:tr w:rsidR="00F845A3" w:rsidRPr="002A7D6A" w14:paraId="044CA498" w14:textId="77777777" w:rsidTr="00D56D97">
        <w:tc>
          <w:tcPr>
            <w:tcW w:w="2547" w:type="dxa"/>
            <w:tcBorders>
              <w:bottom w:val="single" w:sz="4" w:space="0" w:color="auto"/>
            </w:tcBorders>
          </w:tcPr>
          <w:p w14:paraId="2AD2A078" w14:textId="77777777" w:rsidR="00F845A3" w:rsidRPr="002A7D6A" w:rsidRDefault="00F845A3" w:rsidP="00D56D97">
            <w:pPr>
              <w:pStyle w:val="SectionText0"/>
            </w:pPr>
            <w:r w:rsidRPr="002A7D6A">
              <w:t>Major concepts</w:t>
            </w:r>
          </w:p>
        </w:tc>
        <w:tc>
          <w:tcPr>
            <w:tcW w:w="6803" w:type="dxa"/>
            <w:tcBorders>
              <w:bottom w:val="single" w:sz="4" w:space="0" w:color="auto"/>
            </w:tcBorders>
          </w:tcPr>
          <w:p w14:paraId="6D62D9DB" w14:textId="77777777" w:rsidR="00F845A3" w:rsidRPr="002A7D6A" w:rsidRDefault="00F845A3" w:rsidP="00D56D97">
            <w:pPr>
              <w:pStyle w:val="SectionText0"/>
            </w:pPr>
            <w:r w:rsidRPr="002A7D6A">
              <w:t>Must be related to behaviour, behavioural ecology</w:t>
            </w:r>
            <w:r>
              <w:t>,</w:t>
            </w:r>
            <w:r w:rsidRPr="002A7D6A">
              <w:t xml:space="preserve"> or adjacent and related fields.</w:t>
            </w:r>
          </w:p>
        </w:tc>
      </w:tr>
      <w:tr w:rsidR="00F845A3" w:rsidRPr="002A7D6A" w14:paraId="6195934F" w14:textId="77777777" w:rsidTr="00D56D97">
        <w:tc>
          <w:tcPr>
            <w:tcW w:w="2547" w:type="dxa"/>
            <w:tcBorders>
              <w:top w:val="single" w:sz="4" w:space="0" w:color="auto"/>
              <w:left w:val="nil"/>
              <w:bottom w:val="single" w:sz="4" w:space="0" w:color="auto"/>
              <w:right w:val="nil"/>
            </w:tcBorders>
          </w:tcPr>
          <w:p w14:paraId="0B52FC6A" w14:textId="77777777" w:rsidR="00F845A3" w:rsidRPr="002A7D6A" w:rsidRDefault="00F845A3" w:rsidP="00D56D97">
            <w:pPr>
              <w:pStyle w:val="SectionText0"/>
            </w:pPr>
          </w:p>
        </w:tc>
        <w:tc>
          <w:tcPr>
            <w:tcW w:w="6803" w:type="dxa"/>
            <w:tcBorders>
              <w:top w:val="single" w:sz="4" w:space="0" w:color="auto"/>
              <w:left w:val="nil"/>
              <w:bottom w:val="single" w:sz="4" w:space="0" w:color="auto"/>
              <w:right w:val="nil"/>
            </w:tcBorders>
          </w:tcPr>
          <w:p w14:paraId="09AA33E5" w14:textId="77777777" w:rsidR="00F845A3" w:rsidRPr="002A7D6A" w:rsidRDefault="00F845A3" w:rsidP="00D56D97">
            <w:pPr>
              <w:pStyle w:val="SectionText0"/>
            </w:pPr>
          </w:p>
        </w:tc>
      </w:tr>
      <w:tr w:rsidR="00F845A3" w:rsidRPr="002A7D6A" w14:paraId="058F82A0" w14:textId="77777777" w:rsidTr="00D56D97">
        <w:tc>
          <w:tcPr>
            <w:tcW w:w="2547" w:type="dxa"/>
            <w:tcBorders>
              <w:top w:val="single" w:sz="4" w:space="0" w:color="auto"/>
            </w:tcBorders>
            <w:shd w:val="clear" w:color="auto" w:fill="D9D9D9" w:themeFill="background1" w:themeFillShade="D9"/>
          </w:tcPr>
          <w:p w14:paraId="4241239A" w14:textId="77777777" w:rsidR="00F845A3" w:rsidRPr="002A7D6A" w:rsidRDefault="00F845A3" w:rsidP="00D56D97">
            <w:pPr>
              <w:pStyle w:val="SectionText0"/>
              <w:rPr>
                <w:b/>
                <w:bCs/>
              </w:rPr>
            </w:pPr>
            <w:r w:rsidRPr="002A7D6A">
              <w:rPr>
                <w:b/>
                <w:bCs/>
              </w:rPr>
              <w:t>Exclusion Criteria</w:t>
            </w:r>
          </w:p>
        </w:tc>
        <w:tc>
          <w:tcPr>
            <w:tcW w:w="6803" w:type="dxa"/>
            <w:tcBorders>
              <w:top w:val="single" w:sz="4" w:space="0" w:color="auto"/>
            </w:tcBorders>
            <w:shd w:val="clear" w:color="auto" w:fill="D9D9D9" w:themeFill="background1" w:themeFillShade="D9"/>
          </w:tcPr>
          <w:p w14:paraId="57FFA5FB" w14:textId="77777777" w:rsidR="00F845A3" w:rsidRPr="002A7D6A" w:rsidRDefault="00F845A3" w:rsidP="00D56D97">
            <w:pPr>
              <w:pStyle w:val="SectionText0"/>
              <w:rPr>
                <w:b/>
                <w:bCs/>
              </w:rPr>
            </w:pPr>
            <w:r w:rsidRPr="002A7D6A">
              <w:rPr>
                <w:b/>
                <w:bCs/>
              </w:rPr>
              <w:t>Description</w:t>
            </w:r>
          </w:p>
        </w:tc>
      </w:tr>
      <w:tr w:rsidR="00F845A3" w:rsidRPr="002A7D6A" w14:paraId="13042BB4" w14:textId="77777777" w:rsidTr="00D56D97">
        <w:tc>
          <w:tcPr>
            <w:tcW w:w="2547" w:type="dxa"/>
          </w:tcPr>
          <w:p w14:paraId="6D92F1F0" w14:textId="77777777" w:rsidR="00F845A3" w:rsidRPr="002A7D6A" w:rsidRDefault="00F845A3" w:rsidP="00D56D97">
            <w:pPr>
              <w:pStyle w:val="SectionText0"/>
            </w:pPr>
            <w:r w:rsidRPr="002A7D6A">
              <w:t>Study design</w:t>
            </w:r>
          </w:p>
        </w:tc>
        <w:tc>
          <w:tcPr>
            <w:tcW w:w="6803" w:type="dxa"/>
          </w:tcPr>
          <w:p w14:paraId="39587EC5" w14:textId="77777777" w:rsidR="00F845A3" w:rsidRPr="002A7D6A" w:rsidRDefault="00F845A3" w:rsidP="00D56D97">
            <w:pPr>
              <w:pStyle w:val="SectionText0"/>
            </w:pPr>
            <w:r w:rsidRPr="002A7D6A">
              <w:t xml:space="preserve">Study must not be </w:t>
            </w:r>
            <w:r>
              <w:t>descriptive</w:t>
            </w:r>
            <w:r w:rsidRPr="002A7D6A">
              <w:t xml:space="preserve"> (e.g. X species has a sentinel system), or mathematical/theoretical.</w:t>
            </w:r>
          </w:p>
        </w:tc>
      </w:tr>
      <w:tr w:rsidR="00F845A3" w:rsidRPr="002A7D6A" w14:paraId="3C3D87AA" w14:textId="77777777" w:rsidTr="00D56D97">
        <w:tc>
          <w:tcPr>
            <w:tcW w:w="2547" w:type="dxa"/>
          </w:tcPr>
          <w:p w14:paraId="220D4D98" w14:textId="77777777" w:rsidR="00F845A3" w:rsidRPr="002A7D6A" w:rsidRDefault="00F845A3" w:rsidP="00D56D97">
            <w:pPr>
              <w:pStyle w:val="SectionText0"/>
            </w:pPr>
            <w:r w:rsidRPr="002A7D6A">
              <w:t>Model species</w:t>
            </w:r>
          </w:p>
        </w:tc>
        <w:tc>
          <w:tcPr>
            <w:tcW w:w="6803" w:type="dxa"/>
          </w:tcPr>
          <w:p w14:paraId="73667258" w14:textId="77777777" w:rsidR="00F845A3" w:rsidRPr="002A7D6A" w:rsidRDefault="00F845A3" w:rsidP="00D56D97">
            <w:pPr>
              <w:pStyle w:val="SectionText0"/>
            </w:pPr>
            <w:r>
              <w:t>Animal</w:t>
            </w:r>
            <w:r w:rsidRPr="002A7D6A">
              <w:t xml:space="preserve"> species must not be aquatic and must not be invertebrate.</w:t>
            </w:r>
          </w:p>
        </w:tc>
      </w:tr>
      <w:tr w:rsidR="00F845A3" w:rsidRPr="002A7D6A" w14:paraId="17763C61" w14:textId="77777777" w:rsidTr="00D56D97">
        <w:tc>
          <w:tcPr>
            <w:tcW w:w="2547" w:type="dxa"/>
          </w:tcPr>
          <w:p w14:paraId="1F8A5B9A" w14:textId="77777777" w:rsidR="00F845A3" w:rsidRPr="002A7D6A" w:rsidRDefault="00F845A3" w:rsidP="00D56D97">
            <w:pPr>
              <w:pStyle w:val="SectionText0"/>
            </w:pPr>
            <w:r w:rsidRPr="002A7D6A">
              <w:t>Date of publication</w:t>
            </w:r>
          </w:p>
        </w:tc>
        <w:tc>
          <w:tcPr>
            <w:tcW w:w="6803" w:type="dxa"/>
          </w:tcPr>
          <w:p w14:paraId="19E8EA6E" w14:textId="77777777" w:rsidR="00F845A3" w:rsidRPr="002A7D6A" w:rsidRDefault="00F845A3" w:rsidP="00D56D97">
            <w:pPr>
              <w:pStyle w:val="SectionText0"/>
            </w:pPr>
            <w:r w:rsidRPr="002A7D6A">
              <w:t>Article must not have been published before 1970.</w:t>
            </w:r>
          </w:p>
        </w:tc>
      </w:tr>
      <w:tr w:rsidR="00F845A3" w:rsidRPr="002A7D6A" w14:paraId="02F17065" w14:textId="77777777" w:rsidTr="00D56D97">
        <w:tc>
          <w:tcPr>
            <w:tcW w:w="2547" w:type="dxa"/>
          </w:tcPr>
          <w:p w14:paraId="2DF7147B" w14:textId="77777777" w:rsidR="00F845A3" w:rsidRPr="002A7D6A" w:rsidRDefault="00F845A3" w:rsidP="00D56D97">
            <w:pPr>
              <w:pStyle w:val="SectionText0"/>
            </w:pPr>
            <w:r w:rsidRPr="002A7D6A">
              <w:t>Major concepts</w:t>
            </w:r>
          </w:p>
        </w:tc>
        <w:tc>
          <w:tcPr>
            <w:tcW w:w="6803" w:type="dxa"/>
          </w:tcPr>
          <w:p w14:paraId="7AD971D8" w14:textId="77777777" w:rsidR="00F845A3" w:rsidRPr="002A7D6A" w:rsidRDefault="00F845A3" w:rsidP="00D56D97">
            <w:pPr>
              <w:pStyle w:val="SectionText0"/>
            </w:pPr>
            <w:r w:rsidRPr="002A7D6A">
              <w:t>Exclude studies from non-behaviour-related fields (e.g. remote sensing, sentinels of ecosystem health/biodiversity, sleep).</w:t>
            </w:r>
          </w:p>
        </w:tc>
      </w:tr>
    </w:tbl>
    <w:p w14:paraId="03718F2A" w14:textId="77777777" w:rsidR="00F845A3" w:rsidRPr="002A7D6A" w:rsidRDefault="00F845A3" w:rsidP="00F845A3">
      <w:pPr>
        <w:pStyle w:val="SectionTitle"/>
        <w:spacing w:before="0" w:after="0" w:line="480" w:lineRule="auto"/>
        <w:sectPr w:rsidR="00F845A3" w:rsidRPr="002A7D6A" w:rsidSect="00F845A3">
          <w:pgSz w:w="12240" w:h="15840" w:code="1"/>
          <w:pgMar w:top="1440" w:right="1440" w:bottom="1440" w:left="1440" w:header="709" w:footer="709" w:gutter="0"/>
          <w:cols w:space="708"/>
          <w:docGrid w:linePitch="360"/>
        </w:sectPr>
      </w:pPr>
    </w:p>
    <w:p w14:paraId="479286A2" w14:textId="330DC013" w:rsidR="005A32F1" w:rsidRPr="002A7D6A" w:rsidRDefault="0033429A" w:rsidP="005A32F1">
      <w:pPr>
        <w:pStyle w:val="SectionText0"/>
        <w:spacing w:line="480" w:lineRule="auto"/>
      </w:pPr>
      <w:r w:rsidRPr="002A7D6A">
        <w:lastRenderedPageBreak/>
        <w:t>We excluded articles published before 1970 because the definition of sentinel</w:t>
      </w:r>
      <w:r>
        <w:t xml:space="preserve"> </w:t>
      </w:r>
      <w:r w:rsidR="005A32F1" w:rsidRPr="002A7D6A">
        <w:t xml:space="preserve">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005A32F1" w:rsidRPr="002A7D6A">
        <w:fldChar w:fldCharType="begin"/>
      </w:r>
      <w:r w:rsidR="005A32F1">
        <w:instrText xml:space="preserve"> ADDIN ZOTERO_ITEM CSL_CITATION {"citationID":"JF06EZNO","properties":{"formattedCitation":"(Bednekoff, 2015; Blumstein, 1999)","plainCitation":"(Bednekoff, 2015; Blumstein, 199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005A32F1" w:rsidRPr="002A7D6A">
        <w:fldChar w:fldCharType="separate"/>
      </w:r>
      <w:r w:rsidR="005A32F1" w:rsidRPr="002A7D6A">
        <w:t>(Bednekoff, 2015; Blumstein, 1999)</w:t>
      </w:r>
      <w:r w:rsidR="005A32F1" w:rsidRPr="002A7D6A">
        <w:fldChar w:fldCharType="end"/>
      </w:r>
      <w:r w:rsidR="005A32F1" w:rsidRPr="002A7D6A">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005A32F1" w:rsidRPr="002A7D6A">
        <w:fldChar w:fldCharType="begin"/>
      </w:r>
      <w:r w:rsidR="005A32F1">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005A32F1" w:rsidRPr="002A7D6A">
        <w:fldChar w:fldCharType="separate"/>
      </w:r>
      <w:r w:rsidR="005A32F1" w:rsidRPr="002A7D6A">
        <w:t>(Ridley et al., 2014)</w:t>
      </w:r>
      <w:r w:rsidR="005A32F1" w:rsidRPr="002A7D6A">
        <w:fldChar w:fldCharType="end"/>
      </w:r>
      <w:r w:rsidR="005A32F1" w:rsidRPr="002A7D6A">
        <w:t>.</w:t>
      </w:r>
    </w:p>
    <w:p w14:paraId="5B43E17F" w14:textId="35D3305C" w:rsidR="005A32F1" w:rsidRPr="002A7D6A" w:rsidRDefault="005A32F1" w:rsidP="003F457B">
      <w:pPr>
        <w:pStyle w:val="SectionSubtitle"/>
      </w:pPr>
      <w:bookmarkStart w:id="38" w:name="_Toc162794586"/>
      <w:bookmarkStart w:id="39" w:name="_Toc171937050"/>
      <w:r w:rsidRPr="002A7D6A">
        <w:t>Search strategy</w:t>
      </w:r>
      <w:bookmarkEnd w:id="38"/>
      <w:bookmarkEnd w:id="39"/>
    </w:p>
    <w:p w14:paraId="49E42F99" w14:textId="235D49A6" w:rsidR="00F845A3" w:rsidRDefault="005A32F1" w:rsidP="005A32F1">
      <w:pPr>
        <w:pStyle w:val="SectionText0"/>
        <w:spacing w:line="480" w:lineRule="auto"/>
        <w:sectPr w:rsidR="00F845A3" w:rsidSect="005A32F1">
          <w:pgSz w:w="12240" w:h="15840" w:code="1"/>
          <w:pgMar w:top="1440" w:right="1440" w:bottom="1440" w:left="1440" w:header="709" w:footer="709" w:gutter="0"/>
          <w:cols w:space="708"/>
          <w:docGrid w:linePitch="360"/>
        </w:sectPr>
      </w:pPr>
      <w:r w:rsidRPr="002A7D6A">
        <w:t>On Jan. 24</w:t>
      </w:r>
      <w:r w:rsidRPr="002A7D6A">
        <w:rPr>
          <w:vertAlign w:val="superscript"/>
        </w:rPr>
        <w:t>th</w:t>
      </w:r>
      <w:r w:rsidRPr="002A7D6A">
        <w:t xml:space="preserve">, 2022, a preliminary search was performed on Web of Science and Google Scholar to find relevant articles and generate a list of exemplar articles using “sentinel behaviour in animals” as a search string. This list of 20 articles was subsequently used to test the </w:t>
      </w:r>
      <w:r>
        <w:t>c</w:t>
      </w:r>
      <w:r w:rsidRPr="002A7D6A">
        <w:t>omprehensiveness of the final search strategy and screening. Common keywords in the exemplar articles were compiled and used to develop the search string. The final search string we used to search for articles was "Sentinel AND Behavio*" (</w:t>
      </w:r>
      <w:r w:rsidRPr="002A7D6A">
        <w:fldChar w:fldCharType="begin"/>
      </w:r>
      <w:r w:rsidRPr="002A7D6A">
        <w:instrText xml:space="preserve"> REF _Ref161749046 \h  \* MERGEFORMAT </w:instrText>
      </w:r>
      <w:r w:rsidRPr="002A7D6A">
        <w:fldChar w:fldCharType="separate"/>
      </w:r>
      <w:r w:rsidR="005D3A05" w:rsidRPr="002A7D6A">
        <w:t xml:space="preserve">Table </w:t>
      </w:r>
      <w:r w:rsidR="005D3A05">
        <w:rPr>
          <w:noProof/>
        </w:rPr>
        <w:t>2.2</w:t>
      </w:r>
      <w:r w:rsidRPr="002A7D6A">
        <w:fldChar w:fldCharType="end"/>
      </w:r>
      <w:r w:rsidRPr="002A7D6A">
        <w:t xml:space="preserve">). We filtered the articles by removing articles in fields unrelated to behaviour (e.g., sleep, remote sensing). On Nov. 1st, 2022, we searched through Web of Science Complete, which included </w:t>
      </w:r>
      <w:r w:rsidRPr="002A7D6A">
        <w:rPr>
          <w:lang w:eastAsia="en-US"/>
        </w:rPr>
        <w:t>Web of Science Core, Current Contents Connect, Zoological Records, SciELO Citation Index, KCI-Korean Journal Database, BIOSIS Citation Index, Data Citation Index</w:t>
      </w:r>
      <w:r w:rsidRPr="002A7D6A">
        <w:t>. Using the factors identified during the full-text screening of articles, ELICIT was used to search for any articles not present in the databases searched on Nov. 20</w:t>
      </w:r>
      <w:r w:rsidRPr="002A7D6A">
        <w:rPr>
          <w:vertAlign w:val="superscript"/>
        </w:rPr>
        <w:t>th</w:t>
      </w:r>
      <w:r w:rsidRPr="002A7D6A">
        <w:t>,</w:t>
      </w:r>
      <w:r w:rsidRPr="002A7D6A">
        <w:rPr>
          <w:vertAlign w:val="superscript"/>
        </w:rPr>
        <w:t xml:space="preserve"> </w:t>
      </w:r>
      <w:r w:rsidRPr="002A7D6A">
        <w:t xml:space="preserve">2023 using variations of the search string “How does [factor] affect sentinel behaviour?” </w:t>
      </w:r>
      <w:r w:rsidRPr="002A7D6A">
        <w:fldChar w:fldCharType="begin"/>
      </w:r>
      <w: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2A7D6A">
        <w:fldChar w:fldCharType="separate"/>
      </w:r>
      <w:r w:rsidRPr="002A7D6A">
        <w:t>(Kung, 2023)</w:t>
      </w:r>
      <w:r w:rsidRPr="002A7D6A">
        <w:fldChar w:fldCharType="end"/>
      </w:r>
      <w:r w:rsidRPr="002A7D6A">
        <w:t>.</w:t>
      </w:r>
    </w:p>
    <w:p w14:paraId="5202DFBD" w14:textId="7574E472" w:rsidR="00F845A3" w:rsidRPr="002A7D6A" w:rsidRDefault="00F845A3" w:rsidP="00F845A3">
      <w:pPr>
        <w:pStyle w:val="BetterCaption"/>
      </w:pPr>
      <w:bookmarkStart w:id="40" w:name="_Ref161749046"/>
      <w:bookmarkStart w:id="41" w:name="_Toc161750861"/>
      <w:bookmarkStart w:id="42" w:name="_Toc171695706"/>
      <w:r w:rsidRPr="002A7D6A">
        <w:lastRenderedPageBreak/>
        <w:t xml:space="preserve">Table </w:t>
      </w:r>
      <w:r w:rsidR="005D3A05">
        <w:fldChar w:fldCharType="begin"/>
      </w:r>
      <w:r w:rsidR="005D3A05">
        <w:instrText xml:space="preserve"> STYLEREF 1 \s </w:instrText>
      </w:r>
      <w:r w:rsidR="005D3A05">
        <w:fldChar w:fldCharType="separate"/>
      </w:r>
      <w:r w:rsidR="005D3A05">
        <w:rPr>
          <w:noProof/>
        </w:rPr>
        <w:t>2</w:t>
      </w:r>
      <w:r w:rsidR="005D3A05">
        <w:fldChar w:fldCharType="end"/>
      </w:r>
      <w:r w:rsidR="005D3A05">
        <w:t>.</w:t>
      </w:r>
      <w:r w:rsidR="005D3A05">
        <w:fldChar w:fldCharType="begin"/>
      </w:r>
      <w:r w:rsidR="005D3A05">
        <w:instrText xml:space="preserve"> SEQ Table \* ARABIC \s 1 </w:instrText>
      </w:r>
      <w:r w:rsidR="005D3A05">
        <w:fldChar w:fldCharType="separate"/>
      </w:r>
      <w:r w:rsidR="005D3A05">
        <w:rPr>
          <w:noProof/>
        </w:rPr>
        <w:t>2</w:t>
      </w:r>
      <w:r w:rsidR="005D3A05">
        <w:fldChar w:fldCharType="end"/>
      </w:r>
      <w:bookmarkEnd w:id="40"/>
      <w:r w:rsidRPr="002A7D6A">
        <w:t xml:space="preserve">: </w:t>
      </w:r>
      <w:r w:rsidRPr="002A7D6A">
        <w:rPr>
          <w:b w:val="0"/>
          <w:bCs w:val="0"/>
        </w:rPr>
        <w:t>Search string used on November 1</w:t>
      </w:r>
      <w:r w:rsidRPr="002A7D6A">
        <w:rPr>
          <w:b w:val="0"/>
          <w:vertAlign w:val="superscript"/>
        </w:rPr>
        <w:t>st</w:t>
      </w:r>
      <w:r w:rsidRPr="002A7D6A">
        <w:rPr>
          <w:b w:val="0"/>
          <w:bCs w:val="0"/>
        </w:rPr>
        <w:t>, 2022</w:t>
      </w:r>
      <w:bookmarkEnd w:id="41"/>
      <w:r w:rsidRPr="002A7D6A">
        <w:rPr>
          <w:b w:val="0"/>
          <w:bCs w:val="0"/>
        </w:rPr>
        <w:t>.</w:t>
      </w:r>
      <w:bookmarkEnd w:id="42"/>
    </w:p>
    <w:tbl>
      <w:tblPr>
        <w:tblStyle w:val="TableGrid"/>
        <w:tblW w:w="12955" w:type="dxa"/>
        <w:tblLook w:val="04A0" w:firstRow="1" w:lastRow="0" w:firstColumn="1" w:lastColumn="0" w:noHBand="0" w:noVBand="1"/>
      </w:tblPr>
      <w:tblGrid>
        <w:gridCol w:w="1615"/>
        <w:gridCol w:w="11340"/>
      </w:tblGrid>
      <w:tr w:rsidR="00F845A3" w:rsidRPr="002A7D6A" w14:paraId="2C0E1E1C" w14:textId="77777777" w:rsidTr="00D56D97">
        <w:tc>
          <w:tcPr>
            <w:tcW w:w="1615" w:type="dxa"/>
            <w:shd w:val="clear" w:color="auto" w:fill="D9D9D9" w:themeFill="background1" w:themeFillShade="D9"/>
          </w:tcPr>
          <w:p w14:paraId="534E49B9" w14:textId="77777777" w:rsidR="00F845A3" w:rsidRPr="002A7D6A" w:rsidRDefault="00F845A3" w:rsidP="00D56D97">
            <w:pPr>
              <w:pStyle w:val="SectionText0"/>
              <w:rPr>
                <w:b/>
                <w:bCs/>
              </w:rPr>
            </w:pPr>
            <w:r w:rsidRPr="002A7D6A">
              <w:rPr>
                <w:b/>
                <w:bCs/>
              </w:rPr>
              <w:t>Element</w:t>
            </w:r>
          </w:p>
        </w:tc>
        <w:tc>
          <w:tcPr>
            <w:tcW w:w="11340" w:type="dxa"/>
            <w:shd w:val="clear" w:color="auto" w:fill="D9D9D9" w:themeFill="background1" w:themeFillShade="D9"/>
          </w:tcPr>
          <w:p w14:paraId="7D6F25E8" w14:textId="77777777" w:rsidR="00F845A3" w:rsidRPr="002A7D6A" w:rsidRDefault="00F845A3" w:rsidP="00D56D97">
            <w:pPr>
              <w:pStyle w:val="SectionText0"/>
              <w:rPr>
                <w:b/>
                <w:bCs/>
              </w:rPr>
            </w:pPr>
            <w:r w:rsidRPr="002A7D6A">
              <w:rPr>
                <w:b/>
                <w:bCs/>
              </w:rPr>
              <w:t>String</w:t>
            </w:r>
          </w:p>
        </w:tc>
      </w:tr>
      <w:tr w:rsidR="00F845A3" w:rsidRPr="002A7D6A" w14:paraId="1AB5D1A7" w14:textId="77777777" w:rsidTr="00D56D97">
        <w:tc>
          <w:tcPr>
            <w:tcW w:w="1615" w:type="dxa"/>
          </w:tcPr>
          <w:p w14:paraId="34A5D025" w14:textId="77777777" w:rsidR="00F845A3" w:rsidRPr="002A7D6A" w:rsidRDefault="00F845A3" w:rsidP="00D56D97">
            <w:pPr>
              <w:pStyle w:val="SectionText0"/>
            </w:pPr>
            <w:r w:rsidRPr="002A7D6A">
              <w:t>Topic</w:t>
            </w:r>
          </w:p>
        </w:tc>
        <w:tc>
          <w:tcPr>
            <w:tcW w:w="11340" w:type="dxa"/>
          </w:tcPr>
          <w:p w14:paraId="582EE937" w14:textId="77777777" w:rsidR="00F845A3" w:rsidRPr="002A7D6A" w:rsidRDefault="00F845A3" w:rsidP="00D56D97">
            <w:pPr>
              <w:pStyle w:val="SectionText0"/>
            </w:pPr>
            <w:r w:rsidRPr="002A7D6A">
              <w:t>sentinel AND Behavio*</w:t>
            </w:r>
          </w:p>
        </w:tc>
      </w:tr>
      <w:tr w:rsidR="00F845A3" w:rsidRPr="002A7D6A" w14:paraId="65331412" w14:textId="77777777" w:rsidTr="00D56D97">
        <w:tc>
          <w:tcPr>
            <w:tcW w:w="1615" w:type="dxa"/>
          </w:tcPr>
          <w:p w14:paraId="4C38B202" w14:textId="77777777" w:rsidR="00F845A3" w:rsidRPr="002A7D6A" w:rsidRDefault="00F845A3" w:rsidP="00D56D97">
            <w:pPr>
              <w:pStyle w:val="SectionText0"/>
            </w:pPr>
            <w:r w:rsidRPr="002A7D6A">
              <w:t>Language</w:t>
            </w:r>
          </w:p>
        </w:tc>
        <w:tc>
          <w:tcPr>
            <w:tcW w:w="11340" w:type="dxa"/>
          </w:tcPr>
          <w:p w14:paraId="3611D55D" w14:textId="77777777" w:rsidR="00F845A3" w:rsidRPr="002A7D6A" w:rsidRDefault="00F845A3" w:rsidP="00D56D97">
            <w:pPr>
              <w:pStyle w:val="SectionText0"/>
            </w:pPr>
            <w:r w:rsidRPr="002A7D6A">
              <w:t>“ENGLISH”</w:t>
            </w:r>
          </w:p>
        </w:tc>
      </w:tr>
      <w:tr w:rsidR="00F845A3" w:rsidRPr="002A7D6A" w14:paraId="0A9FC3B2" w14:textId="77777777" w:rsidTr="00D56D97">
        <w:tc>
          <w:tcPr>
            <w:tcW w:w="1615" w:type="dxa"/>
          </w:tcPr>
          <w:p w14:paraId="7395D4B9" w14:textId="77777777" w:rsidR="00F845A3" w:rsidRPr="002A7D6A" w:rsidRDefault="00F845A3" w:rsidP="00D56D97">
            <w:pPr>
              <w:pStyle w:val="SectionText0"/>
            </w:pPr>
            <w:r w:rsidRPr="002A7D6A">
              <w:t>Subject</w:t>
            </w:r>
          </w:p>
        </w:tc>
        <w:tc>
          <w:tcPr>
            <w:tcW w:w="11340" w:type="dxa"/>
          </w:tcPr>
          <w:p w14:paraId="560EA368" w14:textId="77777777" w:rsidR="00F845A3" w:rsidRPr="002A7D6A" w:rsidRDefault="00F845A3" w:rsidP="00D56D97">
            <w:pPr>
              <w:pStyle w:val="SectionText0"/>
            </w:pPr>
            <w:r w:rsidRPr="002A7D6A">
              <w:t>“BEHAVIORAL SCIENCES”</w:t>
            </w:r>
          </w:p>
        </w:tc>
      </w:tr>
      <w:tr w:rsidR="00F845A3" w:rsidRPr="002A7D6A" w14:paraId="0E2E4362" w14:textId="77777777" w:rsidTr="00D56D97">
        <w:tc>
          <w:tcPr>
            <w:tcW w:w="1615" w:type="dxa"/>
          </w:tcPr>
          <w:p w14:paraId="2E234142" w14:textId="77777777" w:rsidR="00F845A3" w:rsidRPr="002A7D6A" w:rsidRDefault="00F845A3" w:rsidP="00D56D97">
            <w:pPr>
              <w:pStyle w:val="SectionText0"/>
            </w:pPr>
            <w:r w:rsidRPr="002A7D6A">
              <w:t>NOT Subject</w:t>
            </w:r>
          </w:p>
        </w:tc>
        <w:tc>
          <w:tcPr>
            <w:tcW w:w="11340" w:type="dxa"/>
          </w:tcPr>
          <w:p w14:paraId="198B404B" w14:textId="77777777" w:rsidR="00F845A3" w:rsidRPr="002A7D6A" w:rsidRDefault="00F845A3" w:rsidP="00D56D97">
            <w:pPr>
              <w:pStyle w:val="SectionText0"/>
            </w:pPr>
            <w:r w:rsidRPr="002A7D6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1FDBBAAE" w14:textId="77777777" w:rsidR="00F845A3" w:rsidRPr="002A7D6A" w:rsidRDefault="00F845A3" w:rsidP="00F845A3">
      <w:pPr>
        <w:pStyle w:val="SectionText0"/>
      </w:pPr>
    </w:p>
    <w:p w14:paraId="4B9561E7" w14:textId="77777777" w:rsidR="00F845A3" w:rsidRPr="002A7D6A" w:rsidRDefault="00F845A3" w:rsidP="00F845A3">
      <w:pPr>
        <w:pStyle w:val="SectionText0"/>
        <w:rPr>
          <w:b/>
          <w:bCs/>
          <w:highlight w:val="yellow"/>
        </w:rPr>
        <w:sectPr w:rsidR="00F845A3" w:rsidRPr="002A7D6A" w:rsidSect="00F845A3">
          <w:pgSz w:w="15840" w:h="12240" w:orient="landscape" w:code="1"/>
          <w:pgMar w:top="1440" w:right="1440" w:bottom="1440" w:left="1440" w:header="709" w:footer="709" w:gutter="0"/>
          <w:cols w:space="708"/>
          <w:docGrid w:linePitch="360"/>
        </w:sectPr>
      </w:pPr>
    </w:p>
    <w:p w14:paraId="57C35567" w14:textId="5F5764CA" w:rsidR="005A32F1" w:rsidRPr="002A7D6A" w:rsidRDefault="005A32F1" w:rsidP="003F457B">
      <w:pPr>
        <w:pStyle w:val="SectionSubtitle"/>
      </w:pPr>
      <w:bookmarkStart w:id="43" w:name="_Toc162794587"/>
      <w:bookmarkStart w:id="44" w:name="_Toc171937051"/>
      <w:r w:rsidRPr="002A7D6A">
        <w:lastRenderedPageBreak/>
        <w:t xml:space="preserve">Data collection </w:t>
      </w:r>
      <w:r w:rsidRPr="002A7D6A">
        <w:rPr>
          <w:rFonts w:cs="Times New Roman"/>
        </w:rPr>
        <w:t xml:space="preserve">and </w:t>
      </w:r>
      <w:r w:rsidRPr="002A7D6A">
        <w:t>analysis</w:t>
      </w:r>
      <w:bookmarkEnd w:id="43"/>
      <w:bookmarkEnd w:id="44"/>
    </w:p>
    <w:p w14:paraId="5A330A40" w14:textId="57A2B746" w:rsidR="005A32F1" w:rsidRDefault="005A32F1" w:rsidP="005A32F1">
      <w:pPr>
        <w:pStyle w:val="SectionText0"/>
        <w:spacing w:line="480" w:lineRule="auto"/>
      </w:pPr>
      <w:r w:rsidRPr="002A7D6A">
        <w:t xml:space="preserve">Titles and abstracts were screened three times using the "Metagear" package in R (v.4.2.3, </w:t>
      </w:r>
      <w:r w:rsidRPr="002A7D6A">
        <w:fldChar w:fldCharType="begin"/>
      </w:r>
      <w: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FacilitatingSystematicReviews2015"}}],"schema":"https://github.com/citation-style-language/schema/raw/master/csl-citation.json"} </w:instrText>
      </w:r>
      <w:r w:rsidRPr="002A7D6A">
        <w:fldChar w:fldCharType="separate"/>
      </w:r>
      <w:r w:rsidRPr="002A7D6A">
        <w:t>Lajeunesse, 2015)</w:t>
      </w:r>
      <w:r w:rsidRPr="002A7D6A">
        <w:fldChar w:fldCharType="end"/>
      </w:r>
      <w:r w:rsidRPr="002A7D6A">
        <w:t xml:space="preserve"> by following the inclusion and exclusion criteria (</w:t>
      </w:r>
      <w:r w:rsidRPr="002A7D6A">
        <w:fldChar w:fldCharType="begin"/>
      </w:r>
      <w:r w:rsidRPr="002A7D6A">
        <w:instrText xml:space="preserve"> REF _Ref162209371 \h </w:instrText>
      </w:r>
      <w:r w:rsidRPr="002A7D6A">
        <w:fldChar w:fldCharType="separate"/>
      </w:r>
      <w:r w:rsidR="005D3A05" w:rsidRPr="002A7D6A">
        <w:t xml:space="preserve">Table </w:t>
      </w:r>
      <w:r w:rsidR="005D3A05">
        <w:rPr>
          <w:noProof/>
        </w:rPr>
        <w:t>2</w:t>
      </w:r>
      <w:r w:rsidR="005D3A05">
        <w:t>.</w:t>
      </w:r>
      <w:r w:rsidR="005D3A05">
        <w:rPr>
          <w:noProof/>
        </w:rPr>
        <w:t>1</w:t>
      </w:r>
      <w:r w:rsidRPr="002A7D6A">
        <w:fldChar w:fldCharType="end"/>
      </w:r>
      <w:r w:rsidRPr="002A7D6A">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w:t>
      </w:r>
      <w:r>
        <w:t xml:space="preserve">(see </w:t>
      </w:r>
      <w:r>
        <w:fldChar w:fldCharType="begin"/>
      </w:r>
      <w:r>
        <w:instrText xml:space="preserve"> REF _Ref168656268 \h </w:instrText>
      </w:r>
      <w:r>
        <w:fldChar w:fldCharType="separate"/>
      </w:r>
      <w:r w:rsidR="005D3A05">
        <w:t xml:space="preserve">Table </w:t>
      </w:r>
      <w:r w:rsidR="005D3A05">
        <w:rPr>
          <w:noProof/>
        </w:rPr>
        <w:t>2</w:t>
      </w:r>
      <w:r w:rsidR="005D3A05">
        <w:t>.</w:t>
      </w:r>
      <w:r w:rsidR="005D3A05">
        <w:rPr>
          <w:noProof/>
        </w:rPr>
        <w:t>3</w:t>
      </w:r>
      <w:r>
        <w:fldChar w:fldCharType="end"/>
      </w:r>
      <w:r w:rsidRPr="002A7D6A">
        <w:t xml:space="preserve">). We also kept a record of articles that defined sentinel behaviour, and if that definition included coordination as a defining feature as proposed by Bednekoff </w:t>
      </w:r>
      <w:r w:rsidRPr="002A7D6A">
        <w:fldChar w:fldCharType="begin"/>
      </w:r>
      <w: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w:t>
      </w:r>
    </w:p>
    <w:p w14:paraId="731D18DB" w14:textId="7F1283BF" w:rsidR="00E518A3" w:rsidRPr="002A7D6A" w:rsidRDefault="00E518A3" w:rsidP="00E518A3">
      <w:pPr>
        <w:pStyle w:val="SectionTitle"/>
        <w:spacing w:before="0" w:after="0" w:line="480" w:lineRule="auto"/>
      </w:pPr>
      <w:bookmarkStart w:id="45" w:name="_Toc162794588"/>
      <w:bookmarkStart w:id="46" w:name="_Toc171937052"/>
      <w:r w:rsidRPr="002A7D6A">
        <w:t>Results</w:t>
      </w:r>
      <w:bookmarkEnd w:id="45"/>
      <w:bookmarkEnd w:id="46"/>
    </w:p>
    <w:p w14:paraId="3E4F8112" w14:textId="3C1D86F8" w:rsidR="00E518A3" w:rsidRPr="002A7D6A" w:rsidRDefault="00E518A3" w:rsidP="00E518A3">
      <w:pPr>
        <w:pStyle w:val="SectionText0"/>
        <w:spacing w:line="480" w:lineRule="auto"/>
      </w:pPr>
      <w:r w:rsidRPr="002A7D6A">
        <w:t xml:space="preserve">Our search string </w:t>
      </w:r>
      <w:r>
        <w:t>yielded</w:t>
      </w:r>
      <w:r w:rsidRPr="002A7D6A">
        <w:t xml:space="preserve"> 364 articles on Web of Science. Title and abstract screening rejected 274 articles, three articles were unretrievable, and 48 articles were rejected during full-text screening (</w:t>
      </w:r>
      <w:r w:rsidRPr="002A7D6A">
        <w:fldChar w:fldCharType="begin"/>
      </w:r>
      <w:r w:rsidRPr="002A7D6A">
        <w:instrText xml:space="preserve"> REF _Ref155326346 \h  \* MERGEFORMAT </w:instrText>
      </w:r>
      <w:r w:rsidRPr="002A7D6A">
        <w:fldChar w:fldCharType="separate"/>
      </w:r>
      <w:r w:rsidR="005D3A05" w:rsidRPr="002A7D6A">
        <w:t xml:space="preserve">Figure </w:t>
      </w:r>
      <w:r w:rsidR="005D3A05">
        <w:rPr>
          <w:noProof/>
        </w:rPr>
        <w:t>2.1</w:t>
      </w:r>
      <w:r w:rsidRPr="002A7D6A">
        <w:fldChar w:fldCharType="end"/>
      </w:r>
      <w:r w:rsidRPr="002A7D6A">
        <w:t>). We retained 42 studies that met the inclusion criteria. Our search of Web of Science Complete and subsequent screening successfully retained 85% of the exemplar articles (17/20 articles, higher than the minimum pre-established threshold of 80%).</w:t>
      </w:r>
    </w:p>
    <w:p w14:paraId="0B175E98" w14:textId="33576ED9" w:rsidR="00E518A3" w:rsidRPr="002A7D6A" w:rsidRDefault="00E518A3" w:rsidP="00E518A3">
      <w:pPr>
        <w:pStyle w:val="SectionText0"/>
        <w:spacing w:line="480" w:lineRule="auto"/>
      </w:pPr>
      <w:r w:rsidRPr="002A7D6A">
        <w:t xml:space="preserve">We retained 29 articles that conducted studies on sentinel behaviour on avian species, with most studies being performed on </w:t>
      </w:r>
      <w:r w:rsidRPr="002A7D6A">
        <w:rPr>
          <w:i/>
        </w:rPr>
        <w:t>Argya squamiceps</w:t>
      </w:r>
      <w:r w:rsidRPr="002A7D6A">
        <w:t xml:space="preserve"> (</w:t>
      </w:r>
      <w:r>
        <w:t>N=</w:t>
      </w:r>
      <w:r w:rsidRPr="002A7D6A">
        <w:t xml:space="preserve">6), </w:t>
      </w:r>
      <w:r w:rsidRPr="002A7D6A">
        <w:rPr>
          <w:i/>
        </w:rPr>
        <w:t>Turdoides spp.</w:t>
      </w:r>
      <w:r w:rsidRPr="002A7D6A">
        <w:t xml:space="preserve"> (</w:t>
      </w:r>
      <w:r>
        <w:t>N=</w:t>
      </w:r>
      <w:r w:rsidRPr="002A7D6A">
        <w:t xml:space="preserve">5), </w:t>
      </w:r>
      <w:r w:rsidRPr="002A7D6A">
        <w:rPr>
          <w:i/>
        </w:rPr>
        <w:t>Aphelocoma spp.</w:t>
      </w:r>
      <w:r w:rsidRPr="002A7D6A">
        <w:t xml:space="preserve"> (</w:t>
      </w:r>
      <w:r>
        <w:t>N=</w:t>
      </w:r>
      <w:r w:rsidRPr="002A7D6A">
        <w:t>5), and red-winged blackbirds (</w:t>
      </w:r>
      <w:r w:rsidRPr="002A7D6A">
        <w:rPr>
          <w:i/>
        </w:rPr>
        <w:t>Agelaius phoeniceus</w:t>
      </w:r>
      <w:r w:rsidRPr="002A7D6A">
        <w:t xml:space="preserve">, </w:t>
      </w:r>
      <w:r>
        <w:t>N=</w:t>
      </w:r>
      <w:r w:rsidRPr="002A7D6A">
        <w:t>3) (</w:t>
      </w:r>
      <w:r w:rsidRPr="002A7D6A">
        <w:fldChar w:fldCharType="begin"/>
      </w:r>
      <w:r w:rsidRPr="002A7D6A">
        <w:instrText xml:space="preserve"> REF _Ref155326295 \h </w:instrText>
      </w:r>
      <w:r w:rsidRPr="002A7D6A">
        <w:fldChar w:fldCharType="separate"/>
      </w:r>
      <w:r w:rsidR="005D3A05" w:rsidRPr="002A7D6A">
        <w:t xml:space="preserve">Table </w:t>
      </w:r>
      <w:r w:rsidR="005D3A05">
        <w:rPr>
          <w:noProof/>
        </w:rPr>
        <w:t>2</w:t>
      </w:r>
      <w:r w:rsidR="005D3A05">
        <w:t>.</w:t>
      </w:r>
      <w:r w:rsidR="005D3A05">
        <w:rPr>
          <w:noProof/>
        </w:rPr>
        <w:t>4</w:t>
      </w:r>
      <w:r w:rsidRPr="002A7D6A">
        <w:fldChar w:fldCharType="end"/>
      </w:r>
      <w:r w:rsidRPr="002A7D6A">
        <w:t>). The other 13 studies were conducted on mammal species, namely on meerkats (</w:t>
      </w:r>
      <w:r w:rsidRPr="002A7D6A">
        <w:rPr>
          <w:i/>
        </w:rPr>
        <w:t>Suricata suricatta,</w:t>
      </w:r>
      <w:r w:rsidRPr="002A7D6A">
        <w:t xml:space="preserve"> </w:t>
      </w:r>
      <w:r>
        <w:t>N=</w:t>
      </w:r>
      <w:r w:rsidRPr="002A7D6A">
        <w:t>7), dwarf mongooses (</w:t>
      </w:r>
      <w:r w:rsidRPr="002A7D6A">
        <w:rPr>
          <w:i/>
        </w:rPr>
        <w:t xml:space="preserve">Helogale parvula, </w:t>
      </w:r>
      <w:r>
        <w:t>N=</w:t>
      </w:r>
      <w:r w:rsidRPr="002A7D6A">
        <w:t>5), and vervet monkeys (</w:t>
      </w:r>
      <w:r w:rsidRPr="002A7D6A">
        <w:rPr>
          <w:i/>
          <w:iCs w:val="0"/>
        </w:rPr>
        <w:t>Chlorocebus aethiops sabaeus</w:t>
      </w:r>
      <w:r w:rsidRPr="002A7D6A">
        <w:t xml:space="preserve">, </w:t>
      </w:r>
      <w:r>
        <w:t>N=</w:t>
      </w:r>
      <w:r w:rsidRPr="002A7D6A">
        <w:t>1).</w:t>
      </w:r>
    </w:p>
    <w:p w14:paraId="7BB02FF3" w14:textId="77777777" w:rsidR="00E518A3" w:rsidRPr="00E518A3" w:rsidRDefault="00E518A3" w:rsidP="00E518A3">
      <w:pPr>
        <w:pStyle w:val="SectionText"/>
        <w:sectPr w:rsidR="00E518A3" w:rsidRPr="00E518A3" w:rsidSect="005A32F1">
          <w:headerReference w:type="default" r:id="rId20"/>
          <w:pgSz w:w="12240" w:h="15840" w:code="1"/>
          <w:pgMar w:top="1440" w:right="1440" w:bottom="1440" w:left="1440" w:header="709" w:footer="709" w:gutter="0"/>
          <w:cols w:space="708"/>
          <w:docGrid w:linePitch="360"/>
        </w:sectPr>
      </w:pPr>
    </w:p>
    <w:p w14:paraId="7A19BC19" w14:textId="79D363BA" w:rsidR="005A32F1" w:rsidRPr="008440F6" w:rsidRDefault="005A32F1" w:rsidP="005A32F1">
      <w:pPr>
        <w:pStyle w:val="BetterCaption"/>
        <w:rPr>
          <w:b w:val="0"/>
          <w:bCs w:val="0"/>
        </w:rPr>
      </w:pPr>
      <w:bookmarkStart w:id="47" w:name="_Ref168656268"/>
      <w:bookmarkStart w:id="48" w:name="_Toc171695707"/>
      <w:r>
        <w:lastRenderedPageBreak/>
        <w:t xml:space="preserve">Table </w:t>
      </w:r>
      <w:r w:rsidR="005D3A05">
        <w:fldChar w:fldCharType="begin"/>
      </w:r>
      <w:r w:rsidR="005D3A05">
        <w:instrText xml:space="preserve"> STYLEREF 1 \s </w:instrText>
      </w:r>
      <w:r w:rsidR="005D3A05">
        <w:fldChar w:fldCharType="separate"/>
      </w:r>
      <w:r w:rsidR="005D3A05">
        <w:rPr>
          <w:noProof/>
        </w:rPr>
        <w:t>2</w:t>
      </w:r>
      <w:r w:rsidR="005D3A05">
        <w:fldChar w:fldCharType="end"/>
      </w:r>
      <w:r w:rsidR="005D3A05">
        <w:t>.</w:t>
      </w:r>
      <w:r w:rsidR="005D3A05">
        <w:fldChar w:fldCharType="begin"/>
      </w:r>
      <w:r w:rsidR="005D3A05">
        <w:instrText xml:space="preserve"> SEQ Table \* ARABIC \s 1 </w:instrText>
      </w:r>
      <w:r w:rsidR="005D3A05">
        <w:fldChar w:fldCharType="separate"/>
      </w:r>
      <w:r w:rsidR="005D3A05">
        <w:rPr>
          <w:noProof/>
        </w:rPr>
        <w:t>3</w:t>
      </w:r>
      <w:r w:rsidR="005D3A05">
        <w:fldChar w:fldCharType="end"/>
      </w:r>
      <w:bookmarkEnd w:id="47"/>
      <w:r>
        <w:t xml:space="preserve">: </w:t>
      </w:r>
      <w:r>
        <w:rPr>
          <w:b w:val="0"/>
          <w:bCs w:val="0"/>
        </w:rPr>
        <w:t>List of intrinsic and extrinsic factors identified in retained articles.</w:t>
      </w:r>
      <w:bookmarkEnd w:id="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5A32F1" w:rsidRPr="008E2E79" w14:paraId="7D2E2A3C" w14:textId="77777777" w:rsidTr="00D56D97">
        <w:tc>
          <w:tcPr>
            <w:tcW w:w="1696" w:type="dxa"/>
            <w:shd w:val="clear" w:color="auto" w:fill="D9D9D9" w:themeFill="background1" w:themeFillShade="D9"/>
          </w:tcPr>
          <w:p w14:paraId="48521673" w14:textId="77777777" w:rsidR="005A32F1" w:rsidRPr="008E2E79" w:rsidRDefault="005A32F1" w:rsidP="00D56D97">
            <w:pPr>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 Type</w:t>
            </w:r>
          </w:p>
        </w:tc>
        <w:tc>
          <w:tcPr>
            <w:tcW w:w="5103" w:type="dxa"/>
            <w:shd w:val="clear" w:color="auto" w:fill="D9D9D9" w:themeFill="background1" w:themeFillShade="D9"/>
          </w:tcPr>
          <w:p w14:paraId="10340DED" w14:textId="77777777" w:rsidR="005A32F1" w:rsidRPr="008E2E79" w:rsidRDefault="005A32F1" w:rsidP="00D56D97">
            <w:pPr>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s Identified</w:t>
            </w:r>
          </w:p>
        </w:tc>
        <w:tc>
          <w:tcPr>
            <w:tcW w:w="2551" w:type="dxa"/>
            <w:shd w:val="clear" w:color="auto" w:fill="D9D9D9" w:themeFill="background1" w:themeFillShade="D9"/>
          </w:tcPr>
          <w:p w14:paraId="3806EFE6" w14:textId="77777777" w:rsidR="005A32F1" w:rsidRPr="008E2E79" w:rsidRDefault="005A32F1" w:rsidP="00D56D97">
            <w:pPr>
              <w:jc w:val="right"/>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Number of studies</w:t>
            </w:r>
          </w:p>
        </w:tc>
      </w:tr>
      <w:tr w:rsidR="005A32F1" w:rsidRPr="008E2E79" w14:paraId="20DBDC11" w14:textId="77777777" w:rsidTr="00D56D97">
        <w:tc>
          <w:tcPr>
            <w:tcW w:w="1696" w:type="dxa"/>
          </w:tcPr>
          <w:p w14:paraId="6F173E46" w14:textId="77777777" w:rsidR="005A32F1" w:rsidRDefault="005A32F1" w:rsidP="00D56D97">
            <w:pPr>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Intrinsic</w:t>
            </w:r>
          </w:p>
          <w:p w14:paraId="69BCF4A5" w14:textId="77777777" w:rsidR="005A32F1" w:rsidRPr="008E2E79" w:rsidRDefault="00000000" w:rsidP="00D56D97">
            <w:pPr>
              <w:spacing w:line="36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kern w:val="0"/>
                <w:sz w:val="24"/>
                <w:szCs w:val="24"/>
                <w:lang w:eastAsia="en-CA"/>
                <w14:ligatures w14:val="none"/>
              </w:rPr>
              <w:pict w14:anchorId="78E4ED2B">
                <v:rect id="_x0000_i1025" style="width:462.85pt;height:1.5pt" o:hrpct="989" o:hralign="center" o:hrstd="t" o:hr="t" fillcolor="#a0a0a0" stroked="f"/>
              </w:pict>
            </w:r>
          </w:p>
        </w:tc>
        <w:tc>
          <w:tcPr>
            <w:tcW w:w="5103" w:type="dxa"/>
          </w:tcPr>
          <w:p w14:paraId="11024977" w14:textId="77777777" w:rsidR="005A32F1" w:rsidRDefault="005A32F1" w:rsidP="00D56D97">
            <w:pPr>
              <w:rPr>
                <w:rFonts w:ascii="Times New Roman" w:eastAsia="Times New Roman" w:hAnsi="Times New Roman" w:cs="Times New Roman"/>
                <w:b/>
                <w:bCs/>
                <w:sz w:val="24"/>
                <w:szCs w:val="24"/>
                <w:lang w:eastAsia="en-CA"/>
              </w:rPr>
            </w:pPr>
          </w:p>
          <w:p w14:paraId="1FC926CF" w14:textId="77777777" w:rsidR="005A32F1" w:rsidRPr="008E2E79" w:rsidRDefault="00000000"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016B75D9">
                <v:rect id="_x0000_i1026" style="width:462.85pt;height:1.5pt" o:hrpct="989" o:hralign="center" o:hrstd="t" o:hr="t" fillcolor="#a0a0a0" stroked="f"/>
              </w:pict>
            </w:r>
          </w:p>
        </w:tc>
        <w:tc>
          <w:tcPr>
            <w:tcW w:w="2551" w:type="dxa"/>
          </w:tcPr>
          <w:p w14:paraId="02E29F1B" w14:textId="77777777" w:rsidR="005A32F1" w:rsidRDefault="005A32F1" w:rsidP="00D56D97">
            <w:pPr>
              <w:rPr>
                <w:rFonts w:ascii="Times New Roman" w:eastAsia="Times New Roman" w:hAnsi="Times New Roman" w:cs="Times New Roman"/>
                <w:b/>
                <w:bCs/>
                <w:sz w:val="24"/>
                <w:szCs w:val="24"/>
                <w:lang w:eastAsia="en-CA"/>
              </w:rPr>
            </w:pPr>
          </w:p>
          <w:p w14:paraId="4AFE825C" w14:textId="77777777" w:rsidR="005A32F1" w:rsidRPr="008E2E79" w:rsidRDefault="00000000"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1294B69D">
                <v:rect id="_x0000_i1027" style="width:462.85pt;height:1.5pt" o:hrpct="989" o:hralign="center" o:hrstd="t" o:hr="t" fillcolor="#a0a0a0" stroked="f"/>
              </w:pict>
            </w:r>
          </w:p>
        </w:tc>
      </w:tr>
      <w:tr w:rsidR="005A32F1" w:rsidRPr="008E2E79" w14:paraId="06309FD2" w14:textId="77777777" w:rsidTr="0087044D">
        <w:tc>
          <w:tcPr>
            <w:tcW w:w="1696" w:type="dxa"/>
            <w:shd w:val="clear" w:color="auto" w:fill="F2F2F2" w:themeFill="background1" w:themeFillShade="F2"/>
          </w:tcPr>
          <w:p w14:paraId="2D963E16"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77D89786"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Maturity</w:t>
            </w:r>
          </w:p>
        </w:tc>
        <w:tc>
          <w:tcPr>
            <w:tcW w:w="2551" w:type="dxa"/>
            <w:shd w:val="clear" w:color="auto" w:fill="F2F2F2" w:themeFill="background1" w:themeFillShade="F2"/>
          </w:tcPr>
          <w:p w14:paraId="4B39DF19"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5A32F1" w:rsidRPr="008E2E79" w14:paraId="28EB4D8F" w14:textId="77777777" w:rsidTr="00D56D97">
        <w:tc>
          <w:tcPr>
            <w:tcW w:w="1696" w:type="dxa"/>
          </w:tcPr>
          <w:p w14:paraId="126FF7AF"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tcPr>
          <w:p w14:paraId="6C7DB77C"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ody mass</w:t>
            </w:r>
          </w:p>
        </w:tc>
        <w:tc>
          <w:tcPr>
            <w:tcW w:w="2551" w:type="dxa"/>
          </w:tcPr>
          <w:p w14:paraId="2DF4F1C1"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5A32F1" w:rsidRPr="008E2E79" w14:paraId="1216A156" w14:textId="77777777" w:rsidTr="0087044D">
        <w:tc>
          <w:tcPr>
            <w:tcW w:w="1696" w:type="dxa"/>
            <w:shd w:val="clear" w:color="auto" w:fill="F2F2F2" w:themeFill="background1" w:themeFillShade="F2"/>
          </w:tcPr>
          <w:p w14:paraId="660B359F"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57150A53"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Cortisol</w:t>
            </w:r>
          </w:p>
        </w:tc>
        <w:tc>
          <w:tcPr>
            <w:tcW w:w="2551" w:type="dxa"/>
            <w:shd w:val="clear" w:color="auto" w:fill="F2F2F2" w:themeFill="background1" w:themeFillShade="F2"/>
          </w:tcPr>
          <w:p w14:paraId="5D39EBC4"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40BB2E6F" w14:textId="77777777" w:rsidTr="00D56D97">
        <w:tc>
          <w:tcPr>
            <w:tcW w:w="1696" w:type="dxa"/>
          </w:tcPr>
          <w:p w14:paraId="09381FA3"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tcPr>
          <w:p w14:paraId="492256F4"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ulled epaulets</w:t>
            </w:r>
          </w:p>
        </w:tc>
        <w:tc>
          <w:tcPr>
            <w:tcW w:w="2551" w:type="dxa"/>
          </w:tcPr>
          <w:p w14:paraId="456EA4F5"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5C5BFA46" w14:textId="77777777" w:rsidTr="0087044D">
        <w:tc>
          <w:tcPr>
            <w:tcW w:w="1696" w:type="dxa"/>
            <w:shd w:val="clear" w:color="auto" w:fill="F2F2F2" w:themeFill="background1" w:themeFillShade="F2"/>
          </w:tcPr>
          <w:p w14:paraId="67F13396"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2B54E479"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atiation</w:t>
            </w:r>
          </w:p>
        </w:tc>
        <w:tc>
          <w:tcPr>
            <w:tcW w:w="2551" w:type="dxa"/>
            <w:shd w:val="clear" w:color="auto" w:fill="F2F2F2" w:themeFill="background1" w:themeFillShade="F2"/>
          </w:tcPr>
          <w:p w14:paraId="72CDCDC5"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8</w:t>
            </w:r>
          </w:p>
        </w:tc>
      </w:tr>
      <w:tr w:rsidR="005A32F1" w:rsidRPr="008E2E79" w14:paraId="33AA6698" w14:textId="77777777" w:rsidTr="00D56D97">
        <w:tc>
          <w:tcPr>
            <w:tcW w:w="1696" w:type="dxa"/>
          </w:tcPr>
          <w:p w14:paraId="4F9D2512"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tcPr>
          <w:p w14:paraId="5AA414FB"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ex</w:t>
            </w:r>
          </w:p>
        </w:tc>
        <w:tc>
          <w:tcPr>
            <w:tcW w:w="2551" w:type="dxa"/>
          </w:tcPr>
          <w:p w14:paraId="63C5BB2C"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7</w:t>
            </w:r>
          </w:p>
        </w:tc>
      </w:tr>
      <w:tr w:rsidR="005A32F1" w:rsidRPr="008E2E79" w14:paraId="73023EF1" w14:textId="77777777" w:rsidTr="00D56D97">
        <w:trPr>
          <w:trHeight w:val="486"/>
        </w:trPr>
        <w:tc>
          <w:tcPr>
            <w:tcW w:w="1696" w:type="dxa"/>
          </w:tcPr>
          <w:p w14:paraId="2B2EA65E" w14:textId="77777777" w:rsidR="005A32F1" w:rsidRDefault="005A32F1" w:rsidP="00D56D97">
            <w:pPr>
              <w:spacing w:before="240"/>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Extrinsic</w:t>
            </w:r>
          </w:p>
          <w:p w14:paraId="37B13320" w14:textId="77777777" w:rsidR="005A32F1" w:rsidRPr="008E2E79" w:rsidRDefault="00000000" w:rsidP="00D56D97">
            <w:pPr>
              <w:rPr>
                <w:rFonts w:ascii="Times New Roman" w:eastAsia="Times New Roman" w:hAnsi="Times New Roman" w:cs="Times New Roman"/>
                <w:b/>
                <w:bCs/>
                <w:sz w:val="24"/>
                <w:szCs w:val="24"/>
                <w:lang w:eastAsia="en-CA"/>
              </w:rPr>
            </w:pPr>
            <w:r>
              <w:rPr>
                <w:rFonts w:ascii="Times New Roman" w:eastAsia="Times New Roman" w:hAnsi="Times New Roman" w:cs="Times New Roman"/>
                <w:b/>
                <w:bCs/>
                <w:kern w:val="0"/>
                <w:sz w:val="24"/>
                <w:szCs w:val="24"/>
                <w:lang w:eastAsia="en-CA"/>
                <w14:ligatures w14:val="none"/>
              </w:rPr>
              <w:pict w14:anchorId="6E2E6207">
                <v:rect id="_x0000_i1028" style="width:462.85pt;height:1.5pt" o:hrpct="989" o:hralign="center" o:hrstd="t" o:hr="t" fillcolor="#a0a0a0" stroked="f"/>
              </w:pict>
            </w:r>
          </w:p>
        </w:tc>
        <w:tc>
          <w:tcPr>
            <w:tcW w:w="5103" w:type="dxa"/>
          </w:tcPr>
          <w:p w14:paraId="24031756" w14:textId="77777777" w:rsidR="005A32F1" w:rsidRDefault="005A32F1" w:rsidP="00D56D97">
            <w:pPr>
              <w:spacing w:before="240"/>
              <w:rPr>
                <w:rFonts w:ascii="Times New Roman" w:eastAsia="Times New Roman" w:hAnsi="Times New Roman" w:cs="Times New Roman"/>
                <w:b/>
                <w:bCs/>
                <w:sz w:val="24"/>
                <w:szCs w:val="24"/>
                <w:lang w:eastAsia="en-CA"/>
              </w:rPr>
            </w:pPr>
          </w:p>
          <w:p w14:paraId="25A30760" w14:textId="77777777" w:rsidR="005A32F1" w:rsidRPr="008E2E79" w:rsidRDefault="00000000"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04738658">
                <v:rect id="_x0000_i1029" style="width:462.85pt;height:1.5pt" o:hrpct="989" o:hralign="center" o:hrstd="t" o:hr="t" fillcolor="#a0a0a0" stroked="f"/>
              </w:pict>
            </w:r>
          </w:p>
        </w:tc>
        <w:tc>
          <w:tcPr>
            <w:tcW w:w="2551" w:type="dxa"/>
          </w:tcPr>
          <w:p w14:paraId="7A5EAC23" w14:textId="77777777" w:rsidR="005A32F1" w:rsidRDefault="005A32F1" w:rsidP="00D56D97">
            <w:pPr>
              <w:spacing w:before="240"/>
              <w:rPr>
                <w:rFonts w:ascii="Times New Roman" w:eastAsia="Times New Roman" w:hAnsi="Times New Roman" w:cs="Times New Roman"/>
                <w:b/>
                <w:bCs/>
                <w:sz w:val="24"/>
                <w:szCs w:val="24"/>
                <w:lang w:eastAsia="en-CA"/>
              </w:rPr>
            </w:pPr>
          </w:p>
          <w:p w14:paraId="1CFEB8BF" w14:textId="77777777" w:rsidR="005A32F1" w:rsidRPr="008E2E79" w:rsidRDefault="00000000" w:rsidP="00D56D97">
            <w:pPr>
              <w:jc w:val="right"/>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5EF5871A">
                <v:rect id="_x0000_i1030" style="width:462.85pt;height:1.5pt" o:hrpct="989" o:hralign="center" o:hrstd="t" o:hr="t" fillcolor="#a0a0a0" stroked="f"/>
              </w:pict>
            </w:r>
          </w:p>
        </w:tc>
      </w:tr>
      <w:tr w:rsidR="005A32F1" w:rsidRPr="008E2E79" w14:paraId="336682F2" w14:textId="77777777" w:rsidTr="0087044D">
        <w:tc>
          <w:tcPr>
            <w:tcW w:w="1696" w:type="dxa"/>
            <w:shd w:val="clear" w:color="auto" w:fill="F2F2F2" w:themeFill="background1" w:themeFillShade="F2"/>
          </w:tcPr>
          <w:p w14:paraId="38358F4C"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79C7383D"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Anthropogenic disturbances</w:t>
            </w:r>
          </w:p>
        </w:tc>
        <w:tc>
          <w:tcPr>
            <w:tcW w:w="2551" w:type="dxa"/>
            <w:shd w:val="clear" w:color="auto" w:fill="F2F2F2" w:themeFill="background1" w:themeFillShade="F2"/>
          </w:tcPr>
          <w:p w14:paraId="6AC56FFF"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5A32F1" w:rsidRPr="008E2E79" w14:paraId="48650239" w14:textId="77777777" w:rsidTr="00D56D97">
        <w:tc>
          <w:tcPr>
            <w:tcW w:w="1696" w:type="dxa"/>
          </w:tcPr>
          <w:p w14:paraId="7EBA5ABF"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tcPr>
          <w:p w14:paraId="4E38539D"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reeding period</w:t>
            </w:r>
          </w:p>
        </w:tc>
        <w:tc>
          <w:tcPr>
            <w:tcW w:w="2551" w:type="dxa"/>
          </w:tcPr>
          <w:p w14:paraId="61EC7C2F"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5A32F1" w:rsidRPr="008E2E79" w14:paraId="550D79F9" w14:textId="77777777" w:rsidTr="0087044D">
        <w:tc>
          <w:tcPr>
            <w:tcW w:w="1696" w:type="dxa"/>
            <w:shd w:val="clear" w:color="auto" w:fill="F2F2F2" w:themeFill="background1" w:themeFillShade="F2"/>
          </w:tcPr>
          <w:p w14:paraId="661314CE"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0512035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ominance</w:t>
            </w:r>
          </w:p>
        </w:tc>
        <w:tc>
          <w:tcPr>
            <w:tcW w:w="2551" w:type="dxa"/>
            <w:shd w:val="clear" w:color="auto" w:fill="F2F2F2" w:themeFill="background1" w:themeFillShade="F2"/>
          </w:tcPr>
          <w:p w14:paraId="1F171F03"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2</w:t>
            </w:r>
          </w:p>
        </w:tc>
      </w:tr>
      <w:tr w:rsidR="005A32F1" w:rsidRPr="008E2E79" w14:paraId="33F91E80" w14:textId="77777777" w:rsidTr="00D56D97">
        <w:tc>
          <w:tcPr>
            <w:tcW w:w="1696" w:type="dxa"/>
            <w:shd w:val="clear" w:color="auto" w:fill="FFFFFF" w:themeFill="background1"/>
          </w:tcPr>
          <w:p w14:paraId="010D3508"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72B812C6"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rought</w:t>
            </w:r>
          </w:p>
        </w:tc>
        <w:tc>
          <w:tcPr>
            <w:tcW w:w="2551" w:type="dxa"/>
            <w:shd w:val="clear" w:color="auto" w:fill="FFFFFF" w:themeFill="background1"/>
          </w:tcPr>
          <w:p w14:paraId="1AB52FD8"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59D35C67" w14:textId="77777777" w:rsidTr="0087044D">
        <w:tc>
          <w:tcPr>
            <w:tcW w:w="1696" w:type="dxa"/>
            <w:shd w:val="clear" w:color="auto" w:fill="F2F2F2" w:themeFill="background1" w:themeFillShade="F2"/>
          </w:tcPr>
          <w:p w14:paraId="7713F4B4"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539FA64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roup activity</w:t>
            </w:r>
          </w:p>
        </w:tc>
        <w:tc>
          <w:tcPr>
            <w:tcW w:w="2551" w:type="dxa"/>
            <w:shd w:val="clear" w:color="auto" w:fill="F2F2F2" w:themeFill="background1" w:themeFillShade="F2"/>
          </w:tcPr>
          <w:p w14:paraId="2EBB12F7"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143A40EA" w14:textId="77777777" w:rsidTr="00D56D97">
        <w:tc>
          <w:tcPr>
            <w:tcW w:w="1696" w:type="dxa"/>
            <w:shd w:val="clear" w:color="auto" w:fill="FFFFFF" w:themeFill="background1"/>
          </w:tcPr>
          <w:p w14:paraId="1C8CD0FC"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613A06CC"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roup size</w:t>
            </w:r>
          </w:p>
        </w:tc>
        <w:tc>
          <w:tcPr>
            <w:tcW w:w="2551" w:type="dxa"/>
            <w:shd w:val="clear" w:color="auto" w:fill="FFFFFF" w:themeFill="background1"/>
          </w:tcPr>
          <w:p w14:paraId="0A23A33E"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0</w:t>
            </w:r>
          </w:p>
        </w:tc>
      </w:tr>
      <w:tr w:rsidR="005A32F1" w:rsidRPr="008E2E79" w14:paraId="4D12575E" w14:textId="77777777" w:rsidTr="0087044D">
        <w:tc>
          <w:tcPr>
            <w:tcW w:w="1696" w:type="dxa"/>
            <w:shd w:val="clear" w:color="auto" w:fill="F2F2F2" w:themeFill="background1" w:themeFillShade="F2"/>
          </w:tcPr>
          <w:p w14:paraId="19D91E1D"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3964EE7D"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Habitat</w:t>
            </w:r>
          </w:p>
        </w:tc>
        <w:tc>
          <w:tcPr>
            <w:tcW w:w="2551" w:type="dxa"/>
            <w:shd w:val="clear" w:color="auto" w:fill="F2F2F2" w:themeFill="background1" w:themeFillShade="F2"/>
          </w:tcPr>
          <w:p w14:paraId="701E14D6"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58A973C2" w14:textId="77777777" w:rsidTr="00D56D97">
        <w:tc>
          <w:tcPr>
            <w:tcW w:w="1696" w:type="dxa"/>
            <w:shd w:val="clear" w:color="auto" w:fill="FFFFFF" w:themeFill="background1"/>
          </w:tcPr>
          <w:p w14:paraId="53AE9447"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6B7B4D8B"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air status</w:t>
            </w:r>
          </w:p>
        </w:tc>
        <w:tc>
          <w:tcPr>
            <w:tcW w:w="2551" w:type="dxa"/>
            <w:shd w:val="clear" w:color="auto" w:fill="FFFFFF" w:themeFill="background1"/>
          </w:tcPr>
          <w:p w14:paraId="745AC0F5"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7D2A9131" w14:textId="77777777" w:rsidTr="0087044D">
        <w:tc>
          <w:tcPr>
            <w:tcW w:w="1696" w:type="dxa"/>
            <w:shd w:val="clear" w:color="auto" w:fill="F2F2F2" w:themeFill="background1" w:themeFillShade="F2"/>
          </w:tcPr>
          <w:p w14:paraId="77CAC3F2"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38CC1F63"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resence of rivals</w:t>
            </w:r>
          </w:p>
        </w:tc>
        <w:tc>
          <w:tcPr>
            <w:tcW w:w="2551" w:type="dxa"/>
            <w:shd w:val="clear" w:color="auto" w:fill="F2F2F2" w:themeFill="background1" w:themeFillShade="F2"/>
          </w:tcPr>
          <w:p w14:paraId="09DCF834"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5A32F1" w:rsidRPr="008E2E79" w14:paraId="624540DE" w14:textId="77777777" w:rsidTr="00D56D97">
        <w:tc>
          <w:tcPr>
            <w:tcW w:w="1696" w:type="dxa"/>
            <w:shd w:val="clear" w:color="auto" w:fill="FFFFFF" w:themeFill="background1"/>
          </w:tcPr>
          <w:p w14:paraId="65110EBE"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5A6F784C"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resence of young</w:t>
            </w:r>
          </w:p>
        </w:tc>
        <w:tc>
          <w:tcPr>
            <w:tcW w:w="2551" w:type="dxa"/>
            <w:shd w:val="clear" w:color="auto" w:fill="FFFFFF" w:themeFill="background1"/>
          </w:tcPr>
          <w:p w14:paraId="0166DD52"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5A32F1" w:rsidRPr="008E2E79" w14:paraId="0F80BEEC" w14:textId="77777777" w:rsidTr="0087044D">
        <w:tc>
          <w:tcPr>
            <w:tcW w:w="1696" w:type="dxa"/>
            <w:shd w:val="clear" w:color="auto" w:fill="F2F2F2" w:themeFill="background1" w:themeFillShade="F2"/>
          </w:tcPr>
          <w:p w14:paraId="15D679B1"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60072F9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Risk</w:t>
            </w:r>
          </w:p>
        </w:tc>
        <w:tc>
          <w:tcPr>
            <w:tcW w:w="2551" w:type="dxa"/>
            <w:shd w:val="clear" w:color="auto" w:fill="F2F2F2" w:themeFill="background1" w:themeFillShade="F2"/>
          </w:tcPr>
          <w:p w14:paraId="0EB9F88C"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5A32F1" w:rsidRPr="008E2E79" w14:paraId="0DCF8B62" w14:textId="77777777" w:rsidTr="00D56D97">
        <w:tc>
          <w:tcPr>
            <w:tcW w:w="1696" w:type="dxa"/>
            <w:shd w:val="clear" w:color="auto" w:fill="FFFFFF" w:themeFill="background1"/>
          </w:tcPr>
          <w:p w14:paraId="59290FB7"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174CD13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Time of day</w:t>
            </w:r>
          </w:p>
        </w:tc>
        <w:tc>
          <w:tcPr>
            <w:tcW w:w="2551" w:type="dxa"/>
            <w:shd w:val="clear" w:color="auto" w:fill="FFFFFF" w:themeFill="background1"/>
          </w:tcPr>
          <w:p w14:paraId="79034734"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3</w:t>
            </w:r>
          </w:p>
        </w:tc>
      </w:tr>
    </w:tbl>
    <w:p w14:paraId="6E22DAE2" w14:textId="77777777" w:rsidR="005A32F1" w:rsidRPr="002A7D6A" w:rsidRDefault="005A32F1" w:rsidP="005A32F1">
      <w:pPr>
        <w:pStyle w:val="SectionText0"/>
        <w:rPr>
          <w:b/>
          <w:bCs/>
        </w:rPr>
      </w:pPr>
    </w:p>
    <w:p w14:paraId="4A33F75A" w14:textId="77777777" w:rsidR="005A32F1" w:rsidRPr="002A7D6A" w:rsidRDefault="005A32F1" w:rsidP="005A32F1">
      <w:pPr>
        <w:pStyle w:val="SectionText0"/>
        <w:sectPr w:rsidR="005A32F1" w:rsidRPr="002A7D6A" w:rsidSect="005A32F1">
          <w:pgSz w:w="12240" w:h="15840" w:code="1"/>
          <w:pgMar w:top="1440" w:right="1440" w:bottom="1440" w:left="1440" w:header="709" w:footer="709" w:gutter="0"/>
          <w:cols w:space="708"/>
          <w:docGrid w:linePitch="360"/>
        </w:sectPr>
      </w:pPr>
    </w:p>
    <w:p w14:paraId="0EC8FC1D" w14:textId="77777777" w:rsidR="005A32F1" w:rsidRPr="002A7D6A" w:rsidRDefault="005A32F1" w:rsidP="005A32F1">
      <w:pPr>
        <w:pStyle w:val="SectionText0"/>
      </w:pPr>
      <w:r w:rsidRPr="002A7D6A">
        <w:rPr>
          <w:noProof/>
          <w14:ligatures w14:val="standardContextual"/>
        </w:rPr>
        <w:lastRenderedPageBreak/>
        <mc:AlternateContent>
          <mc:Choice Requires="wpg">
            <w:drawing>
              <wp:anchor distT="0" distB="0" distL="114300" distR="114300" simplePos="0" relativeHeight="251666432" behindDoc="0" locked="0" layoutInCell="1" allowOverlap="1" wp14:anchorId="0F97C227" wp14:editId="4C000FC2">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0C4838C" id="Group 3" o:spid="_x0000_s1026" style="position:absolute;margin-left:152.05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2A7D6A">
        <w:rPr>
          <w:noProof/>
        </w:rPr>
        <w:drawing>
          <wp:inline distT="0" distB="0" distL="0" distR="0" wp14:anchorId="39696B28" wp14:editId="1C40A3AB">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1">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4F7C923E" w14:textId="44771030" w:rsidR="005A32F1" w:rsidRPr="002A7D6A" w:rsidRDefault="005A32F1" w:rsidP="005A32F1">
      <w:pPr>
        <w:pStyle w:val="BetterCaption"/>
      </w:pPr>
      <w:bookmarkStart w:id="49" w:name="_Ref155326346"/>
      <w:bookmarkStart w:id="50" w:name="_Toc155328548"/>
      <w:bookmarkStart w:id="51" w:name="_Toc155329355"/>
      <w:bookmarkStart w:id="52" w:name="_Toc171694931"/>
      <w:r w:rsidRPr="002A7D6A">
        <w:t xml:space="preserve">Figure </w:t>
      </w:r>
      <w:r w:rsidR="003F457B">
        <w:fldChar w:fldCharType="begin"/>
      </w:r>
      <w:r w:rsidR="003F457B">
        <w:instrText xml:space="preserve"> STYLEREF 1 \s </w:instrText>
      </w:r>
      <w:r w:rsidR="003F457B">
        <w:fldChar w:fldCharType="separate"/>
      </w:r>
      <w:r w:rsidR="005D3A05">
        <w:rPr>
          <w:noProof/>
        </w:rPr>
        <w:t>2</w:t>
      </w:r>
      <w:r w:rsidR="003F457B">
        <w:fldChar w:fldCharType="end"/>
      </w:r>
      <w:r w:rsidR="003F457B">
        <w:t>.</w:t>
      </w:r>
      <w:r w:rsidR="003F457B">
        <w:fldChar w:fldCharType="begin"/>
      </w:r>
      <w:r w:rsidR="003F457B">
        <w:instrText xml:space="preserve"> SEQ Figure \* ARABIC \s 1 </w:instrText>
      </w:r>
      <w:r w:rsidR="003F457B">
        <w:fldChar w:fldCharType="separate"/>
      </w:r>
      <w:r w:rsidR="005D3A05">
        <w:rPr>
          <w:noProof/>
        </w:rPr>
        <w:t>1</w:t>
      </w:r>
      <w:r w:rsidR="003F457B">
        <w:fldChar w:fldCharType="end"/>
      </w:r>
      <w:bookmarkEnd w:id="49"/>
      <w:r w:rsidRPr="002A7D6A">
        <w:t xml:space="preserve">: </w:t>
      </w:r>
      <w:r w:rsidRPr="002A7D6A">
        <w:rPr>
          <w:b w:val="0"/>
          <w:bCs w:val="0"/>
        </w:rPr>
        <w:t>ROSES Flow diagram showing literature sources and inclusion/exclusion process.</w:t>
      </w:r>
      <w:bookmarkEnd w:id="50"/>
      <w:bookmarkEnd w:id="51"/>
      <w:bookmarkEnd w:id="52"/>
    </w:p>
    <w:p w14:paraId="790326B7" w14:textId="77777777" w:rsidR="005A32F1" w:rsidRPr="002A7D6A" w:rsidRDefault="005A32F1" w:rsidP="005A32F1">
      <w:pPr>
        <w:pStyle w:val="BetterCaption"/>
        <w:sectPr w:rsidR="005A32F1" w:rsidRPr="002A7D6A" w:rsidSect="005A32F1">
          <w:headerReference w:type="default" r:id="rId22"/>
          <w:pgSz w:w="12240" w:h="15840" w:code="1"/>
          <w:pgMar w:top="1440" w:right="1440" w:bottom="1440" w:left="1440" w:header="709" w:footer="709" w:gutter="0"/>
          <w:cols w:space="708"/>
          <w:docGrid w:linePitch="360"/>
        </w:sectPr>
      </w:pPr>
    </w:p>
    <w:p w14:paraId="08F144A7" w14:textId="4E56C78D" w:rsidR="005A32F1" w:rsidRPr="002A7D6A" w:rsidRDefault="005A32F1" w:rsidP="005A32F1">
      <w:pPr>
        <w:pStyle w:val="BetterCaption"/>
        <w:spacing w:before="0" w:after="0"/>
        <w:rPr>
          <w:b w:val="0"/>
          <w:bCs w:val="0"/>
        </w:rPr>
      </w:pPr>
      <w:bookmarkStart w:id="53" w:name="_Ref155326295"/>
      <w:bookmarkStart w:id="54" w:name="_Toc161750862"/>
      <w:bookmarkStart w:id="55" w:name="_Ref162206708"/>
      <w:bookmarkStart w:id="56" w:name="_Toc171695708"/>
      <w:r w:rsidRPr="002A7D6A">
        <w:lastRenderedPageBreak/>
        <w:t xml:space="preserve">Table </w:t>
      </w:r>
      <w:r w:rsidR="005D3A05">
        <w:fldChar w:fldCharType="begin"/>
      </w:r>
      <w:r w:rsidR="005D3A05">
        <w:instrText xml:space="preserve"> STYLEREF 1 \s </w:instrText>
      </w:r>
      <w:r w:rsidR="005D3A05">
        <w:fldChar w:fldCharType="separate"/>
      </w:r>
      <w:r w:rsidR="005D3A05">
        <w:rPr>
          <w:noProof/>
        </w:rPr>
        <w:t>2</w:t>
      </w:r>
      <w:r w:rsidR="005D3A05">
        <w:fldChar w:fldCharType="end"/>
      </w:r>
      <w:r w:rsidR="005D3A05">
        <w:t>.</w:t>
      </w:r>
      <w:r w:rsidR="005D3A05">
        <w:fldChar w:fldCharType="begin"/>
      </w:r>
      <w:r w:rsidR="005D3A05">
        <w:instrText xml:space="preserve"> SEQ Table \* ARABIC \s 1 </w:instrText>
      </w:r>
      <w:r w:rsidR="005D3A05">
        <w:fldChar w:fldCharType="separate"/>
      </w:r>
      <w:r w:rsidR="005D3A05">
        <w:rPr>
          <w:noProof/>
        </w:rPr>
        <w:t>4</w:t>
      </w:r>
      <w:r w:rsidR="005D3A05">
        <w:fldChar w:fldCharType="end"/>
      </w:r>
      <w:bookmarkEnd w:id="53"/>
      <w:r w:rsidRPr="002A7D6A">
        <w:t>:</w:t>
      </w:r>
      <w:r w:rsidRPr="002A7D6A">
        <w:rPr>
          <w:b w:val="0"/>
          <w:bCs w:val="0"/>
        </w:rPr>
        <w:t xml:space="preserve"> Number of articles retained by the search strategy</w:t>
      </w:r>
      <w:bookmarkEnd w:id="54"/>
      <w:bookmarkEnd w:id="55"/>
      <w:r w:rsidRPr="002A7D6A">
        <w:rPr>
          <w:b w:val="0"/>
          <w:bCs w:val="0"/>
        </w:rPr>
        <w:t xml:space="preserve"> separated by factors tested and mention of coordination as a defining feature of sentinel behaviour.</w:t>
      </w:r>
      <w:bookmarkEnd w:id="56"/>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5A32F1" w:rsidRPr="002A7D6A" w14:paraId="61720742" w14:textId="77777777" w:rsidTr="00D56D97">
        <w:trPr>
          <w:trHeight w:val="66"/>
        </w:trPr>
        <w:tc>
          <w:tcPr>
            <w:tcW w:w="2767" w:type="dxa"/>
            <w:tcBorders>
              <w:top w:val="nil"/>
              <w:left w:val="nil"/>
              <w:bottom w:val="nil"/>
              <w:right w:val="nil"/>
            </w:tcBorders>
            <w:shd w:val="clear" w:color="auto" w:fill="auto"/>
            <w:noWrap/>
            <w:vAlign w:val="bottom"/>
            <w:hideMark/>
          </w:tcPr>
          <w:p w14:paraId="2AE36C0C" w14:textId="77777777" w:rsidR="005A32F1" w:rsidRPr="002A7D6A" w:rsidRDefault="005A32F1" w:rsidP="00D56D97">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71B4D6BB" w14:textId="77777777" w:rsidR="005A32F1" w:rsidRPr="002A7D6A" w:rsidRDefault="005A32F1" w:rsidP="00D56D97">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419EC3FC"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Coordination</w:t>
            </w:r>
          </w:p>
        </w:tc>
        <w:tc>
          <w:tcPr>
            <w:tcW w:w="380" w:type="dxa"/>
            <w:tcBorders>
              <w:top w:val="nil"/>
              <w:left w:val="nil"/>
              <w:bottom w:val="nil"/>
              <w:right w:val="nil"/>
            </w:tcBorders>
            <w:shd w:val="clear" w:color="auto" w:fill="auto"/>
            <w:noWrap/>
            <w:vAlign w:val="bottom"/>
            <w:hideMark/>
          </w:tcPr>
          <w:p w14:paraId="02D184B9"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ADD6F72"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5C0931C5" w14:textId="77777777" w:rsidR="005A32F1" w:rsidRPr="002A7D6A" w:rsidRDefault="005A32F1" w:rsidP="00D56D97">
            <w:pPr>
              <w:spacing w:line="240" w:lineRule="auto"/>
              <w:jc w:val="center"/>
              <w:rPr>
                <w:rFonts w:ascii="Times New Roman" w:eastAsia="Times New Roman" w:hAnsi="Times New Roman" w:cs="Times New Roman"/>
                <w:b/>
                <w:bCs/>
                <w:sz w:val="32"/>
                <w:szCs w:val="32"/>
                <w:lang w:eastAsia="en-CA"/>
              </w:rPr>
            </w:pPr>
          </w:p>
        </w:tc>
        <w:tc>
          <w:tcPr>
            <w:tcW w:w="1464" w:type="dxa"/>
            <w:tcBorders>
              <w:top w:val="nil"/>
              <w:left w:val="nil"/>
              <w:bottom w:val="nil"/>
              <w:right w:val="nil"/>
            </w:tcBorders>
            <w:shd w:val="clear" w:color="auto" w:fill="auto"/>
            <w:noWrap/>
            <w:vAlign w:val="bottom"/>
            <w:hideMark/>
          </w:tcPr>
          <w:p w14:paraId="67C73CBD" w14:textId="77777777" w:rsidR="005A32F1" w:rsidRPr="002A7D6A" w:rsidRDefault="005A32F1" w:rsidP="00D56D97">
            <w:pPr>
              <w:spacing w:line="240" w:lineRule="auto"/>
              <w:rPr>
                <w:rFonts w:ascii="Times New Roman" w:eastAsia="Times New Roman" w:hAnsi="Times New Roman" w:cs="Times New Roman"/>
                <w:sz w:val="20"/>
                <w:szCs w:val="20"/>
                <w:lang w:eastAsia="en-CA"/>
              </w:rPr>
            </w:pPr>
          </w:p>
        </w:tc>
      </w:tr>
      <w:tr w:rsidR="005A32F1" w:rsidRPr="002A7D6A" w14:paraId="237E1FDB" w14:textId="77777777" w:rsidTr="00D56D97">
        <w:trPr>
          <w:trHeight w:val="304"/>
        </w:trPr>
        <w:tc>
          <w:tcPr>
            <w:tcW w:w="2767" w:type="dxa"/>
            <w:tcBorders>
              <w:top w:val="nil"/>
              <w:left w:val="nil"/>
              <w:bottom w:val="single" w:sz="4" w:space="0" w:color="A6A6A6"/>
              <w:right w:val="nil"/>
            </w:tcBorders>
            <w:shd w:val="clear" w:color="D9D9D9" w:fill="D9D9D9"/>
            <w:noWrap/>
            <w:vAlign w:val="bottom"/>
            <w:hideMark/>
          </w:tcPr>
          <w:p w14:paraId="6E8D5EB1"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4076A5D6"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2C4CE32"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73272AA1"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409B53DB"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21ECCBA8"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144DB05E"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373D2CE"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0D6AD559"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568766C3"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b. of studies</w:t>
            </w:r>
          </w:p>
        </w:tc>
      </w:tr>
      <w:tr w:rsidR="005A32F1" w:rsidRPr="002A7D6A" w14:paraId="2DDAA837" w14:textId="77777777" w:rsidTr="00D56D97">
        <w:trPr>
          <w:trHeight w:val="343"/>
        </w:trPr>
        <w:tc>
          <w:tcPr>
            <w:tcW w:w="2767" w:type="dxa"/>
            <w:tcBorders>
              <w:top w:val="nil"/>
              <w:left w:val="nil"/>
              <w:bottom w:val="single" w:sz="4" w:space="0" w:color="A6A6A6"/>
              <w:right w:val="nil"/>
            </w:tcBorders>
            <w:shd w:val="clear" w:color="auto" w:fill="auto"/>
            <w:noWrap/>
            <w:vAlign w:val="bottom"/>
            <w:hideMark/>
          </w:tcPr>
          <w:p w14:paraId="3898E64E"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A</w:t>
            </w:r>
            <w:r>
              <w:rPr>
                <w:rFonts w:ascii="Times New Roman" w:eastAsia="Times New Roman" w:hAnsi="Times New Roman" w:cs="Times New Roman"/>
                <w:b/>
                <w:bCs/>
                <w:sz w:val="24"/>
                <w:szCs w:val="24"/>
                <w:lang w:eastAsia="en-CA"/>
              </w:rPr>
              <w:t>vian</w:t>
            </w:r>
          </w:p>
        </w:tc>
        <w:tc>
          <w:tcPr>
            <w:tcW w:w="502" w:type="dxa"/>
            <w:tcBorders>
              <w:top w:val="nil"/>
              <w:left w:val="nil"/>
              <w:bottom w:val="single" w:sz="4" w:space="0" w:color="A6A6A6"/>
              <w:right w:val="nil"/>
            </w:tcBorders>
            <w:shd w:val="clear" w:color="auto" w:fill="auto"/>
            <w:noWrap/>
            <w:vAlign w:val="bottom"/>
            <w:hideMark/>
          </w:tcPr>
          <w:p w14:paraId="5CC81EB1"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044E5CC6"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4D49BDB1"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20FF1E1F"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6335789"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2AB21F87"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0E704228"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03A6B048"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CC57307" w14:textId="77777777" w:rsidR="005A32F1" w:rsidRPr="002A7D6A" w:rsidRDefault="005A32F1" w:rsidP="00D56D97">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r>
      <w:tr w:rsidR="005A32F1" w:rsidRPr="002A7D6A" w14:paraId="4289DDA0" w14:textId="77777777" w:rsidTr="00D56D97">
        <w:trPr>
          <w:trHeight w:val="334"/>
        </w:trPr>
        <w:tc>
          <w:tcPr>
            <w:tcW w:w="2767" w:type="dxa"/>
            <w:tcBorders>
              <w:top w:val="nil"/>
              <w:left w:val="nil"/>
              <w:bottom w:val="nil"/>
              <w:right w:val="nil"/>
            </w:tcBorders>
            <w:shd w:val="clear" w:color="000000" w:fill="F2F2F2"/>
            <w:noWrap/>
            <w:vAlign w:val="bottom"/>
            <w:hideMark/>
          </w:tcPr>
          <w:p w14:paraId="38740333"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gelaius</w:t>
            </w:r>
          </w:p>
        </w:tc>
        <w:tc>
          <w:tcPr>
            <w:tcW w:w="502" w:type="dxa"/>
            <w:tcBorders>
              <w:top w:val="nil"/>
              <w:left w:val="nil"/>
              <w:bottom w:val="nil"/>
              <w:right w:val="nil"/>
            </w:tcBorders>
            <w:shd w:val="clear" w:color="000000" w:fill="F2F2F2"/>
            <w:noWrap/>
            <w:vAlign w:val="bottom"/>
            <w:hideMark/>
          </w:tcPr>
          <w:p w14:paraId="55AB7E5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2F1B9086"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F843D3F"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1F2E683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25FCC2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02808C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AE48F0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D4F10BA"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D41709C"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7619EB8" w14:textId="77777777" w:rsidTr="00D56D97">
        <w:trPr>
          <w:trHeight w:val="79"/>
        </w:trPr>
        <w:tc>
          <w:tcPr>
            <w:tcW w:w="2767" w:type="dxa"/>
            <w:tcBorders>
              <w:top w:val="nil"/>
              <w:left w:val="nil"/>
              <w:bottom w:val="nil"/>
              <w:right w:val="nil"/>
            </w:tcBorders>
            <w:shd w:val="clear" w:color="auto" w:fill="auto"/>
            <w:noWrap/>
            <w:vAlign w:val="bottom"/>
            <w:hideMark/>
          </w:tcPr>
          <w:p w14:paraId="3E080B82"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hoeniceus</w:t>
            </w:r>
          </w:p>
        </w:tc>
        <w:tc>
          <w:tcPr>
            <w:tcW w:w="502" w:type="dxa"/>
            <w:tcBorders>
              <w:top w:val="nil"/>
              <w:left w:val="nil"/>
              <w:bottom w:val="nil"/>
              <w:right w:val="nil"/>
            </w:tcBorders>
            <w:shd w:val="clear" w:color="auto" w:fill="auto"/>
            <w:noWrap/>
            <w:vAlign w:val="bottom"/>
            <w:hideMark/>
          </w:tcPr>
          <w:p w14:paraId="55AE3F89"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8C8454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5616C52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4297506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1F3447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C96A86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2AC6639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17E73CD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1D170683"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r>
      <w:tr w:rsidR="005A32F1" w:rsidRPr="002A7D6A" w14:paraId="3B2EB429" w14:textId="77777777" w:rsidTr="00D56D97">
        <w:trPr>
          <w:trHeight w:val="296"/>
        </w:trPr>
        <w:tc>
          <w:tcPr>
            <w:tcW w:w="2767" w:type="dxa"/>
            <w:tcBorders>
              <w:top w:val="nil"/>
              <w:left w:val="nil"/>
              <w:bottom w:val="nil"/>
              <w:right w:val="nil"/>
            </w:tcBorders>
            <w:shd w:val="clear" w:color="000000" w:fill="F2F2F2"/>
            <w:noWrap/>
            <w:vAlign w:val="bottom"/>
            <w:hideMark/>
          </w:tcPr>
          <w:p w14:paraId="1712A521"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phelocoma</w:t>
            </w:r>
          </w:p>
        </w:tc>
        <w:tc>
          <w:tcPr>
            <w:tcW w:w="502" w:type="dxa"/>
            <w:tcBorders>
              <w:top w:val="nil"/>
              <w:left w:val="nil"/>
              <w:bottom w:val="nil"/>
              <w:right w:val="nil"/>
            </w:tcBorders>
            <w:shd w:val="clear" w:color="000000" w:fill="F2F2F2"/>
            <w:noWrap/>
            <w:vAlign w:val="bottom"/>
            <w:hideMark/>
          </w:tcPr>
          <w:p w14:paraId="4155A3E0"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D7CADC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032295BD"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60D7383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B949DE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F7A846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A373DD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44B23D7"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71AAA952"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6927287" w14:textId="77777777" w:rsidTr="00D56D97">
        <w:trPr>
          <w:trHeight w:val="73"/>
        </w:trPr>
        <w:tc>
          <w:tcPr>
            <w:tcW w:w="2767" w:type="dxa"/>
            <w:tcBorders>
              <w:top w:val="nil"/>
              <w:left w:val="nil"/>
              <w:bottom w:val="nil"/>
              <w:right w:val="nil"/>
            </w:tcBorders>
            <w:shd w:val="clear" w:color="auto" w:fill="auto"/>
            <w:noWrap/>
            <w:vAlign w:val="bottom"/>
            <w:hideMark/>
          </w:tcPr>
          <w:p w14:paraId="09C26F0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alifornica</w:t>
            </w:r>
          </w:p>
        </w:tc>
        <w:tc>
          <w:tcPr>
            <w:tcW w:w="502" w:type="dxa"/>
            <w:tcBorders>
              <w:top w:val="nil"/>
              <w:left w:val="nil"/>
              <w:bottom w:val="nil"/>
              <w:right w:val="nil"/>
            </w:tcBorders>
            <w:shd w:val="clear" w:color="auto" w:fill="auto"/>
            <w:noWrap/>
            <w:vAlign w:val="bottom"/>
            <w:hideMark/>
          </w:tcPr>
          <w:p w14:paraId="032A02C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DB8B48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31F36A8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24A9DC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393A1E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1B5EC4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2B3590A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FBD12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1793A7A0"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7435D761" w14:textId="77777777" w:rsidTr="00D56D97">
        <w:trPr>
          <w:trHeight w:val="76"/>
        </w:trPr>
        <w:tc>
          <w:tcPr>
            <w:tcW w:w="2767" w:type="dxa"/>
            <w:tcBorders>
              <w:top w:val="nil"/>
              <w:left w:val="nil"/>
              <w:bottom w:val="nil"/>
              <w:right w:val="nil"/>
            </w:tcBorders>
            <w:shd w:val="clear" w:color="auto" w:fill="auto"/>
            <w:noWrap/>
            <w:vAlign w:val="bottom"/>
            <w:hideMark/>
          </w:tcPr>
          <w:p w14:paraId="0B4070E0"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oerulescens</w:t>
            </w:r>
          </w:p>
        </w:tc>
        <w:tc>
          <w:tcPr>
            <w:tcW w:w="502" w:type="dxa"/>
            <w:tcBorders>
              <w:top w:val="nil"/>
              <w:left w:val="nil"/>
              <w:bottom w:val="nil"/>
              <w:right w:val="nil"/>
            </w:tcBorders>
            <w:shd w:val="clear" w:color="auto" w:fill="auto"/>
            <w:noWrap/>
            <w:vAlign w:val="bottom"/>
            <w:hideMark/>
          </w:tcPr>
          <w:p w14:paraId="4236EDF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053ACC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3517B01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68CB813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22884B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778AF6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7BEF035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1B5F645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59A1C20"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r>
      <w:tr w:rsidR="005A32F1" w:rsidRPr="002A7D6A" w14:paraId="47B02317" w14:textId="77777777" w:rsidTr="00D56D97">
        <w:trPr>
          <w:trHeight w:val="307"/>
        </w:trPr>
        <w:tc>
          <w:tcPr>
            <w:tcW w:w="2767" w:type="dxa"/>
            <w:tcBorders>
              <w:top w:val="nil"/>
              <w:left w:val="nil"/>
              <w:bottom w:val="nil"/>
              <w:right w:val="nil"/>
            </w:tcBorders>
            <w:shd w:val="clear" w:color="000000" w:fill="F2F2F2"/>
            <w:noWrap/>
            <w:vAlign w:val="bottom"/>
            <w:hideMark/>
          </w:tcPr>
          <w:p w14:paraId="5094A9A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rgya</w:t>
            </w:r>
          </w:p>
        </w:tc>
        <w:tc>
          <w:tcPr>
            <w:tcW w:w="502" w:type="dxa"/>
            <w:tcBorders>
              <w:top w:val="nil"/>
              <w:left w:val="nil"/>
              <w:bottom w:val="nil"/>
              <w:right w:val="nil"/>
            </w:tcBorders>
            <w:shd w:val="clear" w:color="000000" w:fill="F2F2F2"/>
            <w:noWrap/>
            <w:vAlign w:val="bottom"/>
            <w:hideMark/>
          </w:tcPr>
          <w:p w14:paraId="723E8BBE"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483EAD0"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3D411E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69BF39F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820507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ABAB50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7BE927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5050A43"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D6786EE"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3F67DE5A" w14:textId="77777777" w:rsidTr="00D56D97">
        <w:trPr>
          <w:trHeight w:val="66"/>
        </w:trPr>
        <w:tc>
          <w:tcPr>
            <w:tcW w:w="2767" w:type="dxa"/>
            <w:tcBorders>
              <w:top w:val="nil"/>
              <w:left w:val="nil"/>
              <w:bottom w:val="nil"/>
              <w:right w:val="nil"/>
            </w:tcBorders>
            <w:shd w:val="clear" w:color="auto" w:fill="auto"/>
            <w:noWrap/>
            <w:vAlign w:val="bottom"/>
            <w:hideMark/>
          </w:tcPr>
          <w:p w14:paraId="4B3EFFE6"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quamiceps</w:t>
            </w:r>
          </w:p>
        </w:tc>
        <w:tc>
          <w:tcPr>
            <w:tcW w:w="502" w:type="dxa"/>
            <w:tcBorders>
              <w:top w:val="nil"/>
              <w:left w:val="nil"/>
              <w:bottom w:val="nil"/>
              <w:right w:val="nil"/>
            </w:tcBorders>
            <w:shd w:val="clear" w:color="auto" w:fill="auto"/>
            <w:noWrap/>
            <w:vAlign w:val="bottom"/>
            <w:hideMark/>
          </w:tcPr>
          <w:p w14:paraId="4AEBEC8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7DDC5F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100" w:type="dxa"/>
            <w:tcBorders>
              <w:top w:val="nil"/>
              <w:left w:val="nil"/>
              <w:bottom w:val="nil"/>
              <w:right w:val="nil"/>
            </w:tcBorders>
            <w:shd w:val="clear" w:color="auto" w:fill="auto"/>
            <w:noWrap/>
            <w:vAlign w:val="bottom"/>
            <w:hideMark/>
          </w:tcPr>
          <w:p w14:paraId="71FF92A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74AA044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973227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0FED14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AAF6FA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c>
          <w:tcPr>
            <w:tcW w:w="380" w:type="dxa"/>
            <w:tcBorders>
              <w:top w:val="nil"/>
              <w:left w:val="nil"/>
              <w:bottom w:val="nil"/>
              <w:right w:val="nil"/>
            </w:tcBorders>
            <w:shd w:val="clear" w:color="auto" w:fill="auto"/>
            <w:noWrap/>
            <w:vAlign w:val="bottom"/>
            <w:hideMark/>
          </w:tcPr>
          <w:p w14:paraId="575B31D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09496BE"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r>
      <w:tr w:rsidR="005A32F1" w:rsidRPr="002A7D6A" w14:paraId="470503AD" w14:textId="77777777" w:rsidTr="00D56D97">
        <w:trPr>
          <w:trHeight w:val="428"/>
        </w:trPr>
        <w:tc>
          <w:tcPr>
            <w:tcW w:w="2767" w:type="dxa"/>
            <w:tcBorders>
              <w:top w:val="nil"/>
              <w:left w:val="nil"/>
              <w:bottom w:val="nil"/>
              <w:right w:val="nil"/>
            </w:tcBorders>
            <w:shd w:val="clear" w:color="000000" w:fill="F2F2F2"/>
            <w:noWrap/>
            <w:vAlign w:val="bottom"/>
            <w:hideMark/>
          </w:tcPr>
          <w:p w14:paraId="0EC9E8A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Furnarius</w:t>
            </w:r>
          </w:p>
        </w:tc>
        <w:tc>
          <w:tcPr>
            <w:tcW w:w="502" w:type="dxa"/>
            <w:tcBorders>
              <w:top w:val="nil"/>
              <w:left w:val="nil"/>
              <w:bottom w:val="nil"/>
              <w:right w:val="nil"/>
            </w:tcBorders>
            <w:shd w:val="clear" w:color="000000" w:fill="F2F2F2"/>
            <w:noWrap/>
            <w:vAlign w:val="bottom"/>
            <w:hideMark/>
          </w:tcPr>
          <w:p w14:paraId="72F027B6"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2305C6B"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4562C8C"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8F7A8C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01230A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4E090F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627277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47217C69"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AAE97DE"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EBE8C90" w14:textId="77777777" w:rsidTr="00D56D97">
        <w:trPr>
          <w:trHeight w:val="66"/>
        </w:trPr>
        <w:tc>
          <w:tcPr>
            <w:tcW w:w="2767" w:type="dxa"/>
            <w:tcBorders>
              <w:top w:val="nil"/>
              <w:left w:val="nil"/>
              <w:bottom w:val="nil"/>
              <w:right w:val="nil"/>
            </w:tcBorders>
            <w:shd w:val="clear" w:color="auto" w:fill="auto"/>
            <w:noWrap/>
            <w:vAlign w:val="bottom"/>
            <w:hideMark/>
          </w:tcPr>
          <w:p w14:paraId="266AF07F"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rufus</w:t>
            </w:r>
          </w:p>
        </w:tc>
        <w:tc>
          <w:tcPr>
            <w:tcW w:w="502" w:type="dxa"/>
            <w:tcBorders>
              <w:top w:val="nil"/>
              <w:left w:val="nil"/>
              <w:bottom w:val="nil"/>
              <w:right w:val="nil"/>
            </w:tcBorders>
            <w:shd w:val="clear" w:color="auto" w:fill="auto"/>
            <w:noWrap/>
            <w:vAlign w:val="bottom"/>
            <w:hideMark/>
          </w:tcPr>
          <w:p w14:paraId="6F98FA2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AC15E9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757B2E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A78450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2FC0A7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5A2A1533"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B7C388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791FF5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6FE8EF2"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622D90B9" w14:textId="77777777" w:rsidTr="00D56D97">
        <w:trPr>
          <w:trHeight w:val="375"/>
        </w:trPr>
        <w:tc>
          <w:tcPr>
            <w:tcW w:w="2767" w:type="dxa"/>
            <w:tcBorders>
              <w:top w:val="nil"/>
              <w:left w:val="nil"/>
              <w:bottom w:val="nil"/>
              <w:right w:val="nil"/>
            </w:tcBorders>
            <w:shd w:val="clear" w:color="000000" w:fill="F2F2F2"/>
            <w:noWrap/>
            <w:vAlign w:val="bottom"/>
            <w:hideMark/>
          </w:tcPr>
          <w:p w14:paraId="1F23686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Grus</w:t>
            </w:r>
          </w:p>
        </w:tc>
        <w:tc>
          <w:tcPr>
            <w:tcW w:w="502" w:type="dxa"/>
            <w:tcBorders>
              <w:top w:val="nil"/>
              <w:left w:val="nil"/>
              <w:bottom w:val="nil"/>
              <w:right w:val="nil"/>
            </w:tcBorders>
            <w:shd w:val="clear" w:color="000000" w:fill="F2F2F2"/>
            <w:noWrap/>
            <w:vAlign w:val="bottom"/>
            <w:hideMark/>
          </w:tcPr>
          <w:p w14:paraId="2C69D7AB"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3838C3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8A6222C"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879BAE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1038C8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7033E14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15540E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EA779B8"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9F54A3B"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34AA790D" w14:textId="77777777" w:rsidTr="00D56D97">
        <w:trPr>
          <w:trHeight w:val="66"/>
        </w:trPr>
        <w:tc>
          <w:tcPr>
            <w:tcW w:w="2767" w:type="dxa"/>
            <w:tcBorders>
              <w:top w:val="nil"/>
              <w:left w:val="nil"/>
              <w:bottom w:val="nil"/>
              <w:right w:val="nil"/>
            </w:tcBorders>
            <w:shd w:val="clear" w:color="auto" w:fill="auto"/>
            <w:noWrap/>
            <w:vAlign w:val="bottom"/>
            <w:hideMark/>
          </w:tcPr>
          <w:p w14:paraId="0915FA8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nigricollis</w:t>
            </w:r>
          </w:p>
        </w:tc>
        <w:tc>
          <w:tcPr>
            <w:tcW w:w="502" w:type="dxa"/>
            <w:tcBorders>
              <w:top w:val="nil"/>
              <w:left w:val="nil"/>
              <w:bottom w:val="nil"/>
              <w:right w:val="nil"/>
            </w:tcBorders>
            <w:shd w:val="clear" w:color="auto" w:fill="auto"/>
            <w:noWrap/>
            <w:vAlign w:val="bottom"/>
            <w:hideMark/>
          </w:tcPr>
          <w:p w14:paraId="2B37CC8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6AF2513"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582E1A4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7BB3D1FD"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C8BC4D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590AE4D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1F9CE3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7680F9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E2AA28B"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193C26F3" w14:textId="77777777" w:rsidTr="00D56D97">
        <w:trPr>
          <w:trHeight w:val="334"/>
        </w:trPr>
        <w:tc>
          <w:tcPr>
            <w:tcW w:w="2767" w:type="dxa"/>
            <w:tcBorders>
              <w:top w:val="nil"/>
              <w:left w:val="nil"/>
              <w:bottom w:val="nil"/>
              <w:right w:val="nil"/>
            </w:tcBorders>
            <w:shd w:val="clear" w:color="000000" w:fill="F2F2F2"/>
            <w:noWrap/>
            <w:vAlign w:val="bottom"/>
            <w:hideMark/>
          </w:tcPr>
          <w:p w14:paraId="0AF2B74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Haliaeetus</w:t>
            </w:r>
          </w:p>
        </w:tc>
        <w:tc>
          <w:tcPr>
            <w:tcW w:w="502" w:type="dxa"/>
            <w:tcBorders>
              <w:top w:val="nil"/>
              <w:left w:val="nil"/>
              <w:bottom w:val="nil"/>
              <w:right w:val="nil"/>
            </w:tcBorders>
            <w:shd w:val="clear" w:color="000000" w:fill="F2F2F2"/>
            <w:noWrap/>
            <w:vAlign w:val="bottom"/>
            <w:hideMark/>
          </w:tcPr>
          <w:p w14:paraId="1C6EB4B4"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E172BEA"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9FC97A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A5203B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2765192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6C821A2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631F3C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56105C2"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626CABB"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22610FCB" w14:textId="77777777" w:rsidTr="00D56D97">
        <w:trPr>
          <w:trHeight w:val="66"/>
        </w:trPr>
        <w:tc>
          <w:tcPr>
            <w:tcW w:w="2767" w:type="dxa"/>
            <w:tcBorders>
              <w:top w:val="nil"/>
              <w:left w:val="nil"/>
              <w:bottom w:val="nil"/>
              <w:right w:val="nil"/>
            </w:tcBorders>
            <w:shd w:val="clear" w:color="auto" w:fill="auto"/>
            <w:noWrap/>
            <w:vAlign w:val="bottom"/>
            <w:hideMark/>
          </w:tcPr>
          <w:p w14:paraId="33AF08E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leucephalus</w:t>
            </w:r>
          </w:p>
        </w:tc>
        <w:tc>
          <w:tcPr>
            <w:tcW w:w="502" w:type="dxa"/>
            <w:tcBorders>
              <w:top w:val="nil"/>
              <w:left w:val="nil"/>
              <w:bottom w:val="nil"/>
              <w:right w:val="nil"/>
            </w:tcBorders>
            <w:shd w:val="clear" w:color="auto" w:fill="auto"/>
            <w:noWrap/>
            <w:vAlign w:val="bottom"/>
            <w:hideMark/>
          </w:tcPr>
          <w:p w14:paraId="5CF54A7A"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9370BE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FCF7D3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604B0C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CFF9D4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541DA2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A5BD67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03FCFE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B1792A2"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36D17612" w14:textId="77777777" w:rsidTr="00D56D97">
        <w:trPr>
          <w:trHeight w:val="375"/>
        </w:trPr>
        <w:tc>
          <w:tcPr>
            <w:tcW w:w="2767" w:type="dxa"/>
            <w:tcBorders>
              <w:top w:val="nil"/>
              <w:left w:val="nil"/>
              <w:bottom w:val="nil"/>
              <w:right w:val="nil"/>
            </w:tcBorders>
            <w:shd w:val="clear" w:color="000000" w:fill="F2F2F2"/>
            <w:noWrap/>
            <w:vAlign w:val="bottom"/>
            <w:hideMark/>
          </w:tcPr>
          <w:p w14:paraId="00A7A868"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Malurus</w:t>
            </w:r>
          </w:p>
        </w:tc>
        <w:tc>
          <w:tcPr>
            <w:tcW w:w="502" w:type="dxa"/>
            <w:tcBorders>
              <w:top w:val="nil"/>
              <w:left w:val="nil"/>
              <w:bottom w:val="nil"/>
              <w:right w:val="nil"/>
            </w:tcBorders>
            <w:shd w:val="clear" w:color="000000" w:fill="F2F2F2"/>
            <w:noWrap/>
            <w:vAlign w:val="bottom"/>
            <w:hideMark/>
          </w:tcPr>
          <w:p w14:paraId="3AF44019"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74BE04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4E7663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C486FA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1F0D55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F35BCA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B924BA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66D0402"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F3F9F5D"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0235D6E8" w14:textId="77777777" w:rsidTr="00D56D97">
        <w:trPr>
          <w:trHeight w:val="66"/>
        </w:trPr>
        <w:tc>
          <w:tcPr>
            <w:tcW w:w="2767" w:type="dxa"/>
            <w:tcBorders>
              <w:top w:val="nil"/>
              <w:left w:val="nil"/>
              <w:bottom w:val="nil"/>
              <w:right w:val="nil"/>
            </w:tcBorders>
            <w:shd w:val="clear" w:color="auto" w:fill="auto"/>
            <w:noWrap/>
            <w:vAlign w:val="bottom"/>
            <w:hideMark/>
          </w:tcPr>
          <w:p w14:paraId="1CAB6EBA"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yaneus</w:t>
            </w:r>
          </w:p>
        </w:tc>
        <w:tc>
          <w:tcPr>
            <w:tcW w:w="502" w:type="dxa"/>
            <w:tcBorders>
              <w:top w:val="nil"/>
              <w:left w:val="nil"/>
              <w:bottom w:val="nil"/>
              <w:right w:val="nil"/>
            </w:tcBorders>
            <w:shd w:val="clear" w:color="auto" w:fill="auto"/>
            <w:noWrap/>
            <w:vAlign w:val="bottom"/>
            <w:hideMark/>
          </w:tcPr>
          <w:p w14:paraId="77C39568"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547ADB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9DF435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526DA2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8C3F4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356414E1"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5B81DB4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FC5D69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3C6F1C5"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5E5CE042" w14:textId="77777777" w:rsidTr="00D56D97">
        <w:trPr>
          <w:trHeight w:val="375"/>
        </w:trPr>
        <w:tc>
          <w:tcPr>
            <w:tcW w:w="2767" w:type="dxa"/>
            <w:tcBorders>
              <w:top w:val="nil"/>
              <w:left w:val="nil"/>
              <w:bottom w:val="nil"/>
              <w:right w:val="nil"/>
            </w:tcBorders>
            <w:shd w:val="clear" w:color="000000" w:fill="F2F2F2"/>
            <w:noWrap/>
            <w:vAlign w:val="bottom"/>
            <w:hideMark/>
          </w:tcPr>
          <w:p w14:paraId="66822891"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Melierax</w:t>
            </w:r>
          </w:p>
        </w:tc>
        <w:tc>
          <w:tcPr>
            <w:tcW w:w="502" w:type="dxa"/>
            <w:tcBorders>
              <w:top w:val="nil"/>
              <w:left w:val="nil"/>
              <w:bottom w:val="nil"/>
              <w:right w:val="nil"/>
            </w:tcBorders>
            <w:shd w:val="clear" w:color="000000" w:fill="F2F2F2"/>
            <w:noWrap/>
            <w:vAlign w:val="bottom"/>
            <w:hideMark/>
          </w:tcPr>
          <w:p w14:paraId="2A5B3BEA"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916467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6992D00"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D602B9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D74605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54A0134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C10CE2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4BC0B66F"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B239020"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C1D3C17" w14:textId="77777777" w:rsidTr="00D56D97">
        <w:trPr>
          <w:trHeight w:val="66"/>
        </w:trPr>
        <w:tc>
          <w:tcPr>
            <w:tcW w:w="2767" w:type="dxa"/>
            <w:tcBorders>
              <w:top w:val="nil"/>
              <w:left w:val="nil"/>
              <w:bottom w:val="nil"/>
              <w:right w:val="nil"/>
            </w:tcBorders>
            <w:shd w:val="clear" w:color="auto" w:fill="auto"/>
            <w:noWrap/>
            <w:vAlign w:val="bottom"/>
            <w:hideMark/>
          </w:tcPr>
          <w:p w14:paraId="2C142C8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anorus</w:t>
            </w:r>
          </w:p>
        </w:tc>
        <w:tc>
          <w:tcPr>
            <w:tcW w:w="502" w:type="dxa"/>
            <w:tcBorders>
              <w:top w:val="nil"/>
              <w:left w:val="nil"/>
              <w:bottom w:val="nil"/>
              <w:right w:val="nil"/>
            </w:tcBorders>
            <w:shd w:val="clear" w:color="auto" w:fill="auto"/>
            <w:noWrap/>
            <w:vAlign w:val="bottom"/>
            <w:hideMark/>
          </w:tcPr>
          <w:p w14:paraId="1CFC134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D7B558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F8D806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284A1A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53A452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77BDFE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64A9A7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15458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6198558"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ADCA431" w14:textId="77777777" w:rsidTr="00D56D97">
        <w:trPr>
          <w:trHeight w:val="375"/>
        </w:trPr>
        <w:tc>
          <w:tcPr>
            <w:tcW w:w="2767" w:type="dxa"/>
            <w:tcBorders>
              <w:top w:val="nil"/>
              <w:left w:val="nil"/>
              <w:bottom w:val="nil"/>
              <w:right w:val="nil"/>
            </w:tcBorders>
            <w:shd w:val="clear" w:color="000000" w:fill="F2F2F2"/>
            <w:noWrap/>
            <w:vAlign w:val="bottom"/>
            <w:hideMark/>
          </w:tcPr>
          <w:p w14:paraId="2896FDE5"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erdix</w:t>
            </w:r>
          </w:p>
        </w:tc>
        <w:tc>
          <w:tcPr>
            <w:tcW w:w="502" w:type="dxa"/>
            <w:tcBorders>
              <w:top w:val="nil"/>
              <w:left w:val="nil"/>
              <w:bottom w:val="nil"/>
              <w:right w:val="nil"/>
            </w:tcBorders>
            <w:shd w:val="clear" w:color="000000" w:fill="F2F2F2"/>
            <w:noWrap/>
            <w:vAlign w:val="bottom"/>
            <w:hideMark/>
          </w:tcPr>
          <w:p w14:paraId="4397153B"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6164683"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F9BCD67"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723E30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6C8572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EC38EE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F4E7F7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17E18D6"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D8B7A38"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F9EF5A0" w14:textId="77777777" w:rsidTr="00D56D97">
        <w:trPr>
          <w:trHeight w:val="66"/>
        </w:trPr>
        <w:tc>
          <w:tcPr>
            <w:tcW w:w="2767" w:type="dxa"/>
            <w:tcBorders>
              <w:top w:val="nil"/>
              <w:left w:val="nil"/>
              <w:bottom w:val="nil"/>
              <w:right w:val="nil"/>
            </w:tcBorders>
            <w:shd w:val="clear" w:color="auto" w:fill="auto"/>
            <w:noWrap/>
            <w:vAlign w:val="bottom"/>
            <w:hideMark/>
          </w:tcPr>
          <w:p w14:paraId="0D93B5AF"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erdix</w:t>
            </w:r>
          </w:p>
        </w:tc>
        <w:tc>
          <w:tcPr>
            <w:tcW w:w="502" w:type="dxa"/>
            <w:tcBorders>
              <w:top w:val="nil"/>
              <w:left w:val="nil"/>
              <w:bottom w:val="nil"/>
              <w:right w:val="nil"/>
            </w:tcBorders>
            <w:shd w:val="clear" w:color="auto" w:fill="auto"/>
            <w:noWrap/>
            <w:vAlign w:val="bottom"/>
            <w:hideMark/>
          </w:tcPr>
          <w:p w14:paraId="76ADB1CB"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08AB3E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4257C9D"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D2A73F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0B0BE3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77E809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B17688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C112CA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9EACBF2"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19490C88" w14:textId="77777777" w:rsidTr="00D56D97">
        <w:trPr>
          <w:trHeight w:val="375"/>
        </w:trPr>
        <w:tc>
          <w:tcPr>
            <w:tcW w:w="2767" w:type="dxa"/>
            <w:tcBorders>
              <w:top w:val="nil"/>
              <w:left w:val="nil"/>
              <w:bottom w:val="nil"/>
              <w:right w:val="nil"/>
            </w:tcBorders>
            <w:shd w:val="clear" w:color="000000" w:fill="F2F2F2"/>
            <w:noWrap/>
            <w:vAlign w:val="bottom"/>
            <w:hideMark/>
          </w:tcPr>
          <w:p w14:paraId="4041FED9"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locepasser</w:t>
            </w:r>
          </w:p>
        </w:tc>
        <w:tc>
          <w:tcPr>
            <w:tcW w:w="502" w:type="dxa"/>
            <w:tcBorders>
              <w:top w:val="nil"/>
              <w:left w:val="nil"/>
              <w:bottom w:val="nil"/>
              <w:right w:val="nil"/>
            </w:tcBorders>
            <w:shd w:val="clear" w:color="000000" w:fill="F2F2F2"/>
            <w:noWrap/>
            <w:vAlign w:val="bottom"/>
            <w:hideMark/>
          </w:tcPr>
          <w:p w14:paraId="3EDAB142"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6CF166D"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19C518E"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4F1750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E23491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AB8A08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7F2F6F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1EFA3E99"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14042A3"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78E09DC1" w14:textId="77777777" w:rsidTr="00D56D97">
        <w:trPr>
          <w:trHeight w:val="66"/>
        </w:trPr>
        <w:tc>
          <w:tcPr>
            <w:tcW w:w="2767" w:type="dxa"/>
            <w:tcBorders>
              <w:top w:val="nil"/>
              <w:left w:val="nil"/>
              <w:bottom w:val="nil"/>
              <w:right w:val="nil"/>
            </w:tcBorders>
            <w:shd w:val="clear" w:color="auto" w:fill="auto"/>
            <w:noWrap/>
            <w:vAlign w:val="bottom"/>
            <w:hideMark/>
          </w:tcPr>
          <w:p w14:paraId="2272826B"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mahali</w:t>
            </w:r>
          </w:p>
        </w:tc>
        <w:tc>
          <w:tcPr>
            <w:tcW w:w="502" w:type="dxa"/>
            <w:tcBorders>
              <w:top w:val="nil"/>
              <w:left w:val="nil"/>
              <w:bottom w:val="nil"/>
              <w:right w:val="nil"/>
            </w:tcBorders>
            <w:shd w:val="clear" w:color="auto" w:fill="auto"/>
            <w:noWrap/>
            <w:vAlign w:val="bottom"/>
            <w:hideMark/>
          </w:tcPr>
          <w:p w14:paraId="1E020D04"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FBA0EE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FD9CDA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1B458A3"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B9498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5473BA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8C84D8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4754435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6A812A9"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61E67378" w14:textId="77777777" w:rsidTr="00D56D97">
        <w:trPr>
          <w:trHeight w:val="375"/>
        </w:trPr>
        <w:tc>
          <w:tcPr>
            <w:tcW w:w="2767" w:type="dxa"/>
            <w:tcBorders>
              <w:top w:val="nil"/>
              <w:left w:val="nil"/>
              <w:bottom w:val="nil"/>
              <w:right w:val="nil"/>
            </w:tcBorders>
            <w:shd w:val="clear" w:color="000000" w:fill="F2F2F2"/>
            <w:noWrap/>
            <w:vAlign w:val="bottom"/>
            <w:hideMark/>
          </w:tcPr>
          <w:p w14:paraId="5C10F670"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omatostomus</w:t>
            </w:r>
          </w:p>
        </w:tc>
        <w:tc>
          <w:tcPr>
            <w:tcW w:w="502" w:type="dxa"/>
            <w:tcBorders>
              <w:top w:val="nil"/>
              <w:left w:val="nil"/>
              <w:bottom w:val="nil"/>
              <w:right w:val="nil"/>
            </w:tcBorders>
            <w:shd w:val="clear" w:color="000000" w:fill="F2F2F2"/>
            <w:noWrap/>
            <w:vAlign w:val="bottom"/>
            <w:hideMark/>
          </w:tcPr>
          <w:p w14:paraId="11CB1450"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6D6EA93"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DF1D50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1856BC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2684275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6E5955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09FCE1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DB19F12"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12304C29"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A7CE84F" w14:textId="77777777" w:rsidTr="00D56D97">
        <w:trPr>
          <w:trHeight w:val="66"/>
        </w:trPr>
        <w:tc>
          <w:tcPr>
            <w:tcW w:w="2767" w:type="dxa"/>
            <w:tcBorders>
              <w:top w:val="nil"/>
              <w:left w:val="nil"/>
              <w:bottom w:val="nil"/>
              <w:right w:val="nil"/>
            </w:tcBorders>
            <w:shd w:val="clear" w:color="auto" w:fill="auto"/>
            <w:noWrap/>
            <w:vAlign w:val="bottom"/>
            <w:hideMark/>
          </w:tcPr>
          <w:p w14:paraId="60E8B3BC"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ruficeps</w:t>
            </w:r>
          </w:p>
        </w:tc>
        <w:tc>
          <w:tcPr>
            <w:tcW w:w="502" w:type="dxa"/>
            <w:tcBorders>
              <w:top w:val="nil"/>
              <w:left w:val="nil"/>
              <w:bottom w:val="nil"/>
              <w:right w:val="nil"/>
            </w:tcBorders>
            <w:shd w:val="clear" w:color="auto" w:fill="auto"/>
            <w:noWrap/>
            <w:vAlign w:val="bottom"/>
            <w:hideMark/>
          </w:tcPr>
          <w:p w14:paraId="5A4417C6"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150F70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1A2170D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FF2521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E439F2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633E2B4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30ED4C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B05A08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ECF4ED"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A0A6903" w14:textId="77777777" w:rsidTr="00D56D97">
        <w:trPr>
          <w:trHeight w:val="375"/>
        </w:trPr>
        <w:tc>
          <w:tcPr>
            <w:tcW w:w="2767" w:type="dxa"/>
            <w:tcBorders>
              <w:top w:val="nil"/>
              <w:left w:val="nil"/>
              <w:bottom w:val="nil"/>
              <w:right w:val="nil"/>
            </w:tcBorders>
            <w:shd w:val="clear" w:color="000000" w:fill="F2F2F2"/>
            <w:noWrap/>
            <w:vAlign w:val="bottom"/>
            <w:hideMark/>
          </w:tcPr>
          <w:p w14:paraId="54E91216"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Saltator</w:t>
            </w:r>
          </w:p>
        </w:tc>
        <w:tc>
          <w:tcPr>
            <w:tcW w:w="502" w:type="dxa"/>
            <w:tcBorders>
              <w:top w:val="nil"/>
              <w:left w:val="nil"/>
              <w:bottom w:val="nil"/>
              <w:right w:val="nil"/>
            </w:tcBorders>
            <w:shd w:val="clear" w:color="000000" w:fill="F2F2F2"/>
            <w:noWrap/>
            <w:vAlign w:val="bottom"/>
            <w:hideMark/>
          </w:tcPr>
          <w:p w14:paraId="0C67CBB5"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4FE9FF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74ABB7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9059E3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779283D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AD9626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0A07DA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8015C03"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733D1F4"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0A0CBD60" w14:textId="77777777" w:rsidTr="00D56D97">
        <w:trPr>
          <w:trHeight w:val="66"/>
        </w:trPr>
        <w:tc>
          <w:tcPr>
            <w:tcW w:w="2767" w:type="dxa"/>
            <w:tcBorders>
              <w:top w:val="nil"/>
              <w:left w:val="nil"/>
              <w:bottom w:val="nil"/>
              <w:right w:val="nil"/>
            </w:tcBorders>
            <w:shd w:val="clear" w:color="auto" w:fill="auto"/>
            <w:noWrap/>
            <w:vAlign w:val="bottom"/>
            <w:hideMark/>
          </w:tcPr>
          <w:p w14:paraId="0C6B7D19"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atricollis</w:t>
            </w:r>
          </w:p>
        </w:tc>
        <w:tc>
          <w:tcPr>
            <w:tcW w:w="502" w:type="dxa"/>
            <w:tcBorders>
              <w:top w:val="nil"/>
              <w:left w:val="nil"/>
              <w:bottom w:val="nil"/>
              <w:right w:val="nil"/>
            </w:tcBorders>
            <w:shd w:val="clear" w:color="auto" w:fill="auto"/>
            <w:noWrap/>
            <w:vAlign w:val="bottom"/>
            <w:hideMark/>
          </w:tcPr>
          <w:p w14:paraId="12AAD5D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EDB5873"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7FDD137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5F406DF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5C8276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2A9C5F81"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C089D7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18DFAF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EE248B9"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2300A262" w14:textId="77777777" w:rsidTr="00D56D97">
        <w:trPr>
          <w:trHeight w:val="350"/>
        </w:trPr>
        <w:tc>
          <w:tcPr>
            <w:tcW w:w="2767" w:type="dxa"/>
            <w:tcBorders>
              <w:top w:val="nil"/>
              <w:left w:val="nil"/>
              <w:bottom w:val="nil"/>
              <w:right w:val="nil"/>
            </w:tcBorders>
            <w:shd w:val="clear" w:color="000000" w:fill="F2F2F2"/>
            <w:noWrap/>
            <w:vAlign w:val="bottom"/>
            <w:hideMark/>
          </w:tcPr>
          <w:p w14:paraId="25C9B47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Taeniopygia</w:t>
            </w:r>
          </w:p>
        </w:tc>
        <w:tc>
          <w:tcPr>
            <w:tcW w:w="502" w:type="dxa"/>
            <w:tcBorders>
              <w:top w:val="nil"/>
              <w:left w:val="nil"/>
              <w:bottom w:val="nil"/>
              <w:right w:val="nil"/>
            </w:tcBorders>
            <w:shd w:val="clear" w:color="000000" w:fill="F2F2F2"/>
            <w:noWrap/>
            <w:vAlign w:val="bottom"/>
            <w:hideMark/>
          </w:tcPr>
          <w:p w14:paraId="461DE41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3C54265"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190DAF5"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6D2CC0A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8E84DE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30101B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8AB93C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9524D3A"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569B2E3"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595667FC" w14:textId="77777777" w:rsidTr="00D56D97">
        <w:trPr>
          <w:trHeight w:val="66"/>
        </w:trPr>
        <w:tc>
          <w:tcPr>
            <w:tcW w:w="2767" w:type="dxa"/>
            <w:tcBorders>
              <w:top w:val="nil"/>
              <w:left w:val="nil"/>
              <w:bottom w:val="nil"/>
              <w:right w:val="nil"/>
            </w:tcBorders>
            <w:shd w:val="clear" w:color="auto" w:fill="auto"/>
            <w:noWrap/>
            <w:vAlign w:val="bottom"/>
            <w:hideMark/>
          </w:tcPr>
          <w:p w14:paraId="6A623D00"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guttata</w:t>
            </w:r>
          </w:p>
        </w:tc>
        <w:tc>
          <w:tcPr>
            <w:tcW w:w="502" w:type="dxa"/>
            <w:tcBorders>
              <w:top w:val="nil"/>
              <w:left w:val="nil"/>
              <w:bottom w:val="nil"/>
              <w:right w:val="nil"/>
            </w:tcBorders>
            <w:shd w:val="clear" w:color="auto" w:fill="auto"/>
            <w:noWrap/>
            <w:vAlign w:val="bottom"/>
            <w:hideMark/>
          </w:tcPr>
          <w:p w14:paraId="55CB1A1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BB3DBA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DFFBCC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6FA60B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E5DCD8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FA3C8C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495B693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2E04FD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264351E"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56D9DE5" w14:textId="77777777" w:rsidTr="00D56D97">
        <w:trPr>
          <w:trHeight w:val="374"/>
        </w:trPr>
        <w:tc>
          <w:tcPr>
            <w:tcW w:w="2767" w:type="dxa"/>
            <w:tcBorders>
              <w:top w:val="nil"/>
              <w:left w:val="nil"/>
              <w:bottom w:val="nil"/>
              <w:right w:val="nil"/>
            </w:tcBorders>
            <w:shd w:val="clear" w:color="000000" w:fill="F2F2F2"/>
            <w:noWrap/>
            <w:vAlign w:val="bottom"/>
            <w:hideMark/>
          </w:tcPr>
          <w:p w14:paraId="62E00F34"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xml:space="preserve">Turdoides </w:t>
            </w:r>
          </w:p>
        </w:tc>
        <w:tc>
          <w:tcPr>
            <w:tcW w:w="502" w:type="dxa"/>
            <w:tcBorders>
              <w:top w:val="nil"/>
              <w:left w:val="nil"/>
              <w:bottom w:val="nil"/>
              <w:right w:val="nil"/>
            </w:tcBorders>
            <w:shd w:val="clear" w:color="000000" w:fill="F2F2F2"/>
            <w:noWrap/>
            <w:vAlign w:val="bottom"/>
            <w:hideMark/>
          </w:tcPr>
          <w:p w14:paraId="48B43AD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54355F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3453C6B"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22BB95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72727B6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CF5D43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DDC520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843818D"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10CDE241"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0D36A775" w14:textId="77777777" w:rsidTr="00D56D97">
        <w:trPr>
          <w:trHeight w:val="66"/>
        </w:trPr>
        <w:tc>
          <w:tcPr>
            <w:tcW w:w="2767" w:type="dxa"/>
            <w:tcBorders>
              <w:top w:val="nil"/>
              <w:left w:val="nil"/>
              <w:bottom w:val="nil"/>
              <w:right w:val="nil"/>
            </w:tcBorders>
            <w:shd w:val="clear" w:color="auto" w:fill="auto"/>
            <w:noWrap/>
            <w:vAlign w:val="bottom"/>
            <w:hideMark/>
          </w:tcPr>
          <w:p w14:paraId="194F4292"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affinis</w:t>
            </w:r>
          </w:p>
        </w:tc>
        <w:tc>
          <w:tcPr>
            <w:tcW w:w="502" w:type="dxa"/>
            <w:tcBorders>
              <w:top w:val="nil"/>
              <w:left w:val="nil"/>
              <w:bottom w:val="nil"/>
              <w:right w:val="nil"/>
            </w:tcBorders>
            <w:shd w:val="clear" w:color="auto" w:fill="auto"/>
            <w:noWrap/>
            <w:vAlign w:val="bottom"/>
            <w:hideMark/>
          </w:tcPr>
          <w:p w14:paraId="10B98F7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9C28DF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77CC471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2D036D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8D3B45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CBA1AF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AA83EE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23821C5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859875"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68D48097" w14:textId="77777777" w:rsidTr="00D56D97">
        <w:trPr>
          <w:trHeight w:val="66"/>
        </w:trPr>
        <w:tc>
          <w:tcPr>
            <w:tcW w:w="2767" w:type="dxa"/>
            <w:tcBorders>
              <w:top w:val="nil"/>
              <w:left w:val="nil"/>
              <w:bottom w:val="nil"/>
              <w:right w:val="nil"/>
            </w:tcBorders>
            <w:shd w:val="clear" w:color="auto" w:fill="auto"/>
            <w:noWrap/>
            <w:vAlign w:val="bottom"/>
            <w:hideMark/>
          </w:tcPr>
          <w:p w14:paraId="04C2FD0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bicolor</w:t>
            </w:r>
          </w:p>
        </w:tc>
        <w:tc>
          <w:tcPr>
            <w:tcW w:w="502" w:type="dxa"/>
            <w:tcBorders>
              <w:top w:val="nil"/>
              <w:left w:val="nil"/>
              <w:bottom w:val="nil"/>
              <w:right w:val="nil"/>
            </w:tcBorders>
            <w:shd w:val="clear" w:color="auto" w:fill="auto"/>
            <w:noWrap/>
            <w:vAlign w:val="bottom"/>
            <w:hideMark/>
          </w:tcPr>
          <w:p w14:paraId="477116D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885D2C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0F4F21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FF9351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676F5D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5CC3342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7B52C63"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C74B8D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4E3F901"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5A32F1" w:rsidRPr="002A7D6A" w14:paraId="71435A1A" w14:textId="77777777" w:rsidTr="00D56D97">
        <w:trPr>
          <w:trHeight w:val="66"/>
        </w:trPr>
        <w:tc>
          <w:tcPr>
            <w:tcW w:w="2767" w:type="dxa"/>
            <w:tcBorders>
              <w:top w:val="nil"/>
              <w:left w:val="nil"/>
              <w:bottom w:val="nil"/>
              <w:right w:val="nil"/>
            </w:tcBorders>
            <w:shd w:val="clear" w:color="auto" w:fill="auto"/>
            <w:noWrap/>
            <w:vAlign w:val="bottom"/>
            <w:hideMark/>
          </w:tcPr>
          <w:p w14:paraId="3B5609FB"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triata</w:t>
            </w:r>
          </w:p>
        </w:tc>
        <w:tc>
          <w:tcPr>
            <w:tcW w:w="502" w:type="dxa"/>
            <w:tcBorders>
              <w:top w:val="nil"/>
              <w:left w:val="nil"/>
              <w:bottom w:val="nil"/>
              <w:right w:val="nil"/>
            </w:tcBorders>
            <w:shd w:val="clear" w:color="auto" w:fill="auto"/>
            <w:noWrap/>
            <w:vAlign w:val="bottom"/>
            <w:hideMark/>
          </w:tcPr>
          <w:p w14:paraId="6EC9B5F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B562E5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443C1A8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0D2172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CF7E9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0138935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2794FB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2F3000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F552A45"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5A32F1" w:rsidRPr="002A7D6A" w14:paraId="15DCAFC0" w14:textId="77777777" w:rsidTr="00D56D97">
        <w:trPr>
          <w:trHeight w:val="66"/>
        </w:trPr>
        <w:tc>
          <w:tcPr>
            <w:tcW w:w="2767" w:type="dxa"/>
            <w:tcBorders>
              <w:top w:val="nil"/>
              <w:left w:val="nil"/>
              <w:bottom w:val="nil"/>
              <w:right w:val="nil"/>
            </w:tcBorders>
            <w:shd w:val="clear" w:color="auto" w:fill="auto"/>
            <w:noWrap/>
            <w:vAlign w:val="bottom"/>
            <w:hideMark/>
          </w:tcPr>
          <w:p w14:paraId="3FE48AC3" w14:textId="77777777" w:rsidR="005A32F1" w:rsidRPr="002A7D6A" w:rsidRDefault="005A32F1" w:rsidP="00D56D97">
            <w:pPr>
              <w:spacing w:line="240" w:lineRule="auto"/>
              <w:jc w:val="right"/>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3DAC234C" w14:textId="77777777" w:rsidR="005A32F1" w:rsidRPr="002A7D6A" w:rsidRDefault="005A32F1" w:rsidP="00D56D97">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FD2E6E4" w14:textId="77777777" w:rsidR="005A32F1" w:rsidRPr="002A7D6A" w:rsidRDefault="005A32F1" w:rsidP="00D56D97">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28F068DC"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29F383F5"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7E1A2524"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4C0FDFCC"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1809698E"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3C233B43"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2EA5488A" w14:textId="77777777" w:rsidR="005A32F1" w:rsidRPr="002A7D6A" w:rsidRDefault="005A32F1" w:rsidP="00D56D97">
            <w:pPr>
              <w:spacing w:line="240" w:lineRule="auto"/>
              <w:rPr>
                <w:rFonts w:ascii="Times New Roman" w:eastAsia="Times New Roman" w:hAnsi="Times New Roman" w:cs="Times New Roman"/>
                <w:sz w:val="24"/>
                <w:szCs w:val="24"/>
                <w:lang w:eastAsia="en-CA"/>
              </w:rPr>
            </w:pPr>
          </w:p>
        </w:tc>
      </w:tr>
      <w:tr w:rsidR="005A32F1" w:rsidRPr="002A7D6A" w14:paraId="38FC5955" w14:textId="77777777" w:rsidTr="00D56D97">
        <w:trPr>
          <w:trHeight w:val="375"/>
        </w:trPr>
        <w:tc>
          <w:tcPr>
            <w:tcW w:w="2767" w:type="dxa"/>
            <w:tcBorders>
              <w:top w:val="nil"/>
              <w:left w:val="nil"/>
              <w:bottom w:val="single" w:sz="4" w:space="0" w:color="A6A6A6"/>
              <w:right w:val="nil"/>
            </w:tcBorders>
            <w:shd w:val="clear" w:color="auto" w:fill="auto"/>
            <w:noWrap/>
            <w:vAlign w:val="bottom"/>
            <w:hideMark/>
          </w:tcPr>
          <w:p w14:paraId="4E4F1584"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M</w:t>
            </w:r>
            <w:r>
              <w:rPr>
                <w:rFonts w:ascii="Times New Roman" w:eastAsia="Times New Roman" w:hAnsi="Times New Roman" w:cs="Times New Roman"/>
                <w:b/>
                <w:bCs/>
                <w:sz w:val="24"/>
                <w:szCs w:val="24"/>
                <w:lang w:eastAsia="en-CA"/>
              </w:rPr>
              <w:t>ammalian</w:t>
            </w:r>
          </w:p>
        </w:tc>
        <w:tc>
          <w:tcPr>
            <w:tcW w:w="502" w:type="dxa"/>
            <w:tcBorders>
              <w:top w:val="nil"/>
              <w:left w:val="nil"/>
              <w:bottom w:val="single" w:sz="4" w:space="0" w:color="A6A6A6"/>
              <w:right w:val="nil"/>
            </w:tcBorders>
            <w:shd w:val="clear" w:color="auto" w:fill="auto"/>
            <w:noWrap/>
            <w:vAlign w:val="bottom"/>
            <w:hideMark/>
          </w:tcPr>
          <w:p w14:paraId="4AF94EB5"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594D42DB"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040AA1E1"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26F0F1CF"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0479471A"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3BA96D10"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6DC9D6A0"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733BB3D4"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546EC805" w14:textId="77777777" w:rsidR="005A32F1" w:rsidRPr="002A7D6A" w:rsidRDefault="005A32F1" w:rsidP="00D56D97">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r>
      <w:tr w:rsidR="005A32F1" w:rsidRPr="002A7D6A" w14:paraId="6904A8E3" w14:textId="77777777" w:rsidTr="00D56D97">
        <w:trPr>
          <w:trHeight w:val="208"/>
        </w:trPr>
        <w:tc>
          <w:tcPr>
            <w:tcW w:w="2767" w:type="dxa"/>
            <w:tcBorders>
              <w:top w:val="nil"/>
              <w:left w:val="nil"/>
              <w:bottom w:val="nil"/>
              <w:right w:val="nil"/>
            </w:tcBorders>
            <w:shd w:val="clear" w:color="000000" w:fill="F2F2F2"/>
            <w:noWrap/>
            <w:vAlign w:val="bottom"/>
            <w:hideMark/>
          </w:tcPr>
          <w:p w14:paraId="43FBF2D6"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Cercopithecus</w:t>
            </w:r>
          </w:p>
        </w:tc>
        <w:tc>
          <w:tcPr>
            <w:tcW w:w="502" w:type="dxa"/>
            <w:tcBorders>
              <w:top w:val="nil"/>
              <w:left w:val="nil"/>
              <w:bottom w:val="nil"/>
              <w:right w:val="nil"/>
            </w:tcBorders>
            <w:shd w:val="clear" w:color="000000" w:fill="F2F2F2"/>
            <w:noWrap/>
            <w:vAlign w:val="bottom"/>
            <w:hideMark/>
          </w:tcPr>
          <w:p w14:paraId="339FD73B"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610C3F5"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C3A5976"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0586B3F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BB3227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23DDBE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A29773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3CE89F1"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58E8EAF"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982600B" w14:textId="77777777" w:rsidTr="00D56D97">
        <w:trPr>
          <w:trHeight w:val="66"/>
        </w:trPr>
        <w:tc>
          <w:tcPr>
            <w:tcW w:w="2767" w:type="dxa"/>
            <w:tcBorders>
              <w:top w:val="nil"/>
              <w:left w:val="nil"/>
              <w:bottom w:val="nil"/>
              <w:right w:val="nil"/>
            </w:tcBorders>
            <w:shd w:val="clear" w:color="auto" w:fill="auto"/>
            <w:noWrap/>
            <w:vAlign w:val="bottom"/>
            <w:hideMark/>
          </w:tcPr>
          <w:p w14:paraId="72CFFA1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aethiops sabaeus</w:t>
            </w:r>
          </w:p>
        </w:tc>
        <w:tc>
          <w:tcPr>
            <w:tcW w:w="502" w:type="dxa"/>
            <w:tcBorders>
              <w:top w:val="nil"/>
              <w:left w:val="nil"/>
              <w:bottom w:val="nil"/>
              <w:right w:val="nil"/>
            </w:tcBorders>
            <w:shd w:val="clear" w:color="auto" w:fill="auto"/>
            <w:noWrap/>
            <w:vAlign w:val="bottom"/>
            <w:hideMark/>
          </w:tcPr>
          <w:p w14:paraId="2FB9EDD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AE7296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12C206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4E3A39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C0712E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66DBD6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B06FD5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630E66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D04501E"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EA71505" w14:textId="77777777" w:rsidTr="00D56D97">
        <w:trPr>
          <w:trHeight w:val="375"/>
        </w:trPr>
        <w:tc>
          <w:tcPr>
            <w:tcW w:w="2767" w:type="dxa"/>
            <w:tcBorders>
              <w:top w:val="nil"/>
              <w:left w:val="nil"/>
              <w:bottom w:val="nil"/>
              <w:right w:val="nil"/>
            </w:tcBorders>
            <w:shd w:val="clear" w:color="000000" w:fill="F2F2F2"/>
            <w:noWrap/>
            <w:vAlign w:val="bottom"/>
            <w:hideMark/>
          </w:tcPr>
          <w:p w14:paraId="49AB7B55"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Helogale</w:t>
            </w:r>
          </w:p>
        </w:tc>
        <w:tc>
          <w:tcPr>
            <w:tcW w:w="502" w:type="dxa"/>
            <w:tcBorders>
              <w:top w:val="nil"/>
              <w:left w:val="nil"/>
              <w:bottom w:val="nil"/>
              <w:right w:val="nil"/>
            </w:tcBorders>
            <w:shd w:val="clear" w:color="000000" w:fill="F2F2F2"/>
            <w:noWrap/>
            <w:vAlign w:val="bottom"/>
            <w:hideMark/>
          </w:tcPr>
          <w:p w14:paraId="52A756F3"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8BF97C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92E453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F2166E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2F75A0A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EA126B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7574AF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AE2E130"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CE5958D"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1A74F5E" w14:textId="77777777" w:rsidTr="00D56D97">
        <w:trPr>
          <w:trHeight w:val="66"/>
        </w:trPr>
        <w:tc>
          <w:tcPr>
            <w:tcW w:w="2767" w:type="dxa"/>
            <w:tcBorders>
              <w:top w:val="nil"/>
              <w:left w:val="nil"/>
              <w:bottom w:val="nil"/>
              <w:right w:val="nil"/>
            </w:tcBorders>
            <w:shd w:val="clear" w:color="auto" w:fill="auto"/>
            <w:noWrap/>
            <w:vAlign w:val="bottom"/>
            <w:hideMark/>
          </w:tcPr>
          <w:p w14:paraId="7ADE2FA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arvula</w:t>
            </w:r>
          </w:p>
        </w:tc>
        <w:tc>
          <w:tcPr>
            <w:tcW w:w="502" w:type="dxa"/>
            <w:tcBorders>
              <w:top w:val="nil"/>
              <w:left w:val="nil"/>
              <w:bottom w:val="nil"/>
              <w:right w:val="nil"/>
            </w:tcBorders>
            <w:shd w:val="clear" w:color="auto" w:fill="auto"/>
            <w:noWrap/>
            <w:vAlign w:val="bottom"/>
            <w:hideMark/>
          </w:tcPr>
          <w:p w14:paraId="38D683B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887D4E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1100" w:type="dxa"/>
            <w:tcBorders>
              <w:top w:val="nil"/>
              <w:left w:val="nil"/>
              <w:bottom w:val="nil"/>
              <w:right w:val="nil"/>
            </w:tcBorders>
            <w:shd w:val="clear" w:color="auto" w:fill="auto"/>
            <w:noWrap/>
            <w:vAlign w:val="bottom"/>
            <w:hideMark/>
          </w:tcPr>
          <w:p w14:paraId="2E0072F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246888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6EF877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261" w:type="dxa"/>
            <w:tcBorders>
              <w:top w:val="nil"/>
              <w:left w:val="nil"/>
              <w:bottom w:val="nil"/>
              <w:right w:val="nil"/>
            </w:tcBorders>
            <w:shd w:val="clear" w:color="auto" w:fill="auto"/>
            <w:noWrap/>
            <w:vAlign w:val="bottom"/>
            <w:hideMark/>
          </w:tcPr>
          <w:p w14:paraId="6E2DC35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CAACC6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6F70341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E8BBB90"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r>
      <w:tr w:rsidR="005A32F1" w:rsidRPr="002A7D6A" w14:paraId="236CD280" w14:textId="77777777" w:rsidTr="00D56D97">
        <w:trPr>
          <w:trHeight w:val="194"/>
        </w:trPr>
        <w:tc>
          <w:tcPr>
            <w:tcW w:w="2767" w:type="dxa"/>
            <w:tcBorders>
              <w:top w:val="nil"/>
              <w:left w:val="nil"/>
              <w:bottom w:val="nil"/>
              <w:right w:val="nil"/>
            </w:tcBorders>
            <w:shd w:val="clear" w:color="000000" w:fill="F2F2F2"/>
            <w:noWrap/>
            <w:vAlign w:val="bottom"/>
            <w:hideMark/>
          </w:tcPr>
          <w:p w14:paraId="5A9C8AA2"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xml:space="preserve">Suricata </w:t>
            </w:r>
          </w:p>
        </w:tc>
        <w:tc>
          <w:tcPr>
            <w:tcW w:w="502" w:type="dxa"/>
            <w:tcBorders>
              <w:top w:val="nil"/>
              <w:left w:val="nil"/>
              <w:bottom w:val="nil"/>
              <w:right w:val="nil"/>
            </w:tcBorders>
            <w:shd w:val="clear" w:color="000000" w:fill="F2F2F2"/>
            <w:noWrap/>
            <w:vAlign w:val="bottom"/>
            <w:hideMark/>
          </w:tcPr>
          <w:p w14:paraId="427F5F9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2B83E00E"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D3740A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BB7BF5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333B4C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51AB507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43BEAE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9B0A1A5"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8363A72"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3CA5F8A9" w14:textId="77777777" w:rsidTr="00D56D97">
        <w:trPr>
          <w:trHeight w:val="66"/>
        </w:trPr>
        <w:tc>
          <w:tcPr>
            <w:tcW w:w="2767" w:type="dxa"/>
            <w:tcBorders>
              <w:top w:val="nil"/>
              <w:left w:val="nil"/>
              <w:bottom w:val="nil"/>
              <w:right w:val="nil"/>
            </w:tcBorders>
            <w:shd w:val="clear" w:color="auto" w:fill="auto"/>
            <w:noWrap/>
            <w:vAlign w:val="bottom"/>
            <w:hideMark/>
          </w:tcPr>
          <w:p w14:paraId="20D43CFD"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uricatta</w:t>
            </w:r>
          </w:p>
        </w:tc>
        <w:tc>
          <w:tcPr>
            <w:tcW w:w="502" w:type="dxa"/>
            <w:tcBorders>
              <w:top w:val="nil"/>
              <w:left w:val="nil"/>
              <w:bottom w:val="nil"/>
              <w:right w:val="nil"/>
            </w:tcBorders>
            <w:shd w:val="clear" w:color="auto" w:fill="auto"/>
            <w:noWrap/>
            <w:vAlign w:val="bottom"/>
            <w:hideMark/>
          </w:tcPr>
          <w:p w14:paraId="09346A24"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AD88B5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c>
          <w:tcPr>
            <w:tcW w:w="1100" w:type="dxa"/>
            <w:tcBorders>
              <w:top w:val="nil"/>
              <w:left w:val="nil"/>
              <w:bottom w:val="nil"/>
              <w:right w:val="nil"/>
            </w:tcBorders>
            <w:shd w:val="clear" w:color="auto" w:fill="auto"/>
            <w:noWrap/>
            <w:vAlign w:val="bottom"/>
            <w:hideMark/>
          </w:tcPr>
          <w:p w14:paraId="2066858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181CC49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AD973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788ED6B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1AD0447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380" w:type="dxa"/>
            <w:tcBorders>
              <w:top w:val="nil"/>
              <w:left w:val="nil"/>
              <w:bottom w:val="nil"/>
              <w:right w:val="nil"/>
            </w:tcBorders>
            <w:shd w:val="clear" w:color="auto" w:fill="auto"/>
            <w:noWrap/>
            <w:vAlign w:val="bottom"/>
            <w:hideMark/>
          </w:tcPr>
          <w:p w14:paraId="42DF20D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FB6D8A"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7</w:t>
            </w:r>
          </w:p>
        </w:tc>
      </w:tr>
      <w:tr w:rsidR="005A32F1" w:rsidRPr="002A7D6A" w14:paraId="360DD41F" w14:textId="77777777" w:rsidTr="00D56D97">
        <w:trPr>
          <w:trHeight w:val="190"/>
        </w:trPr>
        <w:tc>
          <w:tcPr>
            <w:tcW w:w="2767" w:type="dxa"/>
            <w:tcBorders>
              <w:top w:val="nil"/>
              <w:left w:val="nil"/>
              <w:bottom w:val="nil"/>
              <w:right w:val="nil"/>
            </w:tcBorders>
            <w:shd w:val="clear" w:color="auto" w:fill="auto"/>
            <w:noWrap/>
            <w:vAlign w:val="bottom"/>
            <w:hideMark/>
          </w:tcPr>
          <w:p w14:paraId="464147B5" w14:textId="77777777" w:rsidR="005A32F1" w:rsidRPr="002A7D6A" w:rsidRDefault="005A32F1" w:rsidP="00D56D97">
            <w:pPr>
              <w:spacing w:line="240" w:lineRule="auto"/>
              <w:jc w:val="right"/>
              <w:rPr>
                <w:rFonts w:ascii="Times New Roman" w:eastAsia="Times New Roman" w:hAnsi="Times New Roman" w:cs="Times New Roman"/>
                <w:lang w:eastAsia="en-CA"/>
              </w:rPr>
            </w:pPr>
          </w:p>
        </w:tc>
        <w:tc>
          <w:tcPr>
            <w:tcW w:w="502" w:type="dxa"/>
            <w:tcBorders>
              <w:top w:val="nil"/>
              <w:left w:val="nil"/>
              <w:bottom w:val="nil"/>
              <w:right w:val="nil"/>
            </w:tcBorders>
            <w:shd w:val="clear" w:color="auto" w:fill="auto"/>
            <w:noWrap/>
            <w:vAlign w:val="bottom"/>
            <w:hideMark/>
          </w:tcPr>
          <w:p w14:paraId="5168BC33"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3A08DB60"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0D4CC7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EB4BBD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697BD7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64C5BD1"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A6B35D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DFC8B6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C7D17FC" w14:textId="77777777" w:rsidR="005A32F1" w:rsidRPr="002A7D6A" w:rsidRDefault="005A32F1" w:rsidP="00D56D97">
            <w:pPr>
              <w:spacing w:line="240" w:lineRule="auto"/>
              <w:rPr>
                <w:rFonts w:ascii="Times New Roman" w:eastAsia="Times New Roman" w:hAnsi="Times New Roman" w:cs="Times New Roman"/>
                <w:lang w:eastAsia="en-CA"/>
              </w:rPr>
            </w:pPr>
          </w:p>
        </w:tc>
      </w:tr>
      <w:tr w:rsidR="005A32F1" w:rsidRPr="002A7D6A" w14:paraId="086CF0C3" w14:textId="77777777" w:rsidTr="00D56D97">
        <w:trPr>
          <w:trHeight w:val="158"/>
        </w:trPr>
        <w:tc>
          <w:tcPr>
            <w:tcW w:w="2767" w:type="dxa"/>
            <w:tcBorders>
              <w:top w:val="single" w:sz="4" w:space="0" w:color="A6A6A6"/>
              <w:left w:val="nil"/>
              <w:bottom w:val="nil"/>
              <w:right w:val="nil"/>
            </w:tcBorders>
            <w:shd w:val="clear" w:color="D9D9D9" w:fill="D9D9D9"/>
            <w:noWrap/>
            <w:vAlign w:val="bottom"/>
            <w:hideMark/>
          </w:tcPr>
          <w:p w14:paraId="4B8F7E3B"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5AEA7686"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6FD1CB64"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5E74BDED"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FA71E04"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09374F08"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29DF95A3"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017C5CBE"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1AFEA64A"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363E2061" w14:textId="77777777" w:rsidR="005A32F1" w:rsidRPr="002A7D6A" w:rsidRDefault="005A32F1" w:rsidP="00D56D97">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42</w:t>
            </w:r>
          </w:p>
        </w:tc>
      </w:tr>
    </w:tbl>
    <w:p w14:paraId="565D1798" w14:textId="77777777" w:rsidR="005A32F1" w:rsidRPr="002A7D6A" w:rsidRDefault="005A32F1" w:rsidP="005A32F1">
      <w:pPr>
        <w:pStyle w:val="SectionText0"/>
        <w:sectPr w:rsidR="005A32F1" w:rsidRPr="002A7D6A" w:rsidSect="005A32F1">
          <w:pgSz w:w="12240" w:h="15840" w:code="1"/>
          <w:pgMar w:top="720" w:right="720" w:bottom="720" w:left="720" w:header="709" w:footer="709" w:gutter="0"/>
          <w:cols w:space="708"/>
          <w:docGrid w:linePitch="360"/>
        </w:sectPr>
      </w:pPr>
    </w:p>
    <w:p w14:paraId="4A58C9D1" w14:textId="7C8EA3EE" w:rsidR="00E518A3" w:rsidRDefault="00E518A3" w:rsidP="005A32F1">
      <w:pPr>
        <w:pStyle w:val="SectionText0"/>
        <w:spacing w:line="480" w:lineRule="auto"/>
      </w:pPr>
      <w:r w:rsidRPr="002A7D6A">
        <w:lastRenderedPageBreak/>
        <w:t>Overall, the effects of extrinsic factors on sentinel behaviour were tested in 13 studies, and 9 studies tested the effects of intrinsic factors on sentinel behaviour</w:t>
      </w:r>
      <w:r>
        <w:t xml:space="preserve"> (</w:t>
      </w:r>
      <w:r>
        <w:fldChar w:fldCharType="begin"/>
      </w:r>
      <w:r>
        <w:instrText xml:space="preserve"> REF _Ref155326295 \h </w:instrText>
      </w:r>
      <w:r>
        <w:fldChar w:fldCharType="separate"/>
      </w:r>
      <w:r w:rsidR="005D3A05" w:rsidRPr="002A7D6A">
        <w:t xml:space="preserve">Table </w:t>
      </w:r>
      <w:r w:rsidR="005D3A05">
        <w:rPr>
          <w:noProof/>
        </w:rPr>
        <w:t>2</w:t>
      </w:r>
      <w:r w:rsidR="005D3A05">
        <w:t>.</w:t>
      </w:r>
      <w:r w:rsidR="005D3A05">
        <w:rPr>
          <w:noProof/>
        </w:rPr>
        <w:t>4</w:t>
      </w:r>
      <w:r>
        <w:fldChar w:fldCharType="end"/>
      </w:r>
      <w:r>
        <w:t>)</w:t>
      </w:r>
      <w:r w:rsidRPr="002A7D6A">
        <w:t>. The effects of both intrinsic and extrinsic factors were tested in 20 studies, the majority of which were studies testing the interactive effects of sex and dominance on sentinel behaviour. The effects of sex (</w:t>
      </w:r>
      <w:r>
        <w:t>N=</w:t>
      </w:r>
      <w:r w:rsidRPr="002A7D6A">
        <w:t>17), dominance (</w:t>
      </w:r>
      <w:r>
        <w:t>N=</w:t>
      </w:r>
      <w:r w:rsidRPr="002A7D6A">
        <w:t>12), and group size (</w:t>
      </w:r>
      <w:r>
        <w:t>N=</w:t>
      </w:r>
      <w:r w:rsidRPr="002A7D6A">
        <w:t>10) were the most studied factors</w:t>
      </w:r>
      <w:r>
        <w:t xml:space="preserve"> (</w:t>
      </w:r>
      <w:r>
        <w:fldChar w:fldCharType="begin"/>
      </w:r>
      <w:r>
        <w:instrText xml:space="preserve"> REF _Ref168656268 \h </w:instrText>
      </w:r>
      <w:r>
        <w:fldChar w:fldCharType="separate"/>
      </w:r>
      <w:r w:rsidR="005D3A05">
        <w:t xml:space="preserve">Table </w:t>
      </w:r>
      <w:r w:rsidR="005D3A05">
        <w:rPr>
          <w:noProof/>
        </w:rPr>
        <w:t>2</w:t>
      </w:r>
      <w:r w:rsidR="005D3A05">
        <w:t>.</w:t>
      </w:r>
      <w:r w:rsidR="005D3A05">
        <w:rPr>
          <w:noProof/>
        </w:rPr>
        <w:t>3</w:t>
      </w:r>
      <w:r>
        <w:fldChar w:fldCharType="end"/>
      </w:r>
      <w:r>
        <w:t>)</w:t>
      </w:r>
      <w:r w:rsidRPr="002A7D6A">
        <w:t>. The effects of satiation (</w:t>
      </w:r>
      <w:r>
        <w:t>N=</w:t>
      </w:r>
      <w:r w:rsidRPr="002A7D6A">
        <w:t>8), risk (</w:t>
      </w:r>
      <w:r>
        <w:t>N=</w:t>
      </w:r>
      <w:r w:rsidRPr="002A7D6A">
        <w:t>7), and maturity (</w:t>
      </w:r>
      <w:r>
        <w:t>N=</w:t>
      </w:r>
      <w:r w:rsidRPr="002A7D6A">
        <w:t>7) were also frequently studied.</w:t>
      </w:r>
    </w:p>
    <w:p w14:paraId="4C5F093F" w14:textId="36F40461" w:rsidR="005A32F1" w:rsidRDefault="005A32F1" w:rsidP="005A32F1">
      <w:pPr>
        <w:pStyle w:val="SectionText0"/>
        <w:spacing w:line="480" w:lineRule="auto"/>
      </w:pPr>
      <w:r w:rsidRPr="002A7D6A">
        <w:t xml:space="preserve">To follow up on Bednekoff’s review on sentinel behaviour </w:t>
      </w:r>
      <w:r w:rsidRPr="002A7D6A">
        <w:fldChar w:fldCharType="begin"/>
      </w:r>
      <w: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we recorded the number of studies that explicitly mentioned ‘coordination’ as a characteristic element of sentinel behaviour. Only 33% of the articles retained in this review (14 out of 42 articles) fitted this criterion.</w:t>
      </w:r>
    </w:p>
    <w:p w14:paraId="41C803A8" w14:textId="58E55BD2" w:rsidR="005A32F1" w:rsidRPr="002A7D6A" w:rsidRDefault="005A32F1" w:rsidP="005A32F1">
      <w:pPr>
        <w:pStyle w:val="SectionTitle"/>
        <w:spacing w:after="0" w:line="480" w:lineRule="auto"/>
      </w:pPr>
      <w:bookmarkStart w:id="57" w:name="_Toc162794590"/>
      <w:bookmarkStart w:id="58" w:name="_Toc171937053"/>
      <w:r w:rsidRPr="002A7D6A">
        <w:t>Discussion</w:t>
      </w:r>
      <w:bookmarkEnd w:id="57"/>
      <w:bookmarkEnd w:id="58"/>
    </w:p>
    <w:p w14:paraId="314110C2" w14:textId="38DABDFC" w:rsidR="005A32F1" w:rsidRPr="002A7D6A" w:rsidRDefault="005A32F1" w:rsidP="003F457B">
      <w:pPr>
        <w:pStyle w:val="SectionSubtitle"/>
      </w:pPr>
      <w:bookmarkStart w:id="59" w:name="_Toc162794591"/>
      <w:bookmarkStart w:id="60" w:name="_Toc171937054"/>
      <w:r w:rsidRPr="002A7D6A">
        <w:t>Intrinsic Factors</w:t>
      </w:r>
      <w:bookmarkEnd w:id="59"/>
      <w:bookmarkEnd w:id="60"/>
    </w:p>
    <w:p w14:paraId="282CBC51" w14:textId="77777777" w:rsidR="005A32F1" w:rsidRPr="002A7D6A" w:rsidRDefault="005A32F1" w:rsidP="005A32F1">
      <w:pPr>
        <w:pStyle w:val="SectionText0"/>
        <w:spacing w:line="480" w:lineRule="auto"/>
      </w:pPr>
      <w:r w:rsidRPr="002A7D6A">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2A7D6A">
        <w:fldChar w:fldCharType="begin"/>
      </w:r>
      <w:r>
        <w:instrText xml:space="preserve"> ADDIN ZOTERO_ITEM CSL_CITATION {"citationID":"vyMmGZL9","properties":{"formattedCitation":"(Burt, 1996; Burton &amp; Yasukawa, 2001; Gaston, 1977; Horrocks &amp; Hunte, 1986; Mainwaring &amp; Griffith, 2013; Walker et al., 2016; Yasukawa et al., 1992)","plainCitation":"(Burt, 1996; Burton &amp; Yasukawa, 2001; Gaston, 1977; Horrocks &amp; Hunte, 1986; Mainwaring &amp; Griffith, 2013; Walker et al., 2016; Yasukawa et al., 1992)","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citation-key":"burtonPredatorEarlyWarning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Burt, 1996; Burton &amp; Yasukawa, 2001; Gaston, 1977; Horrocks &amp; Hunte, 1986; Mainwaring &amp; Griffith, 2013; Walker et al., 2016; Yasukawa et al., 1992)</w:t>
      </w:r>
      <w:r w:rsidRPr="002A7D6A">
        <w:fldChar w:fldCharType="end"/>
      </w:r>
      <w:r w:rsidRPr="002A7D6A">
        <w:t xml:space="preserve">. The difference in sentinel behaviour can be attributed to differences in energetic investment between sexes, with males having more energy available for activities outside of reproduction </w:t>
      </w:r>
      <w:r w:rsidRPr="002A7D6A">
        <w:fldChar w:fldCharType="begin"/>
      </w:r>
      <w:r>
        <w:instrText xml:space="preserve"> ADDIN ZOTERO_ITEM CSL_CITATION {"citationID":"obvOQs64","properties":{"formattedCitation":"(Walker et al., 2016)","plainCitation":"(Walker et al., 2016)","noteIndex":0},"citationItems":[{"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Male reproduction is less energetically costly than for females (sperm vs. egg production) resulting in additional energy that can be allocated towards other behaviours including sentineling</w:t>
      </w:r>
      <w:r>
        <w:t xml:space="preserve"> </w:t>
      </w:r>
      <w:r>
        <w:fldChar w:fldCharType="begin"/>
      </w:r>
      <w:r>
        <w:instrText xml:space="preserve"> ADDIN ZOTERO_ITEM CSL_CITATION {"citationID":"P4K9crUT","properties":{"formattedCitation":"(Hayward &amp; Gillooly, 2011)","plainCitation":"(Hayward &amp;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fldChar w:fldCharType="separate"/>
      </w:r>
      <w:r w:rsidRPr="00430561">
        <w:t>(Hayward &amp; Gillooly, 2011)</w:t>
      </w:r>
      <w:r>
        <w:fldChar w:fldCharType="end"/>
      </w:r>
      <w:r w:rsidRPr="002A7D6A">
        <w:t xml:space="preserve">. In red-winged </w:t>
      </w:r>
      <w:r w:rsidRPr="002A7D6A">
        <w:lastRenderedPageBreak/>
        <w:t>blackbirds (</w:t>
      </w:r>
      <w:r w:rsidRPr="002A7D6A">
        <w:rPr>
          <w:i/>
        </w:rPr>
        <w:t>Agelaius phoeniceus</w:t>
      </w:r>
      <w:r w:rsidRPr="002A7D6A">
        <w:t xml:space="preserve">), males assume the role of nest guarding through sentinel behaviour, with nest success associated with closer and higher perches </w:t>
      </w:r>
      <w:r w:rsidRPr="002A7D6A">
        <w:fldChar w:fldCharType="begin"/>
      </w:r>
      <w: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label":"page"}],"schema":"https://github.com/citation-style-language/schema/raw/master/csl-citation.json"} </w:instrText>
      </w:r>
      <w:r w:rsidRPr="002A7D6A">
        <w:fldChar w:fldCharType="separate"/>
      </w:r>
      <w:r w:rsidRPr="002A7D6A">
        <w:t>(Yasukawa et al., 1992)</w:t>
      </w:r>
      <w:r w:rsidRPr="002A7D6A">
        <w:fldChar w:fldCharType="end"/>
      </w:r>
      <w:r w:rsidRPr="002A7D6A">
        <w:t>. Likewise in Zebra finch</w:t>
      </w:r>
      <w:r>
        <w:t>es</w:t>
      </w:r>
      <w:r w:rsidRPr="002A7D6A">
        <w:t xml:space="preserve"> (</w:t>
      </w:r>
      <w:r w:rsidRPr="002A7D6A">
        <w:rPr>
          <w:i/>
          <w:iCs w:val="0"/>
        </w:rPr>
        <w:t>Taeniopygia guttata</w:t>
      </w:r>
      <w:r w:rsidRPr="002A7D6A">
        <w:t xml:space="preserve">), sentinels, which are most often males, alert their partners when threats approached the nest, resulting in incubating individuals flushing their nests earlier than when sentinels are absent </w:t>
      </w:r>
      <w:r w:rsidRPr="002A7D6A">
        <w:fldChar w:fldCharType="begin"/>
      </w:r>
      <w:r>
        <w:instrText xml:space="preserve"> ADDIN ZOTERO_ITEM CSL_CITATION {"citationID":"6sRm8KsJ","properties":{"formattedCitation":"(Mainwaring &amp; Griffith, 2013)","plainCitation":"(Mainwaring &amp;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Mainwaring &amp; Griffith, 2013)</w:t>
      </w:r>
      <w:r w:rsidRPr="002A7D6A">
        <w:fldChar w:fldCharType="end"/>
      </w:r>
      <w:r w:rsidRPr="002A7D6A">
        <w:t>. The benefits from sentinel behaviour could therefore extend past increased foraging efficiency and biomass intake, but also to nest success and mate survival.</w:t>
      </w:r>
    </w:p>
    <w:p w14:paraId="57414119" w14:textId="77777777" w:rsidR="005A32F1" w:rsidRPr="002A7D6A" w:rsidRDefault="005A32F1" w:rsidP="005A32F1">
      <w:pPr>
        <w:pStyle w:val="SectionText0"/>
        <w:spacing w:line="480" w:lineRule="auto"/>
      </w:pPr>
      <w:r w:rsidRPr="002A7D6A">
        <w:t>Sentinel behaviour could also play a role in male intrasexual competition over mates and territories. When encountering a foreign male’s solo song, dominant male white-browed sparrow weavers (</w:t>
      </w:r>
      <w:r w:rsidRPr="002A7D6A">
        <w:rPr>
          <w:i/>
        </w:rPr>
        <w:t>Plocepasser mahali</w:t>
      </w:r>
      <w:r w:rsidRPr="002A7D6A">
        <w:t xml:space="preserve">) increase their sentinel effort despite already sentineling more than other group members </w:t>
      </w:r>
      <w:r w:rsidRPr="002A7D6A">
        <w:fldChar w:fldCharType="begin"/>
      </w:r>
      <w:r>
        <w:instrText xml:space="preserve"> ADDIN ZOTERO_ITEM CSL_CITATION {"citationID":"3vere9AG","properties":{"formattedCitation":"(Walker et al., 2016)","plainCitation":"(Walker et al., 2016)","noteIndex":0},"citationItems":[{"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Walker et al., 2016)</w:t>
      </w:r>
      <w:r w:rsidRPr="002A7D6A">
        <w:fldChar w:fldCharType="end"/>
      </w:r>
      <w:r w:rsidRPr="002A7D6A">
        <w:t>. Similarly, dominant male dwarf mongoose (</w:t>
      </w:r>
      <w:r w:rsidRPr="002A7D6A">
        <w:rPr>
          <w:i/>
        </w:rPr>
        <w:t xml:space="preserve">Helogale </w:t>
      </w:r>
      <w:r w:rsidRPr="002A7D6A">
        <w:t xml:space="preserve">parvula) more regularly engage in sentinel behaviour when encountering signs of rival groups </w:t>
      </w:r>
      <w:r w:rsidRPr="002A7D6A">
        <w:fldChar w:fldCharType="begin"/>
      </w:r>
      <w: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2A7D6A">
        <w:fldChar w:fldCharType="separate"/>
      </w:r>
      <w:r w:rsidRPr="002A7D6A">
        <w:t>(Morris-Drake et al., 2019)</w:t>
      </w:r>
      <w:r w:rsidRPr="002A7D6A">
        <w:fldChar w:fldCharType="end"/>
      </w:r>
      <w:r w:rsidRPr="002A7D6A">
        <w:t>. The increased sentinel behaviour of dominant male individuals could permit earlier intruder detection as well as serving</w:t>
      </w:r>
      <w:r>
        <w:t xml:space="preserve"> as</w:t>
      </w:r>
      <w:r w:rsidRPr="002A7D6A">
        <w:t xml:space="preserve"> an antipredator function </w:t>
      </w:r>
      <w:r w:rsidRPr="002A7D6A">
        <w:fldChar w:fldCharType="begin"/>
      </w:r>
      <w:r>
        <w:instrText xml:space="preserve"> ADDIN ZOTERO_ITEM CSL_CITATION {"citationID":"axhEZRiF","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ince dominant males are most often usurped by out-group individuals rather than subordinates, early detection and monitoring of rivals is essential for dominant males to maintain their position in the group </w:t>
      </w:r>
      <w:r w:rsidRPr="002A7D6A">
        <w:fldChar w:fldCharType="begin"/>
      </w:r>
      <w:r>
        <w:instrText xml:space="preserve"> ADDIN ZOTERO_ITEM CSL_CITATION {"citationID":"TpKKGOTC","properties":{"formattedCitation":"(Walker et al., 2016)","plainCitation":"(Walker et al., 2016)","noteIndex":0},"citationItems":[{"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xml:space="preserve">. </w:t>
      </w:r>
    </w:p>
    <w:p w14:paraId="7D6B3578" w14:textId="77777777" w:rsidR="005A32F1" w:rsidRPr="002A7D6A" w:rsidRDefault="005A32F1" w:rsidP="005A32F1">
      <w:pPr>
        <w:pStyle w:val="SectionText0"/>
        <w:spacing w:line="480" w:lineRule="auto"/>
      </w:pPr>
      <w:r w:rsidRPr="002A7D6A">
        <w:t xml:space="preserve">Another intrinsic factor identified in our review was maturity. Older and more experienced individuals sentineled more than younger individuals </w:t>
      </w:r>
      <w:r w:rsidRPr="002A7D6A">
        <w:fldChar w:fldCharType="begin"/>
      </w:r>
      <w:r>
        <w:instrText xml:space="preserve"> ADDIN ZOTERO_ITEM CSL_CITATION {"citationID":"OFSOgr0N","properties":{"formattedCitation":"(Gaston, 1977; Hailman et al., 2010; Horrocks &amp; Hunte, 1986; Rauber &amp; Manser, 2021; Zacharias &amp; Mathew, 1998)","plainCitation":"(Gaston, 1977; Hailman et al., 2010; Horrocks &amp; Hunte, 1986; Rauber &amp; Manser, 2021; Zacharias &amp; Mathew, 1998)","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Gaston, 1977; Hailman et al., 2010; Horrocks &amp; Hunte, 1986; Rauber &amp; Manser, 2021; Zacharias &amp; Mathew, 1998)</w:t>
      </w:r>
      <w:r w:rsidRPr="002A7D6A">
        <w:fldChar w:fldCharType="end"/>
      </w:r>
      <w:r w:rsidRPr="002A7D6A">
        <w:t xml:space="preserve">. Younger individuals could be inefficient sentinels as they lack the experience to identify potential threats </w:t>
      </w:r>
      <w:r w:rsidRPr="002A7D6A">
        <w:fldChar w:fldCharType="begin"/>
      </w:r>
      <w:r>
        <w:instrText xml:space="preserve"> ADDIN ZOTERO_ITEM CSL_CITATION {"citationID":"cZlDYlUV","properties":{"formattedCitation":"(Zacharias &amp; Mathew, 1998)","plainCitation":"(Zacharias &amp; Mathew, 1998)","noteIndex":0},"citationItems":[{"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Zacharias &amp; Mathew, 1998)</w:t>
      </w:r>
      <w:r w:rsidRPr="002A7D6A">
        <w:fldChar w:fldCharType="end"/>
      </w:r>
      <w:r w:rsidRPr="002A7D6A">
        <w:t xml:space="preserve">. The benefits of earlier threat detection from sentineling might therefore be decreased in juveniles as they </w:t>
      </w:r>
      <w:r>
        <w:t>might</w:t>
      </w:r>
      <w:r w:rsidRPr="002A7D6A">
        <w:t xml:space="preserve"> not be able to correctly identify threats. Instead, </w:t>
      </w:r>
      <w:r w:rsidRPr="002A7D6A">
        <w:lastRenderedPageBreak/>
        <w:t>juveniles could be taking advantage of the sentinel behaviour of more experienced individuals to learn to identify threats.</w:t>
      </w:r>
      <w:r>
        <w:t xml:space="preserve"> </w:t>
      </w:r>
      <w:r w:rsidRPr="002A7D6A">
        <w:t xml:space="preserve">Older and more experienced individuals could also have greater energetic resources to allocate to sentinel behaviour as a result of having a greater body mass </w:t>
      </w:r>
      <w:r w:rsidRPr="002A7D6A">
        <w:fldChar w:fldCharType="begin"/>
      </w:r>
      <w:r>
        <w:instrText xml:space="preserve"> ADDIN ZOTERO_ITEM CSL_CITATION {"citationID":"oukA7jMV","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In certain species, older individuals could also be more efficient foragers, further mitigating the costs of sentinel behaviour </w:t>
      </w:r>
      <w:r w:rsidRPr="002A7D6A">
        <w:fldChar w:fldCharType="begin"/>
      </w:r>
      <w: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2A7D6A">
        <w:fldChar w:fldCharType="separate"/>
      </w:r>
      <w:r w:rsidRPr="002A7D6A">
        <w:t>(Lescroël et al., 2019)</w:t>
      </w:r>
      <w:r w:rsidRPr="002A7D6A">
        <w:fldChar w:fldCharType="end"/>
      </w:r>
      <w:r w:rsidRPr="002A7D6A">
        <w:t>.</w:t>
      </w:r>
    </w:p>
    <w:p w14:paraId="14EF312F" w14:textId="77777777" w:rsidR="005A32F1" w:rsidRPr="002A7D6A" w:rsidRDefault="005A32F1" w:rsidP="005A32F1">
      <w:pPr>
        <w:pStyle w:val="SectionText0"/>
        <w:spacing w:line="480" w:lineRule="auto"/>
      </w:pPr>
      <w:r w:rsidRPr="002A7D6A">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2A7D6A">
        <w:fldChar w:fldCharType="begin"/>
      </w:r>
      <w: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 2015)</w:t>
      </w:r>
      <w:r w:rsidRPr="002A7D6A">
        <w:fldChar w:fldCharType="end"/>
      </w:r>
      <w:r w:rsidRPr="002A7D6A">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2A7D6A">
        <w:fldChar w:fldCharType="begin"/>
      </w:r>
      <w:r>
        <w:instrText xml:space="preserve"> ADDIN ZOTERO_ITEM CSL_CITATION {"citationID":"jaj2UGcX","properties":{"formattedCitation":"(Bednekoff &amp; Woolfenden, 2003; Clutton-Brock et al., 1999; Huels &amp; Stoeger, 2022; Wright, Berg, et al., 2001a, 2001b; Wright, Maklakov, et al., 2001)","plainCitation":"(Bednekoff &amp; Woolfenden, 2003; Clutton-Brock et al., 1999; Huels &amp; Stoeger, 2022; Wright, Berg, et al., 2001a, 2001b; Wright, Maklakov, et al., 2001)","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Bednekoff &amp; Woolfenden, 2003; Clutton-Brock et al., 1999; Huels &amp; Stoeger, 2022; Wright, Berg, et al., 2001a, 2001b; Wright, Maklakov, et al., 2001)</w:t>
      </w:r>
      <w:r w:rsidRPr="002A7D6A">
        <w:fldChar w:fldCharType="end"/>
      </w:r>
      <w:r w:rsidRPr="002A7D6A">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r w:rsidRPr="002A7D6A">
        <w:rPr>
          <w:i/>
        </w:rPr>
        <w:t>Turdoides squamiceps</w:t>
      </w:r>
      <w:r w:rsidRPr="002A7D6A">
        <w:t>), and Florida scrub-jays (</w:t>
      </w:r>
      <w:r w:rsidRPr="002A7D6A">
        <w:rPr>
          <w:i/>
        </w:rPr>
        <w:t>Aphelocoma coerulescens</w:t>
      </w:r>
      <w:r w:rsidRPr="002A7D6A">
        <w:t xml:space="preserve">) which found that fed individuals initiated bouts of sentinel behaviour more frequently </w:t>
      </w:r>
      <w:r>
        <w:fldChar w:fldCharType="begin"/>
      </w:r>
      <w:r>
        <w:instrText xml:space="preserve"> ADDIN ZOTERO_ITEM CSL_CITATION {"citationID":"X46PRMvO","properties":{"formattedCitation":"(Arbon et al., 2020; Bednekoff &amp; Woolfenden, 2003, 2006; Clutton-Brock et al., 1999; Ostreiher et al., 2021; Wright, Maklakov, et al., 2001)","plainCitation":"(Arbon et al., 2020; Bednekoff &amp; Woolfenden, 2003, 2006; Clutton-Brock et al., 1999; Ostreiher et al., 2021; Wright, Maklakov, et al., 200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fldChar w:fldCharType="separate"/>
      </w:r>
      <w:r w:rsidRPr="003218D9">
        <w:t xml:space="preserve">(Arbon et al., 2020; Bednekoff &amp; Woolfenden, 2003, 2006; Clutton-Brock et al., </w:t>
      </w:r>
      <w:r w:rsidRPr="003218D9">
        <w:lastRenderedPageBreak/>
        <w:t>1999; Ostreiher et al., 2021; Wright, Maklakov, et al., 2001)</w:t>
      </w:r>
      <w:r>
        <w:fldChar w:fldCharType="end"/>
      </w:r>
      <w:r w:rsidRPr="002A7D6A">
        <w:t xml:space="preserve">. Satiated individuals also decreased their foraging behaviour and sentineled more and longer than unsatiated individuals. In response to the increased sentinel behaviour of a group member, other members compensated and decreased their own sentinel behaviour </w:t>
      </w:r>
      <w:r w:rsidRPr="002A7D6A">
        <w:fldChar w:fldCharType="begin"/>
      </w:r>
      <w:r>
        <w:instrText xml:space="preserve"> ADDIN ZOTERO_ITEM CSL_CITATION {"citationID":"XtWXk88R","properties":{"formattedCitation":"(Bednekoff &amp; Woolfenden, 2006)","plainCitation":"(Bednekoff &amp;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2A7D6A">
        <w:fldChar w:fldCharType="separate"/>
      </w:r>
      <w:r w:rsidRPr="002A7D6A">
        <w:t>(Bednekoff &amp; Woolfenden, 2006)</w:t>
      </w:r>
      <w:r w:rsidRPr="002A7D6A">
        <w:fldChar w:fldCharType="end"/>
      </w:r>
      <w:r w:rsidRPr="002A7D6A">
        <w:t>. These findings suggest that upon achieving sufficient energetic reserves, sentinel behaviour is the most beneficial activity for the individual.</w:t>
      </w:r>
    </w:p>
    <w:p w14:paraId="373EA3D4" w14:textId="4418A19C" w:rsidR="005A32F1" w:rsidRPr="002A7D6A" w:rsidRDefault="005A32F1" w:rsidP="003F457B">
      <w:pPr>
        <w:pStyle w:val="SectionSubtitle"/>
      </w:pPr>
      <w:bookmarkStart w:id="61" w:name="_Toc162794592"/>
      <w:bookmarkStart w:id="62" w:name="_Toc171937055"/>
      <w:r w:rsidRPr="002A7D6A">
        <w:t>Extrinsic Factors</w:t>
      </w:r>
      <w:bookmarkEnd w:id="61"/>
      <w:bookmarkEnd w:id="62"/>
    </w:p>
    <w:p w14:paraId="791FC7FD" w14:textId="77777777" w:rsidR="005A32F1" w:rsidRPr="002A7D6A" w:rsidRDefault="005A32F1" w:rsidP="005A32F1">
      <w:pPr>
        <w:pStyle w:val="SectionText0"/>
        <w:spacing w:line="480" w:lineRule="auto"/>
      </w:pPr>
      <w:r w:rsidRPr="002A7D6A">
        <w:t>Our review has also identified several extrinsic factors that can affect sentinel behaviour. Dominance, group size, and risk play significant roles in shaping sentinel behaviour in mammal</w:t>
      </w:r>
      <w:r>
        <w:t>ian</w:t>
      </w:r>
      <w:r w:rsidRPr="002A7D6A">
        <w:t xml:space="preserve"> and avian species. These factors influence sentinel decision-making often in conjunction with intrinsic factors. Social hierarchies within groups can significantly affect sentinel behaviour, with dominant individuals sentineling more than subordinates </w:t>
      </w:r>
      <w:r w:rsidRPr="002A7D6A">
        <w:fldChar w:fldCharType="begin"/>
      </w:r>
      <w:r>
        <w:instrText xml:space="preserve"> ADDIN ZOTERO_ITEM CSL_CITATION {"citationID":"mgjoKFQZ","properties":{"formattedCitation":"(Gaston, 1977; Ostreiher et al., 2021; Walker et al., 2016; Wright, Berg, et al., 2001a; Zacharias &amp; Mathew, 1998, 1998)","plainCitation":"(Gaston, 1977; Ostreiher et al., 2021; Walker et al., 2016; Wright, Berg, et al., 2001a; Zacharias &amp; Mathew, 1998, 1998)","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Gaston, 1977; Ostreiher et al., 2021; Walker et al., 2016; Wright, Berg, et al., 2001a; Zacharias &amp; Mathew, 1998, 1998)</w:t>
      </w:r>
      <w:r w:rsidRPr="002A7D6A">
        <w:fldChar w:fldCharType="end"/>
      </w:r>
      <w:r w:rsidRPr="002A7D6A">
        <w:t xml:space="preserve">. Dominant individuals could have greater access to resources, either through more effective foraging strategies or receiving gifts from other members of the group </w:t>
      </w:r>
      <w:r w:rsidRPr="002A7D6A">
        <w:fldChar w:fldCharType="begin"/>
      </w:r>
      <w:r>
        <w:instrText xml:space="preserve"> ADDIN ZOTERO_ITEM CSL_CITATION {"citationID":"Ho3u317e","properties":{"formattedCitation":"(Ostreiher &amp; Heifetz, 2019)","plainCitation":"(Ostreiher &amp;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The differences in sentinel behaviour between dominant and subordinate individuals could also reflect the differences in benefits received by the sentinel. Dominant individuals</w:t>
      </w:r>
      <w:r>
        <w:t>, usually male,</w:t>
      </w:r>
      <w:r w:rsidRPr="002A7D6A">
        <w:t xml:space="preserve"> could </w:t>
      </w:r>
      <w:r>
        <w:t>receive additional benefits from sentinel behaviour</w:t>
      </w:r>
      <w:r w:rsidRPr="002A7D6A">
        <w:t xml:space="preserve">, </w:t>
      </w:r>
      <w:r>
        <w:t>such as</w:t>
      </w:r>
      <w:r w:rsidRPr="002A7D6A">
        <w:t xml:space="preserve"> guard</w:t>
      </w:r>
      <w:r>
        <w:t>ing</w:t>
      </w:r>
      <w:r w:rsidRPr="002A7D6A">
        <w:t xml:space="preserve"> against outgroup rivals and territory intrusions </w:t>
      </w:r>
      <w:r w:rsidRPr="002A7D6A">
        <w:fldChar w:fldCharType="begin"/>
      </w:r>
      <w:r>
        <w:instrText xml:space="preserve"> ADDIN ZOTERO_ITEM CSL_CITATION {"citationID":"rV0DTGub","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oorjzcB3/2PbHSWMY","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ubordinates do contribute to a group’s sentinel behaviour but could be compensating for the dominant individual’s </w:t>
      </w:r>
      <w:r>
        <w:t xml:space="preserve">increase in </w:t>
      </w:r>
      <w:r w:rsidRPr="002A7D6A">
        <w:t xml:space="preserve">sentinel behaviour by reducing theirs </w:t>
      </w:r>
      <w:r w:rsidRPr="002A7D6A">
        <w:fldChar w:fldCharType="begin"/>
      </w:r>
      <w: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2A7D6A">
        <w:fldChar w:fldCharType="separate"/>
      </w:r>
      <w:r w:rsidRPr="002A7D6A">
        <w:t>(Hailman et al., 2010)</w:t>
      </w:r>
      <w:r w:rsidRPr="002A7D6A">
        <w:fldChar w:fldCharType="end"/>
      </w:r>
      <w:r w:rsidRPr="002A7D6A">
        <w:t xml:space="preserve">. When fed, however, subordinate Arabian babblers increased the duration of their sentinel bouts significantly more than dominants in comparison to when unfed, indicating they ended </w:t>
      </w:r>
      <w:r w:rsidRPr="002A7D6A">
        <w:lastRenderedPageBreak/>
        <w:t xml:space="preserve">their bouts with a lower energetic state than dominants </w:t>
      </w:r>
      <w:r w:rsidRPr="002A7D6A">
        <w:fldChar w:fldCharType="begin"/>
      </w:r>
      <w:r>
        <w:instrText xml:space="preserve"> ADDIN ZOTERO_ITEM CSL_CITATION {"citationID":"uLaSz6fQ","properties":{"formattedCitation":"(Ostreiher &amp; Heifetz, 2019)","plainCitation":"(Ostreiher &amp;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This could point to yet another difference in energetic investment among group members, causing a difference in their individual contribution to the group’s sentinel behaviour.</w:t>
      </w:r>
    </w:p>
    <w:p w14:paraId="53483C28" w14:textId="77777777" w:rsidR="005A32F1" w:rsidRPr="002A7D6A" w:rsidRDefault="005A32F1" w:rsidP="005A32F1">
      <w:pPr>
        <w:pStyle w:val="SectionText0"/>
        <w:spacing w:line="480" w:lineRule="auto"/>
      </w:pPr>
      <w:r w:rsidRPr="002A7D6A">
        <w:t>The effects of group size on sentinel behaviour are not surprising</w:t>
      </w:r>
      <w:r>
        <w:t xml:space="preserve">, and are consistent with the effects of group size on vigilance </w:t>
      </w:r>
      <w:r>
        <w:fldChar w:fldCharType="begin"/>
      </w:r>
      <w: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fldChar w:fldCharType="separate"/>
      </w:r>
      <w:r w:rsidRPr="001D5213">
        <w:t>(Beauchamp, 2008)</w:t>
      </w:r>
      <w:r>
        <w:fldChar w:fldCharType="end"/>
      </w:r>
      <w:r w:rsidRPr="002A7D6A">
        <w:t>. The greater the number of group members, the greater the likelihood of a</w:t>
      </w:r>
      <w:r>
        <w:t>t least one individual being capable of sentineling. Larger</w:t>
      </w:r>
      <w:r w:rsidRPr="002A7D6A">
        <w:t xml:space="preserve"> groups see decreased individual sentinel behaviour</w:t>
      </w:r>
      <w:r>
        <w:t>, potentially due to increased competition for resources and lower energetic reserves,</w:t>
      </w:r>
      <w:r w:rsidRPr="002A7D6A">
        <w:t xml:space="preserve"> but more sentinel behaviour at the group level with fewer and shorter gaps between bouts </w:t>
      </w:r>
      <w:r w:rsidRPr="002A7D6A">
        <w:fldChar w:fldCharType="begin"/>
      </w:r>
      <w:r>
        <w:instrText xml:space="preserve"> ADDIN ZOTERO_ITEM CSL_CITATION {"citationID":"jmwTZdpU","properties":{"formattedCitation":"(Hailman et al., 2010; Houslay et al., 2021; Yasukawa &amp; Cockburn, 2009)","plainCitation":"(Hailman et al., 2010; Houslay et al., 2021; Yasukawa &amp; Cockburn, 2009)","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AntipredatorVigilanceCooperatively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A7D6A">
        <w:fldChar w:fldCharType="separate"/>
      </w:r>
      <w:r w:rsidRPr="002A7D6A">
        <w:t>(Hailman et al., 2010; Houslay et al., 2021; Yasukawa &amp; Cockburn, 2009)</w:t>
      </w:r>
      <w:r w:rsidRPr="002A7D6A">
        <w:fldChar w:fldCharType="end"/>
      </w:r>
      <w:r w:rsidRPr="002A7D6A">
        <w:t xml:space="preserve">. In smaller groups, individuals must perform longer bouts of sentinel behaviour, increasing the costs of sentinel behaviour for participating group members </w:t>
      </w:r>
      <w:r w:rsidRPr="002A7D6A">
        <w:fldChar w:fldCharType="begin"/>
      </w:r>
      <w: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Clutton-Brock et al., 1999)</w:t>
      </w:r>
      <w:r w:rsidRPr="002A7D6A">
        <w:fldChar w:fldCharType="end"/>
      </w:r>
      <w:r w:rsidRPr="002A7D6A">
        <w:t xml:space="preserve">. Larger groups can more effectively distribute the costs of sentinel behaviour among members, while also providing other predation risk-reducing effects through other group-size effects such as the Many Eyes hypothesis </w:t>
      </w:r>
      <w:r w:rsidRPr="002A7D6A">
        <w:fldChar w:fldCharType="begin"/>
      </w:r>
      <w: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2A7D6A">
        <w:fldChar w:fldCharType="separate"/>
      </w:r>
      <w:r w:rsidRPr="002A7D6A">
        <w:t>(Lima, 1995)</w:t>
      </w:r>
      <w:r w:rsidRPr="002A7D6A">
        <w:fldChar w:fldCharType="end"/>
      </w:r>
      <w:r w:rsidRPr="002A7D6A">
        <w:t>.</w:t>
      </w:r>
    </w:p>
    <w:p w14:paraId="15389F21" w14:textId="77777777" w:rsidR="005A32F1" w:rsidRPr="002A7D6A" w:rsidRDefault="005A32F1" w:rsidP="005A32F1">
      <w:pPr>
        <w:pStyle w:val="SectionText0"/>
        <w:spacing w:line="480" w:lineRule="auto"/>
      </w:pPr>
      <w:r w:rsidRPr="002A7D6A">
        <w:t xml:space="preserve">Increased risk had similar effects on the sentinel behaviour of avian and mammal species, where increased sentinel behaviour was observed in situations of heightened risk </w:t>
      </w:r>
      <w:r w:rsidRPr="002A7D6A">
        <w:fldChar w:fldCharType="begin"/>
      </w:r>
      <w:r>
        <w:instrText xml:space="preserve"> ADDIN ZOTERO_ITEM CSL_CITATION {"citationID":"7gXgzQQx","properties":{"formattedCitation":"(Arbon et al., 2020; Kern &amp; Radford, 2014; Kong et al., 2021; Sorato et al., 2012)","plainCitation":"(Arbon et al., 2020; Kern &amp; Radford, 2014; Kong et al., 2021; Sorato et al., 2012)","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w:instrText>
      </w:r>
      <w:r w:rsidRPr="003218D9">
        <w:rPr>
          <w:lang w:val="fr-FR"/>
        </w:rPr>
        <w:instrText xml:space="preserve">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A7D6A">
        <w:fldChar w:fldCharType="separate"/>
      </w:r>
      <w:r w:rsidRPr="002A7D6A">
        <w:rPr>
          <w:lang w:val="fr-CA"/>
        </w:rPr>
        <w:t>(Arbon et al., 2020; Kern &amp; Radford, 2014; Kong et al., 2021; Sorato et al., 2012)</w:t>
      </w:r>
      <w:r w:rsidRPr="002A7D6A">
        <w:fldChar w:fldCharType="end"/>
      </w:r>
      <w:r w:rsidRPr="002A7D6A">
        <w:rPr>
          <w:lang w:val="fr-CA"/>
        </w:rPr>
        <w:t xml:space="preserve">. </w:t>
      </w:r>
      <w:r w:rsidRPr="002A7D6A">
        <w:t xml:space="preserve">This risk can be from the presence of predators but also the presence of outgroup rivals and territory intruders, which cause an increase in sentinel behaviour </w:t>
      </w:r>
      <w:r w:rsidRPr="002A7D6A">
        <w:fldChar w:fldCharType="begin"/>
      </w:r>
      <w:r>
        <w:instrText xml:space="preserve"> ADDIN ZOTERO_ITEM CSL_CITATION {"citationID":"FyzOODcm","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The collection of information on potential threats is essential to the survival of individuals. The earlier detection of predators from sentinel behaviour reduces the risk of mortality and injury of a predator encounter, improving survival of the sentinel as well as the other group members. The presence of at-risk individuals, such as young individuals, also increased sentinel behaviour, likely to </w:t>
      </w:r>
      <w:r w:rsidRPr="002A7D6A">
        <w:lastRenderedPageBreak/>
        <w:t xml:space="preserve">compensate for an increase in predation risk or as a form of parental care </w:t>
      </w:r>
      <w:r w:rsidRPr="002A7D6A">
        <w:fldChar w:fldCharType="begin"/>
      </w:r>
      <w:r>
        <w:instrText xml:space="preserve"> ADDIN ZOTERO_ITEM CSL_CITATION {"citationID":"LE81bYQG","properties":{"formattedCitation":"(D\\uc0\\u8217{}Agostino et al., 1980; Santema &amp; Clutton-Brock, 2013)","plainCitation":"(D’Agostino et al., 1980; 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SentinelCrowExtension1980"}}],"schema":"https://github.com/citation-style-language/schema/raw/master/csl-citation.json"} </w:instrText>
      </w:r>
      <w:r w:rsidRPr="002A7D6A">
        <w:fldChar w:fldCharType="separate"/>
      </w:r>
      <w:r w:rsidRPr="002A7D6A">
        <w:t>(D’Agostino et al., 1980; Santema &amp; Clutton-Brock, 2013)</w:t>
      </w:r>
      <w:r w:rsidRPr="002A7D6A">
        <w:fldChar w:fldCharType="end"/>
      </w:r>
      <w:r w:rsidRPr="002A7D6A">
        <w:t>. In meerkats (</w:t>
      </w:r>
      <w:r w:rsidRPr="002A7D6A">
        <w:rPr>
          <w:i/>
        </w:rPr>
        <w:t>Suricata suricatta</w:t>
      </w:r>
      <w:r w:rsidRPr="002A7D6A">
        <w:t xml:space="preserve">), the presence of pups significantly increased the sentinel behaviour of subordinates during foraging trips </w:t>
      </w:r>
      <w:r w:rsidRPr="002A7D6A">
        <w:fldChar w:fldCharType="begin"/>
      </w:r>
      <w:r>
        <w:instrText xml:space="preserve"> ADDIN ZOTERO_ITEM CSL_CITATION {"citationID":"59XxrECE","properties":{"formattedCitation":"(Santema &amp; Clutton-Brock, 2013)","plainCitation":"(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A7D6A">
        <w:fldChar w:fldCharType="separate"/>
      </w:r>
      <w:r w:rsidRPr="002A7D6A">
        <w:t>(Santema &amp; Clutton-Brock, 2013)</w:t>
      </w:r>
      <w:r w:rsidRPr="002A7D6A">
        <w:fldChar w:fldCharType="end"/>
      </w:r>
      <w:r w:rsidRPr="002A7D6A">
        <w:t>.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w:t>
      </w:r>
      <w:r>
        <w:t xml:space="preserve"> </w:t>
      </w:r>
      <w:r w:rsidRPr="002A7D6A">
        <w:t xml:space="preserve">to counteract that increased risk. Reduced-risk environments, such as in captivity, have shown that captive meerkats behaved similarly to their wild counterparts suggesting that sentinel behaviour does not disappear in the absence of predation risk </w:t>
      </w:r>
      <w:r w:rsidRPr="002A7D6A">
        <w:fldChar w:fldCharType="begin"/>
      </w:r>
      <w:r>
        <w:instrText xml:space="preserve"> ADDIN ZOTERO_ITEM CSL_CITATION {"citationID":"XSzxnvZ3","properties":{"formattedCitation":"(Huels &amp; Stoeger, 2022)","plainCitation":"(Huels &amp;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2A7D6A">
        <w:fldChar w:fldCharType="separate"/>
      </w:r>
      <w:r w:rsidRPr="002A7D6A">
        <w:t>(Huels &amp; Stoeger, 2022)</w:t>
      </w:r>
      <w:r w:rsidRPr="002A7D6A">
        <w:fldChar w:fldCharType="end"/>
      </w:r>
      <w:r w:rsidRPr="002A7D6A">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383D6B3D" w14:textId="77777777" w:rsidR="005A32F1" w:rsidRPr="002A7D6A" w:rsidRDefault="005A32F1" w:rsidP="005A32F1">
      <w:pPr>
        <w:pStyle w:val="SectionText0"/>
        <w:spacing w:line="480" w:lineRule="auto"/>
      </w:pPr>
      <w:r w:rsidRPr="002A7D6A">
        <w:t xml:space="preserve">Extrinsic factors can also modify the effectiveness of the sentinel, diminishing the benefits provided to the non-sentinel individuals. Factors such as access to adequate sentinel locations </w:t>
      </w:r>
      <w:r w:rsidRPr="002A7D6A">
        <w:fldChar w:fldCharType="begin"/>
      </w:r>
      <w:r>
        <w:instrText xml:space="preserve"> ADDIN ZOTERO_ITEM CSL_CITATION {"citationID":"HL665tNI","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anthropogenic noise </w:t>
      </w:r>
      <w:r>
        <w:t xml:space="preserve">in urban environments </w:t>
      </w:r>
      <w:r w:rsidRPr="002A7D6A">
        <w:fldChar w:fldCharType="begin"/>
      </w:r>
      <w:r>
        <w:instrText xml:space="preserve"> ADDIN ZOTERO_ITEM CSL_CITATION {"citationID":"J5pSMkdI","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xml:space="preserve"> and factors that increase environmental uncertainty such as visual obstructions (e.g. tall grasses) </w:t>
      </w:r>
      <w:r w:rsidRPr="002A7D6A">
        <w:fldChar w:fldCharType="begin"/>
      </w:r>
      <w:r>
        <w:instrText xml:space="preserve"> ADDIN ZOTERO_ITEM CSL_CITATION {"citationID":"NCAtl5di","properties":{"formattedCitation":"(Kern &amp; Radford, 2014)","plainCitation":"(Kern &amp;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2A7D6A">
        <w:fldChar w:fldCharType="separate"/>
      </w:r>
      <w:r w:rsidRPr="002A7D6A">
        <w:t>(Kern &amp; Radford, 2014)</w:t>
      </w:r>
      <w:r w:rsidRPr="002A7D6A">
        <w:fldChar w:fldCharType="end"/>
      </w:r>
      <w:r w:rsidRPr="002A7D6A">
        <w:t xml:space="preserve"> can also alter an individual’s need for vigilance and by extension sentinel behaviour. In dwarf mongooses, the presence of anthropogenic noises significantly affected the ability to hear acoustic signals from the sentinel, reducing their effectiveness </w:t>
      </w:r>
      <w:r w:rsidRPr="002A7D6A">
        <w:fldChar w:fldCharType="begin"/>
      </w:r>
      <w:r>
        <w:instrText xml:space="preserve"> ADDIN ZOTERO_ITEM CSL_CITATION {"citationID":"LJxxXLMg","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Eastcott et al., 2020; Kern &amp; Radford, 2016)</w:t>
      </w:r>
      <w:r w:rsidRPr="002A7D6A">
        <w:fldChar w:fldCharType="end"/>
      </w:r>
      <w:r w:rsidRPr="002A7D6A">
        <w:t xml:space="preserve">. Foragers were observed to increase their personal vigilance in response </w:t>
      </w:r>
      <w:r w:rsidRPr="002A7D6A">
        <w:fldChar w:fldCharType="begin"/>
      </w:r>
      <w:r>
        <w:instrText xml:space="preserve"> ADDIN ZOTERO_ITEM CSL_CITATION {"citationID":"6uxwYGA0","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xml:space="preserve">. The wealth of environmental </w:t>
      </w:r>
      <w:r w:rsidRPr="002A7D6A">
        <w:lastRenderedPageBreak/>
        <w:t xml:space="preserve">factors that can increase </w:t>
      </w:r>
      <w:r>
        <w:t>risk</w:t>
      </w:r>
      <w:r w:rsidRPr="002A7D6A">
        <w:t xml:space="preserve"> and need for vigilance require further study to assess their impacts on sentinel behaviour.</w:t>
      </w:r>
    </w:p>
    <w:p w14:paraId="2747CA1E" w14:textId="77777777" w:rsidR="005A32F1" w:rsidRPr="002A7D6A" w:rsidRDefault="005A32F1" w:rsidP="005A32F1">
      <w:pPr>
        <w:pStyle w:val="SectionText0"/>
        <w:spacing w:line="480" w:lineRule="auto"/>
      </w:pPr>
      <w:r w:rsidRPr="002A7D6A">
        <w:t>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w:t>
      </w:r>
      <w:r>
        <w:t>, such as urban environments.</w:t>
      </w:r>
      <w:r w:rsidRPr="002A7D6A">
        <w:t xml:space="preserve"> </w:t>
      </w:r>
      <w:r>
        <w:t xml:space="preserve">Urbanization is an important driver of behavioural change, and animals will alter their behaviours to increase success in their environments. Urban environments often have an increased abundance and predictability of anthropogenic foods, which are generally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fldChar w:fldCharType="begin"/>
      </w:r>
      <w:r>
        <w:instrText xml:space="preserve"> ADDIN ZOTERO_ITEM CSL_CITATION {"citationID":"iNqVfp3l","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A46ADF">
        <w:t>(Eastcott et al., 2020; Kern &amp; Radford, 2016)</w:t>
      </w:r>
      <w:r>
        <w:fldChar w:fldCharType="end"/>
      </w:r>
      <w:r>
        <w:t xml:space="preserve">.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w:t>
      </w:r>
      <w:r>
        <w:lastRenderedPageBreak/>
        <w:t>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Pr>
          <w:i/>
          <w:iCs w:val="0"/>
        </w:rPr>
        <w:t>Buteo jamaicensis</w:t>
      </w:r>
      <w:r>
        <w:t xml:space="preserve">) </w:t>
      </w:r>
      <w:r>
        <w:fldChar w:fldCharType="begin"/>
      </w:r>
      <w: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3218D9">
        <w:t>(Morrison et al., 2016)</w:t>
      </w:r>
      <w:r>
        <w:fldChar w:fldCharType="end"/>
      </w:r>
      <w:r>
        <w:t>. Studying the differences in sentinel behaviour between different types of urban environment could reveal more subtle factors at play in sentinel decision-making.</w:t>
      </w:r>
    </w:p>
    <w:p w14:paraId="0821BB44" w14:textId="449DAB38" w:rsidR="005A32F1" w:rsidRPr="002A7D6A" w:rsidRDefault="005A32F1" w:rsidP="003F457B">
      <w:pPr>
        <w:pStyle w:val="SectionSubtitle"/>
      </w:pPr>
      <w:bookmarkStart w:id="63" w:name="_Toc162794593"/>
      <w:bookmarkStart w:id="64" w:name="_Toc171937056"/>
      <w:r w:rsidRPr="002A7D6A">
        <w:t>Coordination</w:t>
      </w:r>
      <w:bookmarkEnd w:id="63"/>
      <w:bookmarkEnd w:id="64"/>
    </w:p>
    <w:p w14:paraId="1119D56E" w14:textId="77777777" w:rsidR="005A32F1" w:rsidRPr="002A7D6A" w:rsidRDefault="005A32F1" w:rsidP="005A32F1">
      <w:pPr>
        <w:pStyle w:val="SectionText0"/>
        <w:spacing w:line="480" w:lineRule="auto"/>
      </w:pPr>
      <w:r w:rsidRPr="002A7D6A">
        <w:t xml:space="preserve">Coordination of sentinels has been identified as the defining feature of true sentinel systems </w:t>
      </w:r>
      <w:r w:rsidRPr="002A7D6A">
        <w:fldChar w:fldCharType="begin"/>
      </w:r>
      <w:r>
        <w:instrText xml:space="preserve"> ADDIN ZOTERO_ITEM CSL_CITATION {"citationID":"075kUWJR","properties":{"formattedCitation":"(Bednekoff, 2001, 2015; Bednekoff &amp; Woolfenden, 2003, 2006; Goodale et al., 2017)","plainCitation":"(Bednekoff, 2001, 2015; Bednekoff &amp;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2A7D6A">
        <w:fldChar w:fldCharType="separate"/>
      </w:r>
      <w:r w:rsidRPr="002A7D6A">
        <w:t>(Bednekoff, 2001, 2015; Bednekoff &amp; Woolfenden, 2003, 2006; Goodale et al., 2017)</w:t>
      </w:r>
      <w:r w:rsidRPr="002A7D6A">
        <w:fldChar w:fldCharType="end"/>
      </w:r>
      <w:r w:rsidRPr="002A7D6A">
        <w:t xml:space="preserve">. Despite this, few articles explicitly use coordination in their definition of sentinel behaviour. By not including and testing for the coordination of sentinels, we are exposing ourselves to an increased risk of misidentification of sentinel species. The correct identification of sentinel systems is required to further our understanding of the underlying mechanisms behind these complex social behaviours. </w:t>
      </w:r>
    </w:p>
    <w:p w14:paraId="271D9981" w14:textId="057FD5A1" w:rsidR="005A32F1" w:rsidRPr="002A7D6A" w:rsidRDefault="005A32F1" w:rsidP="003F457B">
      <w:pPr>
        <w:pStyle w:val="SectionSubtitle"/>
      </w:pPr>
      <w:bookmarkStart w:id="65" w:name="_Toc162794595"/>
      <w:bookmarkStart w:id="66" w:name="_Toc171937057"/>
      <w:r w:rsidRPr="002A7D6A">
        <w:t>Implications and Future Directions</w:t>
      </w:r>
      <w:bookmarkEnd w:id="65"/>
      <w:bookmarkEnd w:id="66"/>
    </w:p>
    <w:p w14:paraId="63228963" w14:textId="77777777" w:rsidR="00E518A3" w:rsidRDefault="005A32F1" w:rsidP="005A32F1">
      <w:pPr>
        <w:pStyle w:val="SectionText0"/>
        <w:spacing w:line="480" w:lineRule="auto"/>
        <w:sectPr w:rsidR="00E518A3" w:rsidSect="009730A0">
          <w:headerReference w:type="default" r:id="rId23"/>
          <w:pgSz w:w="12240" w:h="15840"/>
          <w:pgMar w:top="1440" w:right="1440" w:bottom="1440" w:left="1440" w:header="720" w:footer="720" w:gutter="0"/>
          <w:cols w:space="720"/>
        </w:sectPr>
      </w:pPr>
      <w:r w:rsidRPr="002A7D6A">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individuals who have fed on highly caloric anthropogenic foods could have more energy to perform sentinel behaviour. Conversely urban factors such as anthropogenic noise and the shortening or obstruction of lines of sight can also affect the effectiveness of sentinels. Future </w:t>
      </w:r>
    </w:p>
    <w:p w14:paraId="21062AF3" w14:textId="77777777" w:rsidR="003F457B" w:rsidRDefault="005A32F1" w:rsidP="005A32F1">
      <w:pPr>
        <w:pStyle w:val="SectionText0"/>
        <w:spacing w:line="480" w:lineRule="auto"/>
        <w:sectPr w:rsidR="003F457B" w:rsidSect="009730A0">
          <w:pgSz w:w="12240" w:h="15840"/>
          <w:pgMar w:top="1440" w:right="1440" w:bottom="1440" w:left="1440" w:header="720" w:footer="720" w:gutter="0"/>
          <w:cols w:space="720"/>
        </w:sectPr>
      </w:pPr>
      <w:r w:rsidRPr="002A7D6A">
        <w:lastRenderedPageBreak/>
        <w:t>research is required to uncover subtle environmental effects on sentinel behaviour, and should consider both intrinsic and extrinsic factors, as we have shown that they can often interact and significantly alter behaviours.</w:t>
      </w:r>
      <w:bookmarkEnd w:id="29"/>
    </w:p>
    <w:p w14:paraId="7285B194" w14:textId="212943EF" w:rsidR="005A32F1" w:rsidRPr="002A7D6A" w:rsidRDefault="005A32F1" w:rsidP="0087044D">
      <w:pPr>
        <w:pStyle w:val="SectionTitle"/>
      </w:pPr>
      <w:bookmarkStart w:id="67" w:name="_Toc171937058"/>
      <w:r w:rsidRPr="002A7D6A">
        <w:lastRenderedPageBreak/>
        <w:t>References</w:t>
      </w:r>
      <w:bookmarkEnd w:id="67"/>
    </w:p>
    <w:p w14:paraId="118F87B9" w14:textId="3654B7E2" w:rsidR="00E37AD9" w:rsidRPr="003A34CB" w:rsidRDefault="005A32F1" w:rsidP="00E37AD9">
      <w:pPr>
        <w:pStyle w:val="Bibliography"/>
        <w:spacing w:after="240" w:line="360" w:lineRule="auto"/>
        <w:rPr>
          <w:rFonts w:ascii="Times New Roman" w:hAnsi="Times New Roman" w:cs="Times New Roman"/>
          <w:sz w:val="24"/>
        </w:rPr>
      </w:pPr>
      <w:r w:rsidRPr="005A32F1">
        <w:rPr>
          <w:rFonts w:ascii="Times New Roman" w:hAnsi="Times New Roman" w:cs="Times New Roman"/>
          <w:sz w:val="24"/>
          <w:szCs w:val="24"/>
        </w:rPr>
        <w:fldChar w:fldCharType="begin"/>
      </w:r>
      <w:r w:rsidRPr="005A32F1">
        <w:rPr>
          <w:rFonts w:ascii="Times New Roman" w:hAnsi="Times New Roman" w:cs="Times New Roman"/>
          <w:sz w:val="24"/>
          <w:szCs w:val="24"/>
        </w:rPr>
        <w:instrText xml:space="preserve"> ADDIN ZOTERO_BIBL {"uncited":[],"omitted":[],"custom":[]} CSL_BIBLIOGRAPHY </w:instrText>
      </w:r>
      <w:r w:rsidRPr="005A32F1">
        <w:rPr>
          <w:rFonts w:ascii="Times New Roman" w:hAnsi="Times New Roman" w:cs="Times New Roman"/>
          <w:sz w:val="24"/>
          <w:szCs w:val="24"/>
        </w:rPr>
        <w:fldChar w:fldCharType="separate"/>
      </w:r>
      <w:r w:rsidR="00E37AD9" w:rsidRPr="002A7D6A">
        <w:rPr>
          <w:sz w:val="24"/>
          <w:szCs w:val="24"/>
        </w:rPr>
        <w:fldChar w:fldCharType="begin"/>
      </w:r>
      <w:r w:rsidR="00E37AD9">
        <w:rPr>
          <w:sz w:val="24"/>
          <w:szCs w:val="24"/>
        </w:rPr>
        <w:instrText xml:space="preserve"> ADDIN ZOTERO_BIBL {"uncited":[],"omitted":[],"custom":[]} CSL_BIBLIOGRAPHY </w:instrText>
      </w:r>
      <w:r w:rsidR="00E37AD9" w:rsidRPr="002A7D6A">
        <w:rPr>
          <w:sz w:val="24"/>
          <w:szCs w:val="24"/>
        </w:rPr>
        <w:fldChar w:fldCharType="separate"/>
      </w:r>
      <w:r w:rsidR="00E37AD9" w:rsidRPr="003A34CB">
        <w:rPr>
          <w:rFonts w:ascii="Times New Roman" w:hAnsi="Times New Roman" w:cs="Times New Roman"/>
          <w:sz w:val="24"/>
        </w:rPr>
        <w:t xml:space="preserve">Arbon, J. J., Kern, J. M., Morris-Drake, A., &amp; Radford, A. N. (2020). Context-dependent contributions to sentinel behaviour: </w:t>
      </w:r>
      <w:r w:rsidR="00E37AD9">
        <w:rPr>
          <w:rFonts w:ascii="Times New Roman" w:hAnsi="Times New Roman" w:cs="Times New Roman"/>
          <w:sz w:val="24"/>
        </w:rPr>
        <w:t>a</w:t>
      </w:r>
      <w:r w:rsidR="00E37AD9" w:rsidRPr="003A34CB">
        <w:rPr>
          <w:rFonts w:ascii="Times New Roman" w:hAnsi="Times New Roman" w:cs="Times New Roman"/>
          <w:sz w:val="24"/>
        </w:rPr>
        <w:t xml:space="preserve">udience, satiation and danger effects. </w:t>
      </w:r>
      <w:r w:rsidR="00E37AD9" w:rsidRPr="003A34CB">
        <w:rPr>
          <w:rFonts w:ascii="Times New Roman" w:hAnsi="Times New Roman" w:cs="Times New Roman"/>
          <w:i/>
          <w:iCs/>
          <w:sz w:val="24"/>
        </w:rPr>
        <w:t>Animal Behaviour</w:t>
      </w:r>
      <w:r w:rsidR="00E37AD9" w:rsidRPr="003A34CB">
        <w:rPr>
          <w:rFonts w:ascii="Times New Roman" w:hAnsi="Times New Roman" w:cs="Times New Roman"/>
          <w:sz w:val="24"/>
        </w:rPr>
        <w:t xml:space="preserve">, </w:t>
      </w:r>
      <w:r w:rsidR="00E37AD9" w:rsidRPr="003A34CB">
        <w:rPr>
          <w:rFonts w:ascii="Times New Roman" w:hAnsi="Times New Roman" w:cs="Times New Roman"/>
          <w:i/>
          <w:iCs/>
          <w:sz w:val="24"/>
        </w:rPr>
        <w:t>165</w:t>
      </w:r>
      <w:r w:rsidR="00E37AD9" w:rsidRPr="003A34CB">
        <w:rPr>
          <w:rFonts w:ascii="Times New Roman" w:hAnsi="Times New Roman" w:cs="Times New Roman"/>
          <w:sz w:val="24"/>
        </w:rPr>
        <w:t>, 143–152. https://doi.org/10.1016/j.anbehav.2020.04.021</w:t>
      </w:r>
    </w:p>
    <w:p w14:paraId="4A566C85"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auchamp, G. (2008). What is the magnitude of the group-size effect on vigilance?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19</w:t>
      </w:r>
      <w:r w:rsidRPr="003A34CB">
        <w:rPr>
          <w:rFonts w:ascii="Times New Roman" w:hAnsi="Times New Roman" w:cs="Times New Roman"/>
          <w:sz w:val="24"/>
        </w:rPr>
        <w:t>(6), 1361–1368. https://doi.org/10.1093/beheco/arn096</w:t>
      </w:r>
    </w:p>
    <w:p w14:paraId="708E1084" w14:textId="2784B2A1"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1997). Mutualism among safe, selfish sentinels: </w:t>
      </w:r>
      <w:r>
        <w:rPr>
          <w:rFonts w:ascii="Times New Roman" w:hAnsi="Times New Roman" w:cs="Times New Roman"/>
          <w:sz w:val="24"/>
        </w:rPr>
        <w:t>a</w:t>
      </w:r>
      <w:r w:rsidRPr="003A34CB">
        <w:rPr>
          <w:rFonts w:ascii="Times New Roman" w:hAnsi="Times New Roman" w:cs="Times New Roman"/>
          <w:sz w:val="24"/>
        </w:rPr>
        <w:t xml:space="preserve"> dynamic game. </w:t>
      </w:r>
      <w:r w:rsidRPr="003A34CB">
        <w:rPr>
          <w:rFonts w:ascii="Times New Roman" w:hAnsi="Times New Roman" w:cs="Times New Roman"/>
          <w:i/>
          <w:iCs/>
          <w:sz w:val="24"/>
        </w:rPr>
        <w:t>The American Naturalist</w:t>
      </w:r>
      <w:r w:rsidRPr="003A34CB">
        <w:rPr>
          <w:rFonts w:ascii="Times New Roman" w:hAnsi="Times New Roman" w:cs="Times New Roman"/>
          <w:sz w:val="24"/>
        </w:rPr>
        <w:t xml:space="preserve">, </w:t>
      </w:r>
      <w:r w:rsidRPr="003A34CB">
        <w:rPr>
          <w:rFonts w:ascii="Times New Roman" w:hAnsi="Times New Roman" w:cs="Times New Roman"/>
          <w:i/>
          <w:iCs/>
          <w:sz w:val="24"/>
        </w:rPr>
        <w:t>150</w:t>
      </w:r>
      <w:r w:rsidRPr="003A34CB">
        <w:rPr>
          <w:rFonts w:ascii="Times New Roman" w:hAnsi="Times New Roman" w:cs="Times New Roman"/>
          <w:sz w:val="24"/>
        </w:rPr>
        <w:t>(3), 373–392. https://doi.org/10.1086/286070</w:t>
      </w:r>
    </w:p>
    <w:p w14:paraId="151C8ED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2001). Coordination of safe, selfish sentinels based on mutual benefits. </w:t>
      </w:r>
      <w:r w:rsidRPr="003A34CB">
        <w:rPr>
          <w:rFonts w:ascii="Times New Roman" w:hAnsi="Times New Roman" w:cs="Times New Roman"/>
          <w:i/>
          <w:iCs/>
          <w:sz w:val="24"/>
        </w:rPr>
        <w:t>Annales Zoologici Fennici</w:t>
      </w:r>
      <w:r w:rsidRPr="003A34CB">
        <w:rPr>
          <w:rFonts w:ascii="Times New Roman" w:hAnsi="Times New Roman" w:cs="Times New Roman"/>
          <w:sz w:val="24"/>
        </w:rPr>
        <w:t xml:space="preserve">, </w:t>
      </w:r>
      <w:r w:rsidRPr="003A34CB">
        <w:rPr>
          <w:rFonts w:ascii="Times New Roman" w:hAnsi="Times New Roman" w:cs="Times New Roman"/>
          <w:i/>
          <w:iCs/>
          <w:sz w:val="24"/>
        </w:rPr>
        <w:t>38</w:t>
      </w:r>
      <w:r w:rsidRPr="003A34CB">
        <w:rPr>
          <w:rFonts w:ascii="Times New Roman" w:hAnsi="Times New Roman" w:cs="Times New Roman"/>
          <w:sz w:val="24"/>
        </w:rPr>
        <w:t>(1), 5–14.</w:t>
      </w:r>
    </w:p>
    <w:p w14:paraId="03A19852" w14:textId="3E6F5C85"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2015). Sentinel behavior: </w:t>
      </w:r>
      <w:r>
        <w:rPr>
          <w:rFonts w:ascii="Times New Roman" w:hAnsi="Times New Roman" w:cs="Times New Roman"/>
          <w:sz w:val="24"/>
        </w:rPr>
        <w:t>a</w:t>
      </w:r>
      <w:r w:rsidRPr="003A34CB">
        <w:rPr>
          <w:rFonts w:ascii="Times New Roman" w:hAnsi="Times New Roman" w:cs="Times New Roman"/>
          <w:sz w:val="24"/>
        </w:rPr>
        <w:t xml:space="preserve"> review and prospectus. In </w:t>
      </w:r>
      <w:r w:rsidRPr="003A34CB">
        <w:rPr>
          <w:rFonts w:ascii="Times New Roman" w:hAnsi="Times New Roman" w:cs="Times New Roman"/>
          <w:i/>
          <w:iCs/>
          <w:sz w:val="24"/>
        </w:rPr>
        <w:t>Advances in the Study of Behavior</w:t>
      </w:r>
      <w:r w:rsidRPr="003A34CB">
        <w:rPr>
          <w:rFonts w:ascii="Times New Roman" w:hAnsi="Times New Roman" w:cs="Times New Roman"/>
          <w:sz w:val="24"/>
        </w:rPr>
        <w:t xml:space="preserve"> (Vol. 47, pp. 115–145). Elsevier. https://doi.org/10.1016/bs.asb.2015.02.001</w:t>
      </w:r>
    </w:p>
    <w:p w14:paraId="695D21B5" w14:textId="3320BE8D"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Bednekoff, P. A., &amp; Woolfenden, G. E. (2003). Florida scrub-jays (</w:t>
      </w:r>
      <w:r w:rsidRPr="003A34CB">
        <w:rPr>
          <w:rFonts w:ascii="Times New Roman" w:hAnsi="Times New Roman" w:cs="Times New Roman"/>
          <w:i/>
          <w:iCs/>
          <w:sz w:val="24"/>
        </w:rPr>
        <w:t>Aphelocoma coerulescens</w:t>
      </w:r>
      <w:r w:rsidRPr="003A34CB">
        <w:rPr>
          <w:rFonts w:ascii="Times New Roman" w:hAnsi="Times New Roman" w:cs="Times New Roman"/>
          <w:sz w:val="24"/>
        </w:rPr>
        <w:t xml:space="preserve">) are sentinels more when well-fed (even with no kin nearby).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09</w:t>
      </w:r>
      <w:r w:rsidRPr="003A34CB">
        <w:rPr>
          <w:rFonts w:ascii="Times New Roman" w:hAnsi="Times New Roman" w:cs="Times New Roman"/>
          <w:sz w:val="24"/>
        </w:rPr>
        <w:t>(11), 895–903. https://doi.org/10.1046/j.0179-1613.2003.00926.x</w:t>
      </w:r>
    </w:p>
    <w:p w14:paraId="34E30521"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amp; Woolfenden, G. E. (2006). Florida scrub-jays compensate for the sentinel behavior of flockmates.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12</w:t>
      </w:r>
      <w:r w:rsidRPr="003A34CB">
        <w:rPr>
          <w:rFonts w:ascii="Times New Roman" w:hAnsi="Times New Roman" w:cs="Times New Roman"/>
          <w:sz w:val="24"/>
        </w:rPr>
        <w:t>(8), 796–800. https://doi.org/10.1111/j.1439-0310.2006.01227.x</w:t>
      </w:r>
    </w:p>
    <w:p w14:paraId="04489DCE" w14:textId="77777777" w:rsidR="00E37AD9" w:rsidRPr="003A34CB" w:rsidRDefault="00E37AD9" w:rsidP="00E37AD9">
      <w:pPr>
        <w:pStyle w:val="Bibliography"/>
        <w:spacing w:after="240" w:line="360" w:lineRule="auto"/>
        <w:rPr>
          <w:rFonts w:ascii="Times New Roman" w:hAnsi="Times New Roman" w:cs="Times New Roman"/>
          <w:sz w:val="24"/>
          <w:lang w:val="fr-FR"/>
        </w:rPr>
      </w:pPr>
      <w:r w:rsidRPr="003A34CB">
        <w:rPr>
          <w:rFonts w:ascii="Times New Roman" w:hAnsi="Times New Roman" w:cs="Times New Roman"/>
          <w:sz w:val="24"/>
        </w:rPr>
        <w:t xml:space="preserve">Blumstein, D. T. (1999). Selfish sentinels. </w:t>
      </w:r>
      <w:r w:rsidRPr="003A34CB">
        <w:rPr>
          <w:rFonts w:ascii="Times New Roman" w:hAnsi="Times New Roman" w:cs="Times New Roman"/>
          <w:i/>
          <w:iCs/>
          <w:sz w:val="24"/>
          <w:lang w:val="fr-FR"/>
        </w:rPr>
        <w:t>Science</w:t>
      </w:r>
      <w:r w:rsidRPr="003A34CB">
        <w:rPr>
          <w:rFonts w:ascii="Times New Roman" w:hAnsi="Times New Roman" w:cs="Times New Roman"/>
          <w:sz w:val="24"/>
          <w:lang w:val="fr-FR"/>
        </w:rPr>
        <w:t xml:space="preserve">, </w:t>
      </w:r>
      <w:r w:rsidRPr="003A34CB">
        <w:rPr>
          <w:rFonts w:ascii="Times New Roman" w:hAnsi="Times New Roman" w:cs="Times New Roman"/>
          <w:i/>
          <w:iCs/>
          <w:sz w:val="24"/>
          <w:lang w:val="fr-FR"/>
        </w:rPr>
        <w:t>284</w:t>
      </w:r>
      <w:r w:rsidRPr="003A34CB">
        <w:rPr>
          <w:rFonts w:ascii="Times New Roman" w:hAnsi="Times New Roman" w:cs="Times New Roman"/>
          <w:sz w:val="24"/>
          <w:lang w:val="fr-FR"/>
        </w:rPr>
        <w:t>(5420), 1633–1634. https://doi.org/10.1126/science.284.5420.1633</w:t>
      </w:r>
    </w:p>
    <w:p w14:paraId="70DAA101" w14:textId="123D702A"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urt, D. B. (1996). Habitat-use patterns in cooperative and non-cooperative breeding birds: </w:t>
      </w:r>
      <w:r>
        <w:rPr>
          <w:rFonts w:ascii="Times New Roman" w:hAnsi="Times New Roman" w:cs="Times New Roman"/>
          <w:sz w:val="24"/>
        </w:rPr>
        <w:t>t</w:t>
      </w:r>
      <w:r w:rsidRPr="003A34CB">
        <w:rPr>
          <w:rFonts w:ascii="Times New Roman" w:hAnsi="Times New Roman" w:cs="Times New Roman"/>
          <w:sz w:val="24"/>
        </w:rPr>
        <w:t xml:space="preserve">esting predictions with western scrub-jays. </w:t>
      </w:r>
      <w:r w:rsidRPr="003A34CB">
        <w:rPr>
          <w:rFonts w:ascii="Times New Roman" w:hAnsi="Times New Roman" w:cs="Times New Roman"/>
          <w:i/>
          <w:iCs/>
          <w:sz w:val="24"/>
        </w:rPr>
        <w:t>The Wilson Bulletin</w:t>
      </w:r>
      <w:r w:rsidRPr="003A34CB">
        <w:rPr>
          <w:rFonts w:ascii="Times New Roman" w:hAnsi="Times New Roman" w:cs="Times New Roman"/>
          <w:sz w:val="24"/>
        </w:rPr>
        <w:t xml:space="preserve">, </w:t>
      </w:r>
      <w:r w:rsidRPr="003A34CB">
        <w:rPr>
          <w:rFonts w:ascii="Times New Roman" w:hAnsi="Times New Roman" w:cs="Times New Roman"/>
          <w:i/>
          <w:iCs/>
          <w:sz w:val="24"/>
        </w:rPr>
        <w:t>108</w:t>
      </w:r>
      <w:r w:rsidRPr="003A34CB">
        <w:rPr>
          <w:rFonts w:ascii="Times New Roman" w:hAnsi="Times New Roman" w:cs="Times New Roman"/>
          <w:sz w:val="24"/>
        </w:rPr>
        <w:t>(4), 712–727.</w:t>
      </w:r>
    </w:p>
    <w:p w14:paraId="0E5F93E9"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urton, N., &amp; Yasukawa, K. (2001). The “predator early warning system” of red-winged blackbirds. </w:t>
      </w:r>
      <w:r w:rsidRPr="003A34CB">
        <w:rPr>
          <w:rFonts w:ascii="Times New Roman" w:hAnsi="Times New Roman" w:cs="Times New Roman"/>
          <w:i/>
          <w:iCs/>
          <w:sz w:val="24"/>
        </w:rPr>
        <w:t>Journal of Field Ornithology</w:t>
      </w:r>
      <w:r w:rsidRPr="003A34CB">
        <w:rPr>
          <w:rFonts w:ascii="Times New Roman" w:hAnsi="Times New Roman" w:cs="Times New Roman"/>
          <w:sz w:val="24"/>
        </w:rPr>
        <w:t xml:space="preserve">, </w:t>
      </w:r>
      <w:r w:rsidRPr="003A34CB">
        <w:rPr>
          <w:rFonts w:ascii="Times New Roman" w:hAnsi="Times New Roman" w:cs="Times New Roman"/>
          <w:i/>
          <w:iCs/>
          <w:sz w:val="24"/>
        </w:rPr>
        <w:t>72</w:t>
      </w:r>
      <w:r w:rsidRPr="003A34CB">
        <w:rPr>
          <w:rFonts w:ascii="Times New Roman" w:hAnsi="Times New Roman" w:cs="Times New Roman"/>
          <w:sz w:val="24"/>
        </w:rPr>
        <w:t>(1), 106–112.</w:t>
      </w:r>
    </w:p>
    <w:p w14:paraId="03B9FE88"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Clutton-Brock, T. H., O’Riain, M. J., Brotherton, P. N. M., Gaynor, D., Kansky, R., Griffin, A. S., &amp; Manser, M. (1999). Selfish sentinels in cooperative mammals. </w:t>
      </w:r>
      <w:r w:rsidRPr="003A34CB">
        <w:rPr>
          <w:rFonts w:ascii="Times New Roman" w:hAnsi="Times New Roman" w:cs="Times New Roman"/>
          <w:i/>
          <w:iCs/>
          <w:sz w:val="24"/>
        </w:rPr>
        <w:t>Science</w:t>
      </w:r>
      <w:r w:rsidRPr="003A34CB">
        <w:rPr>
          <w:rFonts w:ascii="Times New Roman" w:hAnsi="Times New Roman" w:cs="Times New Roman"/>
          <w:sz w:val="24"/>
        </w:rPr>
        <w:t xml:space="preserve">, </w:t>
      </w:r>
      <w:r w:rsidRPr="003A34CB">
        <w:rPr>
          <w:rFonts w:ascii="Times New Roman" w:hAnsi="Times New Roman" w:cs="Times New Roman"/>
          <w:i/>
          <w:iCs/>
          <w:sz w:val="24"/>
        </w:rPr>
        <w:t>284</w:t>
      </w:r>
      <w:r w:rsidRPr="003A34CB">
        <w:rPr>
          <w:rFonts w:ascii="Times New Roman" w:hAnsi="Times New Roman" w:cs="Times New Roman"/>
          <w:sz w:val="24"/>
        </w:rPr>
        <w:t>(5420), 1640–1644. https://doi.org/10.1126/science.284.5420.1640</w:t>
      </w:r>
    </w:p>
    <w:p w14:paraId="11665351"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lang w:val="es-ES"/>
        </w:rPr>
        <w:t xml:space="preserve">D’Agostino, G. M., Giovinazzo, L. E., &amp; Eaton, S. W. (1980). </w:t>
      </w:r>
      <w:r w:rsidRPr="003A34CB">
        <w:rPr>
          <w:rFonts w:ascii="Times New Roman" w:hAnsi="Times New Roman" w:cs="Times New Roman"/>
          <w:sz w:val="24"/>
        </w:rPr>
        <w:t xml:space="preserve">The sentinel crow as an extension of parental care. </w:t>
      </w:r>
      <w:r w:rsidRPr="003A34CB">
        <w:rPr>
          <w:rFonts w:ascii="Times New Roman" w:hAnsi="Times New Roman" w:cs="Times New Roman"/>
          <w:i/>
          <w:iCs/>
          <w:sz w:val="24"/>
        </w:rPr>
        <w:t>The Wilson Bulletin</w:t>
      </w:r>
      <w:r w:rsidRPr="003A34CB">
        <w:rPr>
          <w:rFonts w:ascii="Times New Roman" w:hAnsi="Times New Roman" w:cs="Times New Roman"/>
          <w:sz w:val="24"/>
        </w:rPr>
        <w:t xml:space="preserve">, </w:t>
      </w:r>
      <w:r w:rsidRPr="003A34CB">
        <w:rPr>
          <w:rFonts w:ascii="Times New Roman" w:hAnsi="Times New Roman" w:cs="Times New Roman"/>
          <w:i/>
          <w:iCs/>
          <w:sz w:val="24"/>
        </w:rPr>
        <w:t>93</w:t>
      </w:r>
      <w:r w:rsidRPr="003A34CB">
        <w:rPr>
          <w:rFonts w:ascii="Times New Roman" w:hAnsi="Times New Roman" w:cs="Times New Roman"/>
          <w:sz w:val="24"/>
        </w:rPr>
        <w:t>(3), 394–395.</w:t>
      </w:r>
    </w:p>
    <w:p w14:paraId="1D970ED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Eastcott, E., Kern, J. M., Morris-Drake, A., &amp; Radford, A. N. (2020). Intrapopulation variation in the behavioral responses of dwarf mongooses to anthropogenic noise.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31</w:t>
      </w:r>
      <w:r w:rsidRPr="003A34CB">
        <w:rPr>
          <w:rFonts w:ascii="Times New Roman" w:hAnsi="Times New Roman" w:cs="Times New Roman"/>
          <w:sz w:val="24"/>
        </w:rPr>
        <w:t>(3), 680–691. https://doi.org/10.1093/beheco/araa011</w:t>
      </w:r>
    </w:p>
    <w:p w14:paraId="4720FB5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Gaston, A. J. (1977). Social behaviour within groups of jungle babblers (</w:t>
      </w:r>
      <w:r w:rsidRPr="003A34CB">
        <w:rPr>
          <w:rFonts w:ascii="Times New Roman" w:hAnsi="Times New Roman" w:cs="Times New Roman"/>
          <w:i/>
          <w:iCs/>
          <w:sz w:val="24"/>
        </w:rPr>
        <w:t>Turdoides striatus</w:t>
      </w:r>
      <w:r w:rsidRPr="003A34CB">
        <w:rPr>
          <w:rFonts w:ascii="Times New Roman" w:hAnsi="Times New Roman" w:cs="Times New Roman"/>
          <w:sz w:val="24"/>
        </w:rPr>
        <w:t xml:space="preserve">).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25</w:t>
      </w:r>
      <w:r w:rsidRPr="003A34CB">
        <w:rPr>
          <w:rFonts w:ascii="Times New Roman" w:hAnsi="Times New Roman" w:cs="Times New Roman"/>
          <w:sz w:val="24"/>
        </w:rPr>
        <w:t>(4), 828–848.</w:t>
      </w:r>
    </w:p>
    <w:p w14:paraId="5757ED89"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Goodale, E., Beauchamp, G., &amp; Ruxton, G. D. (2017). Leadership and Sentinel Behavior. In </w:t>
      </w:r>
      <w:r w:rsidRPr="003A34CB">
        <w:rPr>
          <w:rFonts w:ascii="Times New Roman" w:hAnsi="Times New Roman" w:cs="Times New Roman"/>
          <w:i/>
          <w:iCs/>
          <w:sz w:val="24"/>
        </w:rPr>
        <w:t>Mixed-Species Groups of Animals</w:t>
      </w:r>
      <w:r w:rsidRPr="003A34CB">
        <w:rPr>
          <w:rFonts w:ascii="Times New Roman" w:hAnsi="Times New Roman" w:cs="Times New Roman"/>
          <w:sz w:val="24"/>
        </w:rPr>
        <w:t xml:space="preserve"> (pp. 125–145). Elsevier. https://doi.org/10.1016/B978-0-12-805355-3.00007-5</w:t>
      </w:r>
    </w:p>
    <w:p w14:paraId="634076EF"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Gotanda, K. M. (2020). Human influences on antipredator behaviour in Darwin’s finches. </w:t>
      </w:r>
      <w:r w:rsidRPr="003A34CB">
        <w:rPr>
          <w:rFonts w:ascii="Times New Roman" w:hAnsi="Times New Roman" w:cs="Times New Roman"/>
          <w:i/>
          <w:iCs/>
          <w:sz w:val="24"/>
        </w:rPr>
        <w:t>Journal of Animal Ecology</w:t>
      </w:r>
      <w:r w:rsidRPr="003A34CB">
        <w:rPr>
          <w:rFonts w:ascii="Times New Roman" w:hAnsi="Times New Roman" w:cs="Times New Roman"/>
          <w:sz w:val="24"/>
        </w:rPr>
        <w:t xml:space="preserve">, </w:t>
      </w:r>
      <w:r w:rsidRPr="003A34CB">
        <w:rPr>
          <w:rFonts w:ascii="Times New Roman" w:hAnsi="Times New Roman" w:cs="Times New Roman"/>
          <w:i/>
          <w:iCs/>
          <w:sz w:val="24"/>
        </w:rPr>
        <w:t>89</w:t>
      </w:r>
      <w:r w:rsidRPr="003A34CB">
        <w:rPr>
          <w:rFonts w:ascii="Times New Roman" w:hAnsi="Times New Roman" w:cs="Times New Roman"/>
          <w:sz w:val="24"/>
        </w:rPr>
        <w:t>(2), 614–622. https://doi.org/10.1111/1365-2656.13127</w:t>
      </w:r>
    </w:p>
    <w:p w14:paraId="3B1FAAA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addaway, N. R., Macura, B., Whaley, P., &amp; Pullin, A. S. (2018). ROSES RepOrting standards for Systematic Evidence Syntheses: Pro forma, flow-diagram and descriptive summary of the plan and conduct of environmental systematic reviews and systematic maps. </w:t>
      </w:r>
      <w:r w:rsidRPr="003A34CB">
        <w:rPr>
          <w:rFonts w:ascii="Times New Roman" w:hAnsi="Times New Roman" w:cs="Times New Roman"/>
          <w:i/>
          <w:iCs/>
          <w:sz w:val="24"/>
        </w:rPr>
        <w:t>Environmental Evidence</w:t>
      </w:r>
      <w:r w:rsidRPr="003A34CB">
        <w:rPr>
          <w:rFonts w:ascii="Times New Roman" w:hAnsi="Times New Roman" w:cs="Times New Roman"/>
          <w:sz w:val="24"/>
        </w:rPr>
        <w:t xml:space="preserve">, </w:t>
      </w:r>
      <w:r w:rsidRPr="003A34CB">
        <w:rPr>
          <w:rFonts w:ascii="Times New Roman" w:hAnsi="Times New Roman" w:cs="Times New Roman"/>
          <w:i/>
          <w:iCs/>
          <w:sz w:val="24"/>
        </w:rPr>
        <w:t>7</w:t>
      </w:r>
      <w:r w:rsidRPr="003A34CB">
        <w:rPr>
          <w:rFonts w:ascii="Times New Roman" w:hAnsi="Times New Roman" w:cs="Times New Roman"/>
          <w:sz w:val="24"/>
        </w:rPr>
        <w:t>(1), 7. https://doi.org/10.1186/s13750-018-0121-7</w:t>
      </w:r>
    </w:p>
    <w:p w14:paraId="48E3B8B7"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Hailman, J. P., McGowan, K. J., &amp; Woolfenden, G. E. (2010). Role of helpers in the sentinel behaviour of the Florida scrub jay (</w:t>
      </w:r>
      <w:r w:rsidRPr="003A34CB">
        <w:rPr>
          <w:rFonts w:ascii="Times New Roman" w:hAnsi="Times New Roman" w:cs="Times New Roman"/>
          <w:i/>
          <w:iCs/>
          <w:sz w:val="24"/>
        </w:rPr>
        <w:t>Aphelocoma c. Coerulescens</w:t>
      </w:r>
      <w:r w:rsidRPr="003A34CB">
        <w:rPr>
          <w:rFonts w:ascii="Times New Roman" w:hAnsi="Times New Roman" w:cs="Times New Roman"/>
          <w:sz w:val="24"/>
        </w:rPr>
        <w:t xml:space="preserve">).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97</w:t>
      </w:r>
      <w:r w:rsidRPr="003A34CB">
        <w:rPr>
          <w:rFonts w:ascii="Times New Roman" w:hAnsi="Times New Roman" w:cs="Times New Roman"/>
          <w:sz w:val="24"/>
        </w:rPr>
        <w:t>(1–2), 119–140. https://doi.org/10.1111/j.1439-0310.1994.tb01034.x</w:t>
      </w:r>
    </w:p>
    <w:p w14:paraId="633226B6" w14:textId="008DB586"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ayward, A., &amp; Gillooly, J. F. (2011). The cost of sex: </w:t>
      </w:r>
      <w:r>
        <w:rPr>
          <w:rFonts w:ascii="Times New Roman" w:hAnsi="Times New Roman" w:cs="Times New Roman"/>
          <w:sz w:val="24"/>
        </w:rPr>
        <w:t>q</w:t>
      </w:r>
      <w:r w:rsidRPr="003A34CB">
        <w:rPr>
          <w:rFonts w:ascii="Times New Roman" w:hAnsi="Times New Roman" w:cs="Times New Roman"/>
          <w:sz w:val="24"/>
        </w:rPr>
        <w:t xml:space="preserve">uantifying energetic investment in gamete production by males and females. </w:t>
      </w:r>
      <w:r w:rsidRPr="003A34CB">
        <w:rPr>
          <w:rFonts w:ascii="Times New Roman" w:hAnsi="Times New Roman" w:cs="Times New Roman"/>
          <w:i/>
          <w:iCs/>
          <w:sz w:val="24"/>
        </w:rPr>
        <w:t>PloS One</w:t>
      </w:r>
      <w:r w:rsidRPr="003A34CB">
        <w:rPr>
          <w:rFonts w:ascii="Times New Roman" w:hAnsi="Times New Roman" w:cs="Times New Roman"/>
          <w:sz w:val="24"/>
        </w:rPr>
        <w:t xml:space="preserve">, </w:t>
      </w:r>
      <w:r w:rsidRPr="003A34CB">
        <w:rPr>
          <w:rFonts w:ascii="Times New Roman" w:hAnsi="Times New Roman" w:cs="Times New Roman"/>
          <w:i/>
          <w:iCs/>
          <w:sz w:val="24"/>
        </w:rPr>
        <w:t>6</w:t>
      </w:r>
      <w:r w:rsidRPr="003A34CB">
        <w:rPr>
          <w:rFonts w:ascii="Times New Roman" w:hAnsi="Times New Roman" w:cs="Times New Roman"/>
          <w:sz w:val="24"/>
        </w:rPr>
        <w:t>(1), e16557. https://doi.org/10.1371/journal.pone.0016557</w:t>
      </w:r>
    </w:p>
    <w:p w14:paraId="1603F2FB"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Hollén, L. I., Bell, M. B. V., &amp; Radford, A. N. (2008). Cooperative sentinel calling? Foragers gain increased biomass intake. </w:t>
      </w:r>
      <w:r w:rsidRPr="003A34CB">
        <w:rPr>
          <w:rFonts w:ascii="Times New Roman" w:hAnsi="Times New Roman" w:cs="Times New Roman"/>
          <w:i/>
          <w:iCs/>
          <w:sz w:val="24"/>
        </w:rPr>
        <w:t>Current Biology</w:t>
      </w:r>
      <w:r w:rsidRPr="003A34CB">
        <w:rPr>
          <w:rFonts w:ascii="Times New Roman" w:hAnsi="Times New Roman" w:cs="Times New Roman"/>
          <w:sz w:val="24"/>
        </w:rPr>
        <w:t xml:space="preserve">, </w:t>
      </w:r>
      <w:r w:rsidRPr="003A34CB">
        <w:rPr>
          <w:rFonts w:ascii="Times New Roman" w:hAnsi="Times New Roman" w:cs="Times New Roman"/>
          <w:i/>
          <w:iCs/>
          <w:sz w:val="24"/>
        </w:rPr>
        <w:t>18</w:t>
      </w:r>
      <w:r w:rsidRPr="003A34CB">
        <w:rPr>
          <w:rFonts w:ascii="Times New Roman" w:hAnsi="Times New Roman" w:cs="Times New Roman"/>
          <w:sz w:val="24"/>
        </w:rPr>
        <w:t>(8), 576–579. https://doi.org/10.1016/j.cub.2008.02.078</w:t>
      </w:r>
    </w:p>
    <w:p w14:paraId="308D3903" w14:textId="6E27C2D6"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orrocks, J. A., &amp; Hunte, W. (1986). Sentinel behaviour in vervet monkeys: </w:t>
      </w:r>
      <w:r>
        <w:rPr>
          <w:rFonts w:ascii="Times New Roman" w:hAnsi="Times New Roman" w:cs="Times New Roman"/>
          <w:sz w:val="24"/>
        </w:rPr>
        <w:t>w</w:t>
      </w:r>
      <w:r w:rsidRPr="003A34CB">
        <w:rPr>
          <w:rFonts w:ascii="Times New Roman" w:hAnsi="Times New Roman" w:cs="Times New Roman"/>
          <w:sz w:val="24"/>
        </w:rPr>
        <w:t xml:space="preserve">ho sees whom first?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34</w:t>
      </w:r>
      <w:r w:rsidRPr="003A34CB">
        <w:rPr>
          <w:rFonts w:ascii="Times New Roman" w:hAnsi="Times New Roman" w:cs="Times New Roman"/>
          <w:sz w:val="24"/>
        </w:rPr>
        <w:t>(5), 1566–1568. https://doi.org/10.1016/S0003-3472(86)80226-3</w:t>
      </w:r>
    </w:p>
    <w:p w14:paraId="34D0F9EA"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ouslay, T. M., Nielsen, J. F., &amp; Clutton‐Brock, T. H. (2021). Contributions of genetic and nongenetic sources to variation in cooperative behavior in a cooperative mammal. </w:t>
      </w:r>
      <w:r w:rsidRPr="003A34CB">
        <w:rPr>
          <w:rFonts w:ascii="Times New Roman" w:hAnsi="Times New Roman" w:cs="Times New Roman"/>
          <w:i/>
          <w:iCs/>
          <w:sz w:val="24"/>
        </w:rPr>
        <w:t>Evolution</w:t>
      </w:r>
      <w:r w:rsidRPr="003A34CB">
        <w:rPr>
          <w:rFonts w:ascii="Times New Roman" w:hAnsi="Times New Roman" w:cs="Times New Roman"/>
          <w:sz w:val="24"/>
        </w:rPr>
        <w:t xml:space="preserve">, </w:t>
      </w:r>
      <w:r w:rsidRPr="003A34CB">
        <w:rPr>
          <w:rFonts w:ascii="Times New Roman" w:hAnsi="Times New Roman" w:cs="Times New Roman"/>
          <w:i/>
          <w:iCs/>
          <w:sz w:val="24"/>
        </w:rPr>
        <w:t>75</w:t>
      </w:r>
      <w:r w:rsidRPr="003A34CB">
        <w:rPr>
          <w:rFonts w:ascii="Times New Roman" w:hAnsi="Times New Roman" w:cs="Times New Roman"/>
          <w:sz w:val="24"/>
        </w:rPr>
        <w:t>(12), 3071–3086. https://doi.org/10.1111/evo.14383</w:t>
      </w:r>
    </w:p>
    <w:p w14:paraId="501046F8" w14:textId="40B87263"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Huels, F. D., &amp; Stoeger, A. S. (2022). Sentinel behavior in captive meerkats (</w:t>
      </w:r>
      <w:r w:rsidRPr="003A34CB">
        <w:rPr>
          <w:rFonts w:ascii="Times New Roman" w:hAnsi="Times New Roman" w:cs="Times New Roman"/>
          <w:i/>
          <w:iCs/>
          <w:sz w:val="24"/>
        </w:rPr>
        <w:t>Suricata suricatta</w:t>
      </w:r>
      <w:r w:rsidRPr="003A34CB">
        <w:rPr>
          <w:rFonts w:ascii="Times New Roman" w:hAnsi="Times New Roman" w:cs="Times New Roman"/>
          <w:sz w:val="24"/>
        </w:rPr>
        <w:t xml:space="preserve">). </w:t>
      </w:r>
      <w:r w:rsidRPr="003A34CB">
        <w:rPr>
          <w:rFonts w:ascii="Times New Roman" w:hAnsi="Times New Roman" w:cs="Times New Roman"/>
          <w:i/>
          <w:iCs/>
          <w:sz w:val="24"/>
        </w:rPr>
        <w:t>Zoo Biology</w:t>
      </w:r>
      <w:r w:rsidRPr="003A34CB">
        <w:rPr>
          <w:rFonts w:ascii="Times New Roman" w:hAnsi="Times New Roman" w:cs="Times New Roman"/>
          <w:sz w:val="24"/>
        </w:rPr>
        <w:t xml:space="preserve">, </w:t>
      </w:r>
      <w:r w:rsidRPr="003A34CB">
        <w:rPr>
          <w:rFonts w:ascii="Times New Roman" w:hAnsi="Times New Roman" w:cs="Times New Roman"/>
          <w:i/>
          <w:iCs/>
          <w:sz w:val="24"/>
        </w:rPr>
        <w:t>41</w:t>
      </w:r>
      <w:r w:rsidRPr="003A34CB">
        <w:rPr>
          <w:rFonts w:ascii="Times New Roman" w:hAnsi="Times New Roman" w:cs="Times New Roman"/>
          <w:sz w:val="24"/>
        </w:rPr>
        <w:t>(1), 10–19. https://doi.org/10.1002/zoo.21644</w:t>
      </w:r>
    </w:p>
    <w:p w14:paraId="1B7F8471"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Isaksson, C. (2018). Impact of urbanization on birds. In D. T. Tietze (Ed.), </w:t>
      </w:r>
      <w:r w:rsidRPr="003A34CB">
        <w:rPr>
          <w:rFonts w:ascii="Times New Roman" w:hAnsi="Times New Roman" w:cs="Times New Roman"/>
          <w:i/>
          <w:iCs/>
          <w:sz w:val="24"/>
        </w:rPr>
        <w:t>Bird Species: How They Arise, Modify and Vanish</w:t>
      </w:r>
      <w:r w:rsidRPr="003A34CB">
        <w:rPr>
          <w:rFonts w:ascii="Times New Roman" w:hAnsi="Times New Roman" w:cs="Times New Roman"/>
          <w:sz w:val="24"/>
        </w:rPr>
        <w:t xml:space="preserve"> (pp. 235–257). Springer International Publishing. https://doi.org/10.1007/978-3-319-91689-7_13</w:t>
      </w:r>
    </w:p>
    <w:p w14:paraId="0608AF8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ern, J. M., &amp; Radford, A. N. (2014). Sentinel dwarf mongooses, </w:t>
      </w:r>
      <w:r w:rsidRPr="003A34CB">
        <w:rPr>
          <w:rFonts w:ascii="Times New Roman" w:hAnsi="Times New Roman" w:cs="Times New Roman"/>
          <w:i/>
          <w:iCs/>
          <w:sz w:val="24"/>
        </w:rPr>
        <w:t>Helogale parvula</w:t>
      </w:r>
      <w:r w:rsidRPr="003A34CB">
        <w:rPr>
          <w:rFonts w:ascii="Times New Roman" w:hAnsi="Times New Roman" w:cs="Times New Roman"/>
          <w:sz w:val="24"/>
        </w:rPr>
        <w:t xml:space="preserve">, exhibit flexible decision making in relation to predation risk.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98</w:t>
      </w:r>
      <w:r w:rsidRPr="003A34CB">
        <w:rPr>
          <w:rFonts w:ascii="Times New Roman" w:hAnsi="Times New Roman" w:cs="Times New Roman"/>
          <w:sz w:val="24"/>
        </w:rPr>
        <w:t>, 185–192. https://doi.org/10.1016/j.anbehav.2014.10.012</w:t>
      </w:r>
    </w:p>
    <w:p w14:paraId="16439F8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ern, J. M., &amp; Radford, A. N. (2016). Anthropogenic noise disrupts use of vocal information about predation risk. </w:t>
      </w:r>
      <w:r w:rsidRPr="003A34CB">
        <w:rPr>
          <w:rFonts w:ascii="Times New Roman" w:hAnsi="Times New Roman" w:cs="Times New Roman"/>
          <w:i/>
          <w:iCs/>
          <w:sz w:val="24"/>
        </w:rPr>
        <w:t>Environmental Pollution (Barking, Essex: 1987)</w:t>
      </w:r>
      <w:r w:rsidRPr="003A34CB">
        <w:rPr>
          <w:rFonts w:ascii="Times New Roman" w:hAnsi="Times New Roman" w:cs="Times New Roman"/>
          <w:sz w:val="24"/>
        </w:rPr>
        <w:t xml:space="preserve">, </w:t>
      </w:r>
      <w:r w:rsidRPr="003A34CB">
        <w:rPr>
          <w:rFonts w:ascii="Times New Roman" w:hAnsi="Times New Roman" w:cs="Times New Roman"/>
          <w:i/>
          <w:iCs/>
          <w:sz w:val="24"/>
        </w:rPr>
        <w:t>218</w:t>
      </w:r>
      <w:r w:rsidRPr="003A34CB">
        <w:rPr>
          <w:rFonts w:ascii="Times New Roman" w:hAnsi="Times New Roman" w:cs="Times New Roman"/>
          <w:sz w:val="24"/>
        </w:rPr>
        <w:t>, 988–995. https://doi.org/10.1016/j.envpol.2016.08.049</w:t>
      </w:r>
    </w:p>
    <w:p w14:paraId="3B4B8F5A" w14:textId="7F092005"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ong, D., Møller, A. P., &amp; Zhang, Y. (2021). Disturbance and predation risk influence vigilance synchrony of black‐necked cranes </w:t>
      </w:r>
      <w:r w:rsidRPr="003A34CB">
        <w:rPr>
          <w:rFonts w:ascii="Times New Roman" w:hAnsi="Times New Roman" w:cs="Times New Roman"/>
          <w:i/>
          <w:iCs/>
          <w:sz w:val="24"/>
        </w:rPr>
        <w:t>Grus nigricollis</w:t>
      </w:r>
      <w:r w:rsidRPr="003A34CB">
        <w:rPr>
          <w:rFonts w:ascii="Times New Roman" w:hAnsi="Times New Roman" w:cs="Times New Roman"/>
          <w:sz w:val="24"/>
        </w:rPr>
        <w:t xml:space="preserve">, but not as strongly as expected. </w:t>
      </w:r>
      <w:r w:rsidRPr="003A34CB">
        <w:rPr>
          <w:rFonts w:ascii="Times New Roman" w:hAnsi="Times New Roman" w:cs="Times New Roman"/>
          <w:i/>
          <w:iCs/>
          <w:sz w:val="24"/>
        </w:rPr>
        <w:t>Ecology and Evolution</w:t>
      </w:r>
      <w:r w:rsidRPr="003A34CB">
        <w:rPr>
          <w:rFonts w:ascii="Times New Roman" w:hAnsi="Times New Roman" w:cs="Times New Roman"/>
          <w:sz w:val="24"/>
        </w:rPr>
        <w:t xml:space="preserve">, </w:t>
      </w:r>
      <w:r w:rsidRPr="003A34CB">
        <w:rPr>
          <w:rFonts w:ascii="Times New Roman" w:hAnsi="Times New Roman" w:cs="Times New Roman"/>
          <w:i/>
          <w:iCs/>
          <w:sz w:val="24"/>
        </w:rPr>
        <w:t>11</w:t>
      </w:r>
      <w:r w:rsidRPr="003A34CB">
        <w:rPr>
          <w:rFonts w:ascii="Times New Roman" w:hAnsi="Times New Roman" w:cs="Times New Roman"/>
          <w:sz w:val="24"/>
        </w:rPr>
        <w:t>(5), 2289–2298. https://doi.org/10.1002/ece3.7196</w:t>
      </w:r>
    </w:p>
    <w:p w14:paraId="5CC747F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ung, J. Y. (2023). Elicit. </w:t>
      </w:r>
      <w:r w:rsidRPr="003A34CB">
        <w:rPr>
          <w:rFonts w:ascii="Times New Roman" w:hAnsi="Times New Roman" w:cs="Times New Roman"/>
          <w:i/>
          <w:iCs/>
          <w:sz w:val="24"/>
        </w:rPr>
        <w:t>The Journal of the Canadian Health Libraries Association</w:t>
      </w:r>
      <w:r w:rsidRPr="003A34CB">
        <w:rPr>
          <w:rFonts w:ascii="Times New Roman" w:hAnsi="Times New Roman" w:cs="Times New Roman"/>
          <w:sz w:val="24"/>
        </w:rPr>
        <w:t xml:space="preserve">, </w:t>
      </w:r>
      <w:r w:rsidRPr="003A34CB">
        <w:rPr>
          <w:rFonts w:ascii="Times New Roman" w:hAnsi="Times New Roman" w:cs="Times New Roman"/>
          <w:i/>
          <w:iCs/>
          <w:sz w:val="24"/>
        </w:rPr>
        <w:t>44</w:t>
      </w:r>
      <w:r w:rsidRPr="003A34CB">
        <w:rPr>
          <w:rFonts w:ascii="Times New Roman" w:hAnsi="Times New Roman" w:cs="Times New Roman"/>
          <w:sz w:val="24"/>
        </w:rPr>
        <w:t>(1), 15–18. https://doi.org/10.29173/jchla29657</w:t>
      </w:r>
    </w:p>
    <w:p w14:paraId="64208128"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Lajeunesse, M. J. (2015). Facilitating systematic reviews, data extraction and meta‐analysis with the metagear package for R. </w:t>
      </w:r>
      <w:r w:rsidRPr="003A34CB">
        <w:rPr>
          <w:rFonts w:ascii="Times New Roman" w:hAnsi="Times New Roman" w:cs="Times New Roman"/>
          <w:i/>
          <w:iCs/>
          <w:sz w:val="24"/>
        </w:rPr>
        <w:t>Methods in Ecology and Evolution</w:t>
      </w:r>
      <w:r w:rsidRPr="003A34CB">
        <w:rPr>
          <w:rFonts w:ascii="Times New Roman" w:hAnsi="Times New Roman" w:cs="Times New Roman"/>
          <w:sz w:val="24"/>
        </w:rPr>
        <w:t xml:space="preserve">, </w:t>
      </w:r>
      <w:r w:rsidRPr="003A34CB">
        <w:rPr>
          <w:rFonts w:ascii="Times New Roman" w:hAnsi="Times New Roman" w:cs="Times New Roman"/>
          <w:i/>
          <w:iCs/>
          <w:sz w:val="24"/>
        </w:rPr>
        <w:t>7</w:t>
      </w:r>
      <w:r w:rsidRPr="003A34CB">
        <w:rPr>
          <w:rFonts w:ascii="Times New Roman" w:hAnsi="Times New Roman" w:cs="Times New Roman"/>
          <w:sz w:val="24"/>
        </w:rPr>
        <w:t>(3), 323–330. https://doi.org/10.1111/2041-210X.12472</w:t>
      </w:r>
    </w:p>
    <w:p w14:paraId="4E07BEBC"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Lescroël, A., Ballard, G., Massaro, M., Dugger, K., Jennings, S., Pollard, A., Porzig, E., Schmidt, A., Varsani, A., Grémillet, D., &amp; Ainley, D. (2019). Evidence of age-related improvement in the foraging efficiency of Adélie penguins. </w:t>
      </w:r>
      <w:r w:rsidRPr="003A34CB">
        <w:rPr>
          <w:rFonts w:ascii="Times New Roman" w:hAnsi="Times New Roman" w:cs="Times New Roman"/>
          <w:i/>
          <w:iCs/>
          <w:sz w:val="24"/>
        </w:rPr>
        <w:t>Scientific Reports</w:t>
      </w:r>
      <w:r w:rsidRPr="003A34CB">
        <w:rPr>
          <w:rFonts w:ascii="Times New Roman" w:hAnsi="Times New Roman" w:cs="Times New Roman"/>
          <w:sz w:val="24"/>
        </w:rPr>
        <w:t xml:space="preserve">, </w:t>
      </w:r>
      <w:r w:rsidRPr="003A34CB">
        <w:rPr>
          <w:rFonts w:ascii="Times New Roman" w:hAnsi="Times New Roman" w:cs="Times New Roman"/>
          <w:i/>
          <w:iCs/>
          <w:sz w:val="24"/>
        </w:rPr>
        <w:t>9</w:t>
      </w:r>
      <w:r w:rsidRPr="003A34CB">
        <w:rPr>
          <w:rFonts w:ascii="Times New Roman" w:hAnsi="Times New Roman" w:cs="Times New Roman"/>
          <w:sz w:val="24"/>
        </w:rPr>
        <w:t>, 3375. https://doi.org/10.1038/s41598-019-39814-x</w:t>
      </w:r>
    </w:p>
    <w:p w14:paraId="1A2D1F05" w14:textId="538D3A9D"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Lima, S. L. (1995). Back to the basics of anti-predatory vigilance: </w:t>
      </w:r>
      <w:r>
        <w:rPr>
          <w:rFonts w:ascii="Times New Roman" w:hAnsi="Times New Roman" w:cs="Times New Roman"/>
          <w:sz w:val="24"/>
        </w:rPr>
        <w:t>t</w:t>
      </w:r>
      <w:r w:rsidRPr="003A34CB">
        <w:rPr>
          <w:rFonts w:ascii="Times New Roman" w:hAnsi="Times New Roman" w:cs="Times New Roman"/>
          <w:sz w:val="24"/>
        </w:rPr>
        <w:t xml:space="preserve">he group-size effect.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49</w:t>
      </w:r>
      <w:r w:rsidRPr="003A34CB">
        <w:rPr>
          <w:rFonts w:ascii="Times New Roman" w:hAnsi="Times New Roman" w:cs="Times New Roman"/>
          <w:sz w:val="24"/>
        </w:rPr>
        <w:t>(1), 11–20. https://doi.org/10.1016/0003-3472(95)80149-9</w:t>
      </w:r>
    </w:p>
    <w:p w14:paraId="500BCBCC" w14:textId="05507F66"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Łopucki, R., Klich, D., &amp; Kiersztyn, A. (2021). Changes in the social behavior of urban animals: </w:t>
      </w:r>
      <w:r>
        <w:rPr>
          <w:rFonts w:ascii="Times New Roman" w:hAnsi="Times New Roman" w:cs="Times New Roman"/>
          <w:sz w:val="24"/>
        </w:rPr>
        <w:t>m</w:t>
      </w:r>
      <w:r w:rsidRPr="003A34CB">
        <w:rPr>
          <w:rFonts w:ascii="Times New Roman" w:hAnsi="Times New Roman" w:cs="Times New Roman"/>
          <w:sz w:val="24"/>
        </w:rPr>
        <w:t xml:space="preserve">ore aggression or tolerance? </w:t>
      </w:r>
      <w:r w:rsidRPr="003A34CB">
        <w:rPr>
          <w:rFonts w:ascii="Times New Roman" w:hAnsi="Times New Roman" w:cs="Times New Roman"/>
          <w:i/>
          <w:iCs/>
          <w:sz w:val="24"/>
        </w:rPr>
        <w:t>Mammalian Biology</w:t>
      </w:r>
      <w:r w:rsidRPr="003A34CB">
        <w:rPr>
          <w:rFonts w:ascii="Times New Roman" w:hAnsi="Times New Roman" w:cs="Times New Roman"/>
          <w:sz w:val="24"/>
        </w:rPr>
        <w:t xml:space="preserve">, </w:t>
      </w:r>
      <w:r w:rsidRPr="003A34CB">
        <w:rPr>
          <w:rFonts w:ascii="Times New Roman" w:hAnsi="Times New Roman" w:cs="Times New Roman"/>
          <w:i/>
          <w:iCs/>
          <w:sz w:val="24"/>
        </w:rPr>
        <w:t>101</w:t>
      </w:r>
      <w:r w:rsidRPr="003A34CB">
        <w:rPr>
          <w:rFonts w:ascii="Times New Roman" w:hAnsi="Times New Roman" w:cs="Times New Roman"/>
          <w:sz w:val="24"/>
        </w:rPr>
        <w:t>(1), 1–10. https://doi.org/10.1007/s42991-020-00075-1</w:t>
      </w:r>
    </w:p>
    <w:p w14:paraId="6F9627C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Lowry, H., Lill, A., &amp; Wong, B. B. M. (2013). Behavioural responses of wildlife to urban environments. </w:t>
      </w:r>
      <w:r w:rsidRPr="003A34CB">
        <w:rPr>
          <w:rFonts w:ascii="Times New Roman" w:hAnsi="Times New Roman" w:cs="Times New Roman"/>
          <w:i/>
          <w:iCs/>
          <w:sz w:val="24"/>
        </w:rPr>
        <w:t>Biological Reviews of the Cambridge Philosophical Society</w:t>
      </w:r>
      <w:r w:rsidRPr="003A34CB">
        <w:rPr>
          <w:rFonts w:ascii="Times New Roman" w:hAnsi="Times New Roman" w:cs="Times New Roman"/>
          <w:sz w:val="24"/>
        </w:rPr>
        <w:t xml:space="preserve">, </w:t>
      </w:r>
      <w:r w:rsidRPr="003A34CB">
        <w:rPr>
          <w:rFonts w:ascii="Times New Roman" w:hAnsi="Times New Roman" w:cs="Times New Roman"/>
          <w:i/>
          <w:iCs/>
          <w:sz w:val="24"/>
        </w:rPr>
        <w:t>88</w:t>
      </w:r>
      <w:r w:rsidRPr="003A34CB">
        <w:rPr>
          <w:rFonts w:ascii="Times New Roman" w:hAnsi="Times New Roman" w:cs="Times New Roman"/>
          <w:sz w:val="24"/>
        </w:rPr>
        <w:t>(3), 537–549. https://doi.org/10.1111/brv.12012</w:t>
      </w:r>
    </w:p>
    <w:p w14:paraId="6E81C361" w14:textId="7711F16B"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ainwaring, M. C., &amp; Griffith, S. C. (2013). Looking after your partner: </w:t>
      </w:r>
      <w:r>
        <w:rPr>
          <w:rFonts w:ascii="Times New Roman" w:hAnsi="Times New Roman" w:cs="Times New Roman"/>
          <w:sz w:val="24"/>
        </w:rPr>
        <w:t>s</w:t>
      </w:r>
      <w:r w:rsidRPr="003A34CB">
        <w:rPr>
          <w:rFonts w:ascii="Times New Roman" w:hAnsi="Times New Roman" w:cs="Times New Roman"/>
          <w:sz w:val="24"/>
        </w:rPr>
        <w:t xml:space="preserve">entinel behaviour in a socially monogamous bird. </w:t>
      </w:r>
      <w:r w:rsidRPr="003A34CB">
        <w:rPr>
          <w:rFonts w:ascii="Times New Roman" w:hAnsi="Times New Roman" w:cs="Times New Roman"/>
          <w:i/>
          <w:iCs/>
          <w:sz w:val="24"/>
        </w:rPr>
        <w:t>PeerJ</w:t>
      </w:r>
      <w:r w:rsidRPr="003A34CB">
        <w:rPr>
          <w:rFonts w:ascii="Times New Roman" w:hAnsi="Times New Roman" w:cs="Times New Roman"/>
          <w:sz w:val="24"/>
        </w:rPr>
        <w:t xml:space="preserve">, </w:t>
      </w:r>
      <w:r w:rsidRPr="003A34CB">
        <w:rPr>
          <w:rFonts w:ascii="Times New Roman" w:hAnsi="Times New Roman" w:cs="Times New Roman"/>
          <w:i/>
          <w:iCs/>
          <w:sz w:val="24"/>
        </w:rPr>
        <w:t>1</w:t>
      </w:r>
      <w:r w:rsidRPr="003A34CB">
        <w:rPr>
          <w:rFonts w:ascii="Times New Roman" w:hAnsi="Times New Roman" w:cs="Times New Roman"/>
          <w:sz w:val="24"/>
        </w:rPr>
        <w:t>, e83. https://doi.org/10.7717/peerj.83</w:t>
      </w:r>
    </w:p>
    <w:p w14:paraId="03314D43" w14:textId="4FAD205F"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anser, M. (2018). Meerkats – identifying cognitive mechanisms underlying meerkat coordination and communication: </w:t>
      </w:r>
      <w:r>
        <w:rPr>
          <w:rFonts w:ascii="Times New Roman" w:hAnsi="Times New Roman" w:cs="Times New Roman"/>
          <w:sz w:val="24"/>
        </w:rPr>
        <w:t>e</w:t>
      </w:r>
      <w:r w:rsidRPr="003A34CB">
        <w:rPr>
          <w:rFonts w:ascii="Times New Roman" w:hAnsi="Times New Roman" w:cs="Times New Roman"/>
          <w:sz w:val="24"/>
        </w:rPr>
        <w:t xml:space="preserve">xperimental designs in their natural habitat. In N. Bueno-Guerra &amp; F. Amici (Eds.), </w:t>
      </w:r>
      <w:r w:rsidRPr="003A34CB">
        <w:rPr>
          <w:rFonts w:ascii="Times New Roman" w:hAnsi="Times New Roman" w:cs="Times New Roman"/>
          <w:i/>
          <w:iCs/>
          <w:sz w:val="24"/>
        </w:rPr>
        <w:t>Field and Laboratory Methods in Animal Cognition</w:t>
      </w:r>
      <w:r w:rsidRPr="003A34CB">
        <w:rPr>
          <w:rFonts w:ascii="Times New Roman" w:hAnsi="Times New Roman" w:cs="Times New Roman"/>
          <w:sz w:val="24"/>
        </w:rPr>
        <w:t xml:space="preserve"> (1st ed., pp. 286–307). Cambridge University Press. https://doi.org/10.1017/9781108333191.015</w:t>
      </w:r>
    </w:p>
    <w:p w14:paraId="156DC1E8"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orris-Drake, A., Christensen, C., Kern, J. M., &amp; Radford, A. N. (2019). Experimental field evidence that out-group threats influence within-group behavior.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30</w:t>
      </w:r>
      <w:r w:rsidRPr="003A34CB">
        <w:rPr>
          <w:rFonts w:ascii="Times New Roman" w:hAnsi="Times New Roman" w:cs="Times New Roman"/>
          <w:sz w:val="24"/>
        </w:rPr>
        <w:t>(5), 1425–1435. https://doi.org/10.1093/beheco/arz095</w:t>
      </w:r>
    </w:p>
    <w:p w14:paraId="2EB4AE7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orrison, J. L., Gottlieb, I. G. W., &amp; Pias, K. E. (2016). Spatial distribution and the value of green spaces for urban red-tailed hawks. </w:t>
      </w:r>
      <w:r w:rsidRPr="003A34CB">
        <w:rPr>
          <w:rFonts w:ascii="Times New Roman" w:hAnsi="Times New Roman" w:cs="Times New Roman"/>
          <w:i/>
          <w:iCs/>
          <w:sz w:val="24"/>
        </w:rPr>
        <w:t>Urban Ecosystems</w:t>
      </w:r>
      <w:r w:rsidRPr="003A34CB">
        <w:rPr>
          <w:rFonts w:ascii="Times New Roman" w:hAnsi="Times New Roman" w:cs="Times New Roman"/>
          <w:sz w:val="24"/>
        </w:rPr>
        <w:t xml:space="preserve">, </w:t>
      </w:r>
      <w:r w:rsidRPr="003A34CB">
        <w:rPr>
          <w:rFonts w:ascii="Times New Roman" w:hAnsi="Times New Roman" w:cs="Times New Roman"/>
          <w:i/>
          <w:iCs/>
          <w:sz w:val="24"/>
        </w:rPr>
        <w:t>19</w:t>
      </w:r>
      <w:r w:rsidRPr="003A34CB">
        <w:rPr>
          <w:rFonts w:ascii="Times New Roman" w:hAnsi="Times New Roman" w:cs="Times New Roman"/>
          <w:sz w:val="24"/>
        </w:rPr>
        <w:t>(3), 1373–1388. https://doi.org/10.1007/s11252-016-0554-0</w:t>
      </w:r>
    </w:p>
    <w:p w14:paraId="6495B2CA"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Ostreiher, R., &amp; Heifetz, A. (2019). The sentineling-foraging trade-off in dominant and subordinate arabian babblers.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25</w:t>
      </w:r>
      <w:r w:rsidRPr="003A34CB">
        <w:rPr>
          <w:rFonts w:ascii="Times New Roman" w:hAnsi="Times New Roman" w:cs="Times New Roman"/>
          <w:sz w:val="24"/>
        </w:rPr>
        <w:t>(2), 98–105. https://doi.org/10.1111/eth.12833</w:t>
      </w:r>
    </w:p>
    <w:p w14:paraId="5DF8EBF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Ostreiher, R., Mundry, R., &amp; Heifetz, A. (2021). On the self-regulation of sentinel activity among Arabian babbler groupmate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173</w:t>
      </w:r>
      <w:r w:rsidRPr="003A34CB">
        <w:rPr>
          <w:rFonts w:ascii="Times New Roman" w:hAnsi="Times New Roman" w:cs="Times New Roman"/>
          <w:sz w:val="24"/>
        </w:rPr>
        <w:t>, 81–92. https://doi.org/10.1016/j.anbehav.2021.01.002</w:t>
      </w:r>
    </w:p>
    <w:p w14:paraId="3182255F"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Rauber, R., &amp; Manser, M. B. (2021). Effect of group size and experience on the ontogeny of sentinel calling behaviour in meerkat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171</w:t>
      </w:r>
      <w:r w:rsidRPr="003A34CB">
        <w:rPr>
          <w:rFonts w:ascii="Times New Roman" w:hAnsi="Times New Roman" w:cs="Times New Roman"/>
          <w:sz w:val="24"/>
        </w:rPr>
        <w:t>, 129–138. https://doi.org/10.1016/j.anbehav.2020.11.014</w:t>
      </w:r>
    </w:p>
    <w:p w14:paraId="68E08CE5"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Ridley, A. R., Wiley, E. M., &amp; Thompson, A. M. (2014). The ecological benefits of interceptive eavesdropping. </w:t>
      </w:r>
      <w:r w:rsidRPr="003A34CB">
        <w:rPr>
          <w:rFonts w:ascii="Times New Roman" w:hAnsi="Times New Roman" w:cs="Times New Roman"/>
          <w:i/>
          <w:iCs/>
          <w:sz w:val="24"/>
        </w:rPr>
        <w:t>Functional Ecology</w:t>
      </w:r>
      <w:r w:rsidRPr="003A34CB">
        <w:rPr>
          <w:rFonts w:ascii="Times New Roman" w:hAnsi="Times New Roman" w:cs="Times New Roman"/>
          <w:sz w:val="24"/>
        </w:rPr>
        <w:t xml:space="preserve">, </w:t>
      </w:r>
      <w:r w:rsidRPr="003A34CB">
        <w:rPr>
          <w:rFonts w:ascii="Times New Roman" w:hAnsi="Times New Roman" w:cs="Times New Roman"/>
          <w:i/>
          <w:iCs/>
          <w:sz w:val="24"/>
        </w:rPr>
        <w:t>28</w:t>
      </w:r>
      <w:r w:rsidRPr="003A34CB">
        <w:rPr>
          <w:rFonts w:ascii="Times New Roman" w:hAnsi="Times New Roman" w:cs="Times New Roman"/>
          <w:sz w:val="24"/>
        </w:rPr>
        <w:t>(1), 197–205. https://doi.org/10.1111/1365-2435.12153</w:t>
      </w:r>
    </w:p>
    <w:p w14:paraId="098A0FC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Santema, P., &amp; Clutton-Brock, T. (2013). Meerkat helpers increase sentinel behaviour and bipedal vigilance in the presence of pup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85</w:t>
      </w:r>
      <w:r w:rsidRPr="003A34CB">
        <w:rPr>
          <w:rFonts w:ascii="Times New Roman" w:hAnsi="Times New Roman" w:cs="Times New Roman"/>
          <w:sz w:val="24"/>
        </w:rPr>
        <w:t>(3), 655–661. https://doi.org/10.1016/j.anbehav.2012.12.029</w:t>
      </w:r>
    </w:p>
    <w:p w14:paraId="108CE073" w14:textId="3A7578D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Sorato, E., Gullett, P. R., Griffith, S. C., &amp; Russell, A. F. (2012). Effects of predation risk on foraging behaviour and group size: </w:t>
      </w:r>
      <w:r>
        <w:rPr>
          <w:rFonts w:ascii="Times New Roman" w:hAnsi="Times New Roman" w:cs="Times New Roman"/>
          <w:sz w:val="24"/>
        </w:rPr>
        <w:t>a</w:t>
      </w:r>
      <w:r w:rsidRPr="003A34CB">
        <w:rPr>
          <w:rFonts w:ascii="Times New Roman" w:hAnsi="Times New Roman" w:cs="Times New Roman"/>
          <w:sz w:val="24"/>
        </w:rPr>
        <w:t xml:space="preserve">daptations in a social cooperative specie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84</w:t>
      </w:r>
      <w:r w:rsidRPr="003A34CB">
        <w:rPr>
          <w:rFonts w:ascii="Times New Roman" w:hAnsi="Times New Roman" w:cs="Times New Roman"/>
          <w:sz w:val="24"/>
        </w:rPr>
        <w:t>(4), 823–834. https://doi.org/10.1016/j.anbehav.2012.07.003</w:t>
      </w:r>
    </w:p>
    <w:p w14:paraId="078B5F5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Walker, L., York, J., &amp; Young, A. (2016). Sexually selected sentinels? Evidence of a role for intrasexual competition in sentinel behavior.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27</w:t>
      </w:r>
      <w:r w:rsidRPr="003A34CB">
        <w:rPr>
          <w:rFonts w:ascii="Times New Roman" w:hAnsi="Times New Roman" w:cs="Times New Roman"/>
          <w:sz w:val="24"/>
        </w:rPr>
        <w:t>(5), 1461–1470. https://doi.org/10.1093/beheco/arw064</w:t>
      </w:r>
    </w:p>
    <w:p w14:paraId="08D6467C"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Wright, J., Berg, E., De Kort, S. R., Khazin, V., &amp; Maklakov, A. A. (2001a). Cooperative sentinel behaviour in the Arabian babbler.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62</w:t>
      </w:r>
      <w:r w:rsidRPr="003A34CB">
        <w:rPr>
          <w:rFonts w:ascii="Times New Roman" w:hAnsi="Times New Roman" w:cs="Times New Roman"/>
          <w:sz w:val="24"/>
        </w:rPr>
        <w:t>(5), 973–979. https://doi.org/10.1006/anbe.2001.1838</w:t>
      </w:r>
    </w:p>
    <w:p w14:paraId="1F5AB267"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Wright, J., Berg, E., De Kort, S. R., Khazin, V., &amp; Maklakov, A. A. (2001b). Safe selfish sentinels in a cooperative bird: </w:t>
      </w:r>
      <w:r w:rsidRPr="003A34CB">
        <w:rPr>
          <w:rFonts w:ascii="Times New Roman" w:hAnsi="Times New Roman" w:cs="Times New Roman"/>
          <w:i/>
          <w:iCs/>
          <w:sz w:val="24"/>
        </w:rPr>
        <w:t>Safe selfish sentinels</w:t>
      </w:r>
      <w:r w:rsidRPr="003A34CB">
        <w:rPr>
          <w:rFonts w:ascii="Times New Roman" w:hAnsi="Times New Roman" w:cs="Times New Roman"/>
          <w:sz w:val="24"/>
        </w:rPr>
        <w:t xml:space="preserve">. </w:t>
      </w:r>
      <w:r w:rsidRPr="003A34CB">
        <w:rPr>
          <w:rFonts w:ascii="Times New Roman" w:hAnsi="Times New Roman" w:cs="Times New Roman"/>
          <w:i/>
          <w:iCs/>
          <w:sz w:val="24"/>
        </w:rPr>
        <w:t>Journal of Animal Ecology</w:t>
      </w:r>
      <w:r w:rsidRPr="003A34CB">
        <w:rPr>
          <w:rFonts w:ascii="Times New Roman" w:hAnsi="Times New Roman" w:cs="Times New Roman"/>
          <w:sz w:val="24"/>
        </w:rPr>
        <w:t xml:space="preserve">, </w:t>
      </w:r>
      <w:r w:rsidRPr="003A34CB">
        <w:rPr>
          <w:rFonts w:ascii="Times New Roman" w:hAnsi="Times New Roman" w:cs="Times New Roman"/>
          <w:i/>
          <w:iCs/>
          <w:sz w:val="24"/>
        </w:rPr>
        <w:t>70</w:t>
      </w:r>
      <w:r w:rsidRPr="003A34CB">
        <w:rPr>
          <w:rFonts w:ascii="Times New Roman" w:hAnsi="Times New Roman" w:cs="Times New Roman"/>
          <w:sz w:val="24"/>
        </w:rPr>
        <w:t>(6), 1070–1079. https://doi.org/10.1046/j.0021-8790.2001.00565.x</w:t>
      </w:r>
    </w:p>
    <w:p w14:paraId="757AEB7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Wright, J., Maklakov, A. A., &amp; Khazin, V. (2001). State-dependent sentinels: An experimental study in the Arabian babbler. </w:t>
      </w:r>
      <w:r w:rsidRPr="003A34CB">
        <w:rPr>
          <w:rFonts w:ascii="Times New Roman" w:hAnsi="Times New Roman" w:cs="Times New Roman"/>
          <w:i/>
          <w:iCs/>
          <w:sz w:val="24"/>
        </w:rPr>
        <w:t>Proceedings of the Royal Society of London. Series B: Biological Sciences</w:t>
      </w:r>
      <w:r w:rsidRPr="003A34CB">
        <w:rPr>
          <w:rFonts w:ascii="Times New Roman" w:hAnsi="Times New Roman" w:cs="Times New Roman"/>
          <w:sz w:val="24"/>
        </w:rPr>
        <w:t xml:space="preserve">, </w:t>
      </w:r>
      <w:r w:rsidRPr="003A34CB">
        <w:rPr>
          <w:rFonts w:ascii="Times New Roman" w:hAnsi="Times New Roman" w:cs="Times New Roman"/>
          <w:i/>
          <w:iCs/>
          <w:sz w:val="24"/>
        </w:rPr>
        <w:t>268</w:t>
      </w:r>
      <w:r w:rsidRPr="003A34CB">
        <w:rPr>
          <w:rFonts w:ascii="Times New Roman" w:hAnsi="Times New Roman" w:cs="Times New Roman"/>
          <w:sz w:val="24"/>
        </w:rPr>
        <w:t>(1469), 821–826. https://doi.org/10.1098/rspb.2000.1574</w:t>
      </w:r>
    </w:p>
    <w:p w14:paraId="07A80A1A" w14:textId="47A9A10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Yasukawa, K., &amp; Cockburn, A. (2009). Antipredator vigilance in cooperatively breeding superb fairy-wrens (</w:t>
      </w:r>
      <w:r w:rsidRPr="003A34CB">
        <w:rPr>
          <w:rFonts w:ascii="Times New Roman" w:hAnsi="Times New Roman" w:cs="Times New Roman"/>
          <w:i/>
          <w:iCs/>
          <w:sz w:val="24"/>
        </w:rPr>
        <w:t>Malurus cyaneus</w:t>
      </w:r>
      <w:r w:rsidRPr="003A34CB">
        <w:rPr>
          <w:rFonts w:ascii="Times New Roman" w:hAnsi="Times New Roman" w:cs="Times New Roman"/>
          <w:sz w:val="24"/>
        </w:rPr>
        <w:t xml:space="preserve">). </w:t>
      </w:r>
      <w:r w:rsidRPr="003A34CB">
        <w:rPr>
          <w:rFonts w:ascii="Times New Roman" w:hAnsi="Times New Roman" w:cs="Times New Roman"/>
          <w:i/>
          <w:iCs/>
          <w:sz w:val="24"/>
        </w:rPr>
        <w:t>The Auk</w:t>
      </w:r>
      <w:r w:rsidRPr="003A34CB">
        <w:rPr>
          <w:rFonts w:ascii="Times New Roman" w:hAnsi="Times New Roman" w:cs="Times New Roman"/>
          <w:sz w:val="24"/>
        </w:rPr>
        <w:t xml:space="preserve">, </w:t>
      </w:r>
      <w:r w:rsidRPr="003A34CB">
        <w:rPr>
          <w:rFonts w:ascii="Times New Roman" w:hAnsi="Times New Roman" w:cs="Times New Roman"/>
          <w:i/>
          <w:iCs/>
          <w:sz w:val="24"/>
        </w:rPr>
        <w:t>126</w:t>
      </w:r>
      <w:r w:rsidRPr="003A34CB">
        <w:rPr>
          <w:rFonts w:ascii="Times New Roman" w:hAnsi="Times New Roman" w:cs="Times New Roman"/>
          <w:sz w:val="24"/>
        </w:rPr>
        <w:t>(1), 147–154. https://doi.org/10.1525/auk.2009.08074</w:t>
      </w:r>
    </w:p>
    <w:p w14:paraId="54984137" w14:textId="2B3F5533"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Yasukawa, K., Whittenberger, L. K., &amp; Nielsen, T. A. (1992). Anti-predator vigilance in the red-winged blackbird, </w:t>
      </w:r>
      <w:r w:rsidRPr="003A34CB">
        <w:rPr>
          <w:rFonts w:ascii="Times New Roman" w:hAnsi="Times New Roman" w:cs="Times New Roman"/>
          <w:i/>
          <w:iCs/>
          <w:sz w:val="24"/>
        </w:rPr>
        <w:t>Agelaius phoeniceus</w:t>
      </w:r>
      <w:r w:rsidRPr="003A34CB">
        <w:rPr>
          <w:rFonts w:ascii="Times New Roman" w:hAnsi="Times New Roman" w:cs="Times New Roman"/>
          <w:sz w:val="24"/>
        </w:rPr>
        <w:t xml:space="preserve">: </w:t>
      </w:r>
      <w:r>
        <w:rPr>
          <w:rFonts w:ascii="Times New Roman" w:hAnsi="Times New Roman" w:cs="Times New Roman"/>
          <w:sz w:val="24"/>
        </w:rPr>
        <w:t>d</w:t>
      </w:r>
      <w:r w:rsidRPr="003A34CB">
        <w:rPr>
          <w:rFonts w:ascii="Times New Roman" w:hAnsi="Times New Roman" w:cs="Times New Roman"/>
          <w:sz w:val="24"/>
        </w:rPr>
        <w:t xml:space="preserve">o males act as sentinel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43</w:t>
      </w:r>
      <w:r w:rsidRPr="003A34CB">
        <w:rPr>
          <w:rFonts w:ascii="Times New Roman" w:hAnsi="Times New Roman" w:cs="Times New Roman"/>
          <w:sz w:val="24"/>
        </w:rPr>
        <w:t>(6), 961–969. https://doi.org/10.1016/S0003-3472(06)80009-6</w:t>
      </w:r>
    </w:p>
    <w:p w14:paraId="700AB68A"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Zacharias, V. J., &amp; Mathew, D. N. (1998). Behaviour of the whiteheaded babbler </w:t>
      </w:r>
      <w:r w:rsidRPr="003A34CB">
        <w:rPr>
          <w:rFonts w:ascii="Times New Roman" w:hAnsi="Times New Roman" w:cs="Times New Roman"/>
          <w:i/>
          <w:iCs/>
          <w:sz w:val="24"/>
        </w:rPr>
        <w:t xml:space="preserve">Turdoides affinis Jerdon </w:t>
      </w:r>
      <w:r w:rsidRPr="003A34CB">
        <w:rPr>
          <w:rFonts w:ascii="Times New Roman" w:hAnsi="Times New Roman" w:cs="Times New Roman"/>
          <w:sz w:val="24"/>
        </w:rPr>
        <w:t xml:space="preserve">. </w:t>
      </w:r>
      <w:r w:rsidRPr="003A34CB">
        <w:rPr>
          <w:rFonts w:ascii="Times New Roman" w:hAnsi="Times New Roman" w:cs="Times New Roman"/>
          <w:i/>
          <w:iCs/>
          <w:sz w:val="24"/>
        </w:rPr>
        <w:t>The Journal of the Bombay Natural History Society</w:t>
      </w:r>
      <w:r w:rsidRPr="003A34CB">
        <w:rPr>
          <w:rFonts w:ascii="Times New Roman" w:hAnsi="Times New Roman" w:cs="Times New Roman"/>
          <w:sz w:val="24"/>
        </w:rPr>
        <w:t xml:space="preserve">, </w:t>
      </w:r>
      <w:r w:rsidRPr="003A34CB">
        <w:rPr>
          <w:rFonts w:ascii="Times New Roman" w:hAnsi="Times New Roman" w:cs="Times New Roman"/>
          <w:i/>
          <w:iCs/>
          <w:sz w:val="24"/>
        </w:rPr>
        <w:t>95</w:t>
      </w:r>
      <w:r w:rsidRPr="003A34CB">
        <w:rPr>
          <w:rFonts w:ascii="Times New Roman" w:hAnsi="Times New Roman" w:cs="Times New Roman"/>
          <w:sz w:val="24"/>
        </w:rPr>
        <w:t>, 8–14.</w:t>
      </w:r>
    </w:p>
    <w:p w14:paraId="41E52A62" w14:textId="6609CAFC" w:rsidR="005A32F1" w:rsidRPr="002A7D6A" w:rsidRDefault="00E37AD9" w:rsidP="00E37AD9">
      <w:pPr>
        <w:pStyle w:val="Bibliography"/>
        <w:spacing w:after="240" w:line="360" w:lineRule="auto"/>
      </w:pPr>
      <w:r w:rsidRPr="002A7D6A">
        <w:rPr>
          <w:rFonts w:ascii="Times New Roman" w:hAnsi="Times New Roman" w:cs="Times New Roman"/>
          <w:sz w:val="24"/>
          <w:szCs w:val="24"/>
        </w:rPr>
        <w:fldChar w:fldCharType="end"/>
      </w:r>
      <w:r w:rsidR="005A32F1" w:rsidRPr="005A32F1">
        <w:rPr>
          <w:rFonts w:ascii="Times New Roman" w:hAnsi="Times New Roman" w:cs="Times New Roman"/>
          <w:sz w:val="24"/>
          <w:szCs w:val="24"/>
        </w:rPr>
        <w:fldChar w:fldCharType="end"/>
      </w:r>
    </w:p>
    <w:p w14:paraId="60E06FC3" w14:textId="3856F41B" w:rsidR="00D5379C" w:rsidRDefault="00D5379C" w:rsidP="00D5379C">
      <w:pPr>
        <w:pStyle w:val="SectionText0"/>
        <w:sectPr w:rsidR="00D5379C" w:rsidSect="009730A0">
          <w:headerReference w:type="default" r:id="rId24"/>
          <w:pgSz w:w="12240" w:h="15840"/>
          <w:pgMar w:top="1440" w:right="1440" w:bottom="1440" w:left="1440" w:header="720" w:footer="720" w:gutter="0"/>
          <w:cols w:space="720"/>
        </w:sectPr>
      </w:pPr>
    </w:p>
    <w:p w14:paraId="16546B38" w14:textId="42715804" w:rsidR="00B8265B" w:rsidRDefault="00B8265B" w:rsidP="005D3A05">
      <w:pPr>
        <w:pStyle w:val="Heading1"/>
      </w:pPr>
      <w:bookmarkStart w:id="68" w:name="_Toc162794597"/>
      <w:bookmarkStart w:id="69" w:name="_Toc171937059"/>
      <w:bookmarkEnd w:id="16"/>
      <w:r w:rsidRPr="00670899">
        <w:lastRenderedPageBreak/>
        <w:t>Heads up! Social vigilance behaviour in urban</w:t>
      </w:r>
      <w:r>
        <w:t xml:space="preserve"> </w:t>
      </w:r>
      <w:r w:rsidRPr="00670899">
        <w:t>American crows</w:t>
      </w:r>
      <w:bookmarkEnd w:id="68"/>
      <w:bookmarkEnd w:id="69"/>
    </w:p>
    <w:p w14:paraId="3FA1EE94" w14:textId="1E983755" w:rsidR="00B8265B" w:rsidRDefault="00B8265B" w:rsidP="00B8265B">
      <w:pPr>
        <w:pStyle w:val="SectionText0"/>
        <w:rPr>
          <w:lang w:val="fr-FR"/>
        </w:rPr>
      </w:pPr>
      <w:bookmarkStart w:id="70" w:name="_Hlk171590476"/>
      <w:r w:rsidRPr="004628BA">
        <w:rPr>
          <w:lang w:val="fr-FR"/>
        </w:rPr>
        <w:t>Alex Popescu</w:t>
      </w:r>
      <w:r>
        <w:rPr>
          <w:vertAlign w:val="superscript"/>
          <w:lang w:val="fr-FR"/>
        </w:rPr>
        <w:t>1</w:t>
      </w:r>
      <w:r w:rsidRPr="004628BA">
        <w:rPr>
          <w:lang w:val="fr-FR"/>
        </w:rPr>
        <w:t>, Anne B. Clark</w:t>
      </w:r>
      <w:r>
        <w:rPr>
          <w:vertAlign w:val="superscript"/>
          <w:lang w:val="fr-FR"/>
        </w:rPr>
        <w:t>2</w:t>
      </w:r>
      <w:r w:rsidRPr="004628BA">
        <w:rPr>
          <w:lang w:val="fr-FR"/>
        </w:rPr>
        <w:t>, Li</w:t>
      </w:r>
      <w:r>
        <w:rPr>
          <w:lang w:val="fr-FR"/>
        </w:rPr>
        <w:t>ette Vasseur</w:t>
      </w:r>
      <w:r>
        <w:rPr>
          <w:vertAlign w:val="superscript"/>
          <w:lang w:val="fr-FR"/>
        </w:rPr>
        <w:t>1</w:t>
      </w:r>
      <w:r>
        <w:rPr>
          <w:lang w:val="fr-FR"/>
        </w:rPr>
        <w:t>, Kiyoko M. Gotanda</w:t>
      </w:r>
      <w:r>
        <w:rPr>
          <w:vertAlign w:val="superscript"/>
          <w:lang w:val="fr-FR"/>
        </w:rPr>
        <w:t>1</w:t>
      </w:r>
    </w:p>
    <w:p w14:paraId="424A7630" w14:textId="77777777" w:rsidR="00B8265B" w:rsidRDefault="00B8265B" w:rsidP="00B8265B">
      <w:pPr>
        <w:pStyle w:val="SectionText0"/>
        <w:spacing w:after="0" w:line="240" w:lineRule="auto"/>
      </w:pPr>
      <w:r>
        <w:rPr>
          <w:lang w:val="fr-FR"/>
        </w:rPr>
        <w:tab/>
      </w:r>
      <w:r w:rsidRPr="004628BA">
        <w:rPr>
          <w:vertAlign w:val="superscript"/>
        </w:rPr>
        <w:t>1</w:t>
      </w:r>
      <w:r w:rsidRPr="004628BA">
        <w:t xml:space="preserve"> Brock University, Department of Biolog</w:t>
      </w:r>
      <w:r>
        <w:t>y</w:t>
      </w:r>
    </w:p>
    <w:p w14:paraId="3DA4E1C9" w14:textId="77777777" w:rsidR="00B8265B" w:rsidRDefault="00B8265B" w:rsidP="00B8265B">
      <w:pPr>
        <w:pStyle w:val="SectionText0"/>
        <w:spacing w:after="0" w:line="240" w:lineRule="auto"/>
      </w:pPr>
      <w:r>
        <w:tab/>
      </w:r>
      <w:r>
        <w:rPr>
          <w:vertAlign w:val="superscript"/>
        </w:rPr>
        <w:t>2</w:t>
      </w:r>
      <w:r>
        <w:t xml:space="preserve"> Binghamton University, Department of Biological Sciences</w:t>
      </w:r>
    </w:p>
    <w:p w14:paraId="2B6111A3" w14:textId="1B3C2A64" w:rsidR="00B8265B" w:rsidRPr="00B77021" w:rsidRDefault="00B8265B" w:rsidP="00B8265B">
      <w:pPr>
        <w:pStyle w:val="SectionTitle"/>
      </w:pPr>
      <w:bookmarkStart w:id="71" w:name="_Toc162204952"/>
      <w:bookmarkStart w:id="72" w:name="_Toc162794598"/>
      <w:bookmarkStart w:id="73" w:name="_Toc171937060"/>
      <w:bookmarkEnd w:id="70"/>
      <w:r w:rsidRPr="00B77021">
        <w:t>Introduction</w:t>
      </w:r>
      <w:bookmarkEnd w:id="71"/>
      <w:bookmarkEnd w:id="72"/>
      <w:bookmarkEnd w:id="73"/>
    </w:p>
    <w:p w14:paraId="45EE56FB" w14:textId="77777777" w:rsidR="00B8265B" w:rsidRDefault="00B8265B" w:rsidP="00B8265B">
      <w:pPr>
        <w:pStyle w:val="ChapterTitle"/>
        <w:spacing w:line="480" w:lineRule="auto"/>
      </w:pPr>
      <w:r>
        <w:t>Groups of</w:t>
      </w:r>
      <w:r w:rsidRPr="00DB679E">
        <w:t xml:space="preserve"> American crow</w:t>
      </w:r>
      <w:r>
        <w:t>s</w:t>
      </w:r>
      <w:r w:rsidRPr="00DB679E">
        <w:t xml:space="preserve"> (</w:t>
      </w:r>
      <w:r w:rsidRPr="00670899">
        <w:rPr>
          <w:i/>
          <w:iCs w:val="0"/>
        </w:rPr>
        <w:t>Corvus brachyrhynchos</w:t>
      </w:r>
      <w:r w:rsidRPr="00DB679E">
        <w:t xml:space="preserve">) </w:t>
      </w:r>
      <w:r>
        <w:t xml:space="preserve">can be found in most North American cities and are an example of an urbanized species able to exploit human-altered environments </w:t>
      </w:r>
      <w:r>
        <w:fldChar w:fldCharType="begin"/>
      </w:r>
      <w:r>
        <w:instrText xml:space="preserve"> ADDIN ZOTERO_ITEM CSL_CITATION {"citationID":"s2qVPjj7","properties":{"formattedCitation":"(Marzluff et al., 2001; Withey &amp; Marzluff, 2009)","plainCitation":"(Marzluff et al., 2001; Withey &amp;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fldChar w:fldCharType="separate"/>
      </w:r>
      <w:r w:rsidRPr="00263E8E">
        <w:t>(Marzluff et al., 2001; Withey &amp; Marzluff, 2009)</w:t>
      </w:r>
      <w:r>
        <w:fldChar w:fldCharType="end"/>
      </w:r>
      <w:r>
        <w:t>.</w:t>
      </w:r>
      <w:r w:rsidRPr="00DB679E">
        <w:t xml:space="preserve"> </w:t>
      </w:r>
      <w:r>
        <w:t>Behavioural</w:t>
      </w:r>
      <w:r w:rsidRPr="00DB679E">
        <w:t xml:space="preserve"> adaptations have allowed them to</w:t>
      </w:r>
      <w:r>
        <w:t xml:space="preserve"> use</w:t>
      </w:r>
      <w:r w:rsidRPr="00DB679E">
        <w:t xml:space="preserve"> anthropogenic resources and </w:t>
      </w:r>
      <w:r>
        <w:t>deal with</w:t>
      </w:r>
      <w:r w:rsidRPr="00DB679E">
        <w:t xml:space="preserve"> the challenges of </w:t>
      </w:r>
      <w:r>
        <w:t xml:space="preserve">urban living </w:t>
      </w:r>
      <w:r>
        <w:fldChar w:fldCharType="begin"/>
      </w:r>
      <w:r>
        <w:instrText xml:space="preserve"> ADDIN ZOTERO_ITEM CSL_CITATION {"citationID":"r5GnZKga","properties":{"formattedCitation":"(Isaksson, 2018; Lowry et al., 2013)","plainCitation":"(Isaksson, 2018; Lowry et al., 201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Isaksson, 2018; Lowry et al., 2013)</w:t>
      </w:r>
      <w:r>
        <w:fldChar w:fldCharType="end"/>
      </w:r>
      <w:r>
        <w:t xml:space="preserve">. Adaptive social foraging behaviours could further help mitigate the risks of foraging in urban areas, and potentially increase their foraging efficiency. </w:t>
      </w:r>
      <w:r w:rsidRPr="00DB679E">
        <w:t>Th</w:t>
      </w:r>
      <w:r>
        <w:t>ese</w:t>
      </w:r>
      <w:r w:rsidRPr="00DB679E">
        <w:t xml:space="preserve"> adaptations</w:t>
      </w:r>
      <w:r>
        <w:t xml:space="preserve"> are beneficial to the success of crows but could have</w:t>
      </w:r>
      <w:r w:rsidRPr="00DB679E">
        <w:t xml:space="preserve"> broader ecological implications, </w:t>
      </w:r>
      <w:r>
        <w:t xml:space="preserve">namely contributing to the decrease in North American avifauna through increased competition or predation </w:t>
      </w:r>
      <w:r>
        <w:fldChar w:fldCharType="begin"/>
      </w:r>
      <w:r>
        <w:instrText xml:space="preserve"> ADDIN ZOTERO_ITEM CSL_CITATION {"citationID":"xR7TUsIt","properties":{"formattedCitation":"(Latta &amp; Latta, 2015; Rosenberg et al., 2019)","plainCitation":"(Latta &amp;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fldChar w:fldCharType="separate"/>
      </w:r>
      <w:r w:rsidRPr="00263E8E">
        <w:t>(Latta &amp; Latta, 2015; Rosenberg et al., 2019)</w:t>
      </w:r>
      <w:r>
        <w:fldChar w:fldCharType="end"/>
      </w:r>
      <w:r>
        <w:t>. Studying the behaviour of American crows in urban environments is therefore crucial for several reasons. Understanding how crows can alter their individual and social behaviours to better forage in urban landscapes can contribute to ou</w:t>
      </w:r>
      <w:r w:rsidRPr="00F60286">
        <w:t>r understanding</w:t>
      </w:r>
      <w:r>
        <w:t xml:space="preserve">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638BC0EF" w14:textId="77777777" w:rsidR="00B8265B" w:rsidRDefault="00B8265B" w:rsidP="00B8265B">
      <w:pPr>
        <w:pStyle w:val="SectionText0"/>
        <w:spacing w:line="480" w:lineRule="auto"/>
      </w:pPr>
      <w:r>
        <w:t xml:space="preserve">American crows are capable of a variety of social behaviours </w:t>
      </w:r>
      <w:r>
        <w:fldChar w:fldCharType="begin"/>
      </w:r>
      <w:r>
        <w:instrText xml:space="preserve"> ADDIN ZOTERO_ITEM CSL_CITATION {"citationID":"tnUsxgOw","properties":{"formattedCitation":"(Johnson, 1994; Latta &amp; Latta, 2015; Maccarone, 1987)","plainCitation":"(Johnson, 1994; Latta &amp; Latta, 2015; 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fldChar w:fldCharType="separate"/>
      </w:r>
      <w:r w:rsidRPr="00263E8E">
        <w:t>(Johnson, 1994; Latta &amp; Latta, 2015; Maccarone, 1987)</w:t>
      </w:r>
      <w:r>
        <w:fldChar w:fldCharType="end"/>
      </w:r>
      <w:r>
        <w:t xml:space="preserve">. </w:t>
      </w:r>
      <w:r w:rsidRPr="00DB679E">
        <w:t xml:space="preserve">Of particular interest is sentinel </w:t>
      </w:r>
      <w:r>
        <w:t>behaviour</w:t>
      </w:r>
      <w:r w:rsidRPr="00DB679E">
        <w:t xml:space="preserve">, a coordinated social </w:t>
      </w:r>
      <w:r>
        <w:lastRenderedPageBreak/>
        <w:t>behaviour</w:t>
      </w:r>
      <w:r w:rsidRPr="00DB679E">
        <w:t xml:space="preserve"> where </w:t>
      </w:r>
      <w:r>
        <w:t>an</w:t>
      </w:r>
      <w:r w:rsidRPr="00DB679E">
        <w:t xml:space="preserve"> individual </w:t>
      </w:r>
      <w:r>
        <w:t xml:space="preserve">is constantly vigilant </w:t>
      </w:r>
      <w:r w:rsidRPr="00DB679E">
        <w:t>to monitor threats while others forage</w:t>
      </w:r>
      <w:r>
        <w:t xml:space="preserve"> </w:t>
      </w:r>
      <w:r>
        <w:fldChar w:fldCharType="begin"/>
      </w:r>
      <w: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rsidRPr="00DB679E">
        <w:t xml:space="preserve">. </w:t>
      </w:r>
      <w:r>
        <w:t xml:space="preserve">Sentinels often adopt prominent, exposed positions to maximize their field of view, making them more likely to detect approaching predators. This behaviour can be observed in a variety of social animals, including birds, mammals, and fish </w:t>
      </w:r>
      <w:r>
        <w:fldChar w:fldCharType="begin"/>
      </w:r>
      <w: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t xml:space="preserve">. </w:t>
      </w:r>
      <w:r w:rsidRPr="00DB679E">
        <w:t>Initially perceived as an altruistic act benefiting the group</w:t>
      </w:r>
      <w:r>
        <w:t xml:space="preserve"> at the expense of the sentinel</w:t>
      </w:r>
      <w:r w:rsidRPr="00DB679E">
        <w:t xml:space="preserve">, sentinel </w:t>
      </w:r>
      <w:r>
        <w:t>behaviour</w:t>
      </w:r>
      <w:r w:rsidRPr="00DB679E">
        <w:t xml:space="preserve"> is now recognized as a more self</w:t>
      </w:r>
      <w:r>
        <w:t>ish behaviour</w:t>
      </w:r>
      <w:r w:rsidRPr="00DB679E">
        <w:t>, with the sentinel reaping the primary benefits through increased safety</w:t>
      </w:r>
      <w:r>
        <w:t xml:space="preserve"> </w:t>
      </w:r>
      <w:r>
        <w:fldChar w:fldCharType="begin"/>
      </w:r>
      <w: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fldChar w:fldCharType="separate"/>
      </w:r>
      <w:r w:rsidRPr="00263E8E">
        <w:t>(Bednekoff, 1997, 2001; Blumstein, 1999; Clutton-Brock et al., 1999)</w:t>
      </w:r>
      <w:r>
        <w:fldChar w:fldCharType="end"/>
      </w:r>
      <w:r w:rsidRPr="00DB679E">
        <w:t xml:space="preserve">. </w:t>
      </w:r>
      <w:r>
        <w:t xml:space="preserve">The selfish state-dependent model for sentinel decision-making proposes that an individual with sufficient energetic reserves will choose to be sentinel if the alternative is foraging without a sentinel, a considerably more dangerous option </w:t>
      </w:r>
      <w:r>
        <w:fldChar w:fldCharType="begin"/>
      </w:r>
      <w: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263E8E">
        <w:t>(Bednekoff, 1997)</w:t>
      </w:r>
      <w:r>
        <w:fldChar w:fldCharType="end"/>
      </w:r>
      <w:r>
        <w:t xml:space="preserve">. Other group members then benefit from the increased protection and early warning provided by the sentinel, leading to higher overall foraging success and potentially greater biomass intake </w:t>
      </w:r>
      <w:r>
        <w:fldChar w:fldCharType="begin"/>
      </w:r>
      <w: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263E8E">
        <w:t>(Hollén et al., 2008)</w:t>
      </w:r>
      <w:r>
        <w:fldChar w:fldCharType="end"/>
      </w:r>
      <w:r>
        <w:t>.</w:t>
      </w:r>
    </w:p>
    <w:p w14:paraId="0375844B" w14:textId="77777777" w:rsidR="00B8265B" w:rsidRDefault="00B8265B" w:rsidP="00B8265B">
      <w:pPr>
        <w:pStyle w:val="SectionText0"/>
        <w:spacing w:line="480" w:lineRule="auto"/>
      </w:pPr>
      <w:r>
        <w:t xml:space="preserve">American crows in urban centres might rely on sentinel behaviour for feeding due to </w:t>
      </w:r>
      <w:r w:rsidRPr="00DB679E">
        <w:t xml:space="preserve">increased human presence and </w:t>
      </w:r>
      <w:r>
        <w:t xml:space="preserve">frequent disturbances. Increased ambient noise levels in cities can interfere with acoustic communication, reducing the effectiveness of sentinel signalling </w:t>
      </w:r>
      <w:r>
        <w:fldChar w:fldCharType="begin"/>
      </w:r>
      <w:r>
        <w:instrText xml:space="preserve"> ADDIN ZOTERO_ITEM CSL_CITATION {"citationID":"69d8HzCy","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263E8E">
        <w:t>(Kern &amp; Radford, 2016)</w:t>
      </w:r>
      <w:r>
        <w:fldChar w:fldCharType="end"/>
      </w:r>
      <w:r>
        <w:t>. The presence of urban predators such as the red-tailed hawk (</w:t>
      </w:r>
      <w:r w:rsidRPr="00670899">
        <w:rPr>
          <w:i/>
          <w:iCs w:val="0"/>
        </w:rPr>
        <w:t>Buteo jamaicensis</w:t>
      </w:r>
      <w:r>
        <w:t xml:space="preserve">) could increase the risk of predation </w:t>
      </w:r>
      <w:r>
        <w:fldChar w:fldCharType="begin"/>
      </w:r>
      <w: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xml:space="preserve">, increasing the need for the added vigilance of a sentinel </w:t>
      </w:r>
      <w:r>
        <w:fldChar w:fldCharType="begin"/>
      </w:r>
      <w: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fldChar w:fldCharType="separate"/>
      </w:r>
      <w:r w:rsidRPr="00263E8E">
        <w:t>(Ridley et al., 2010)</w:t>
      </w:r>
      <w:r>
        <w:fldChar w:fldCharType="end"/>
      </w:r>
      <w:r>
        <w:t xml:space="preserve">. The increased availability and predictability of anthropogenic food sources that are usually concentrated (e.g. trash cans, litter) and highly caloric, can lead to changes in foraging strategy </w:t>
      </w:r>
      <w:r>
        <w:fldChar w:fldCharType="begin"/>
      </w:r>
      <w: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Lowry et al., 2013)</w:t>
      </w:r>
      <w:r>
        <w:fldChar w:fldCharType="end"/>
      </w:r>
      <w:r>
        <w:t xml:space="preserve">, a reduction in resource competition </w:t>
      </w:r>
      <w:r>
        <w:fldChar w:fldCharType="begin"/>
      </w:r>
      <w: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xml:space="preserve">, and high energetic levels in urban individuals </w:t>
      </w:r>
      <w:r>
        <w:fldChar w:fldCharType="begin"/>
      </w:r>
      <w: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fldChar w:fldCharType="separate"/>
      </w:r>
      <w:r w:rsidRPr="00263E8E">
        <w:t>(Auman et al., 2008)</w:t>
      </w:r>
      <w:r>
        <w:fldChar w:fldCharType="end"/>
      </w:r>
      <w:r>
        <w:t xml:space="preserve">. </w:t>
      </w:r>
    </w:p>
    <w:p w14:paraId="4E60E133" w14:textId="77777777" w:rsidR="00B8265B" w:rsidRDefault="00B8265B" w:rsidP="00B8265B">
      <w:pPr>
        <w:pStyle w:val="SectionText0"/>
        <w:spacing w:line="480" w:lineRule="auto"/>
      </w:pPr>
      <w:r>
        <w:lastRenderedPageBreak/>
        <w:t>Research on striped field mice (</w:t>
      </w:r>
      <w:r w:rsidRPr="00FE5DF9">
        <w:rPr>
          <w:i/>
          <w:iCs w:val="0"/>
        </w:rPr>
        <w:t>Apodemus agrarius</w:t>
      </w:r>
      <w:r>
        <w:t xml:space="preserve">) has shown that urban individuals are less likely to avoid contact, more tolerant of conspecifics, and exhibit a lower tendency to monopolize resources compared to rural individuals </w:t>
      </w:r>
      <w:r>
        <w:fldChar w:fldCharType="begin"/>
      </w:r>
      <w: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These behavioural changes suggest a shift towards more social behaviours in response to the increased abundance of food in urban environments. The effects of urbanization can also be more subtle. A study on black-capped chickadees (</w:t>
      </w:r>
      <w:r w:rsidRPr="00881A19">
        <w:rPr>
          <w:i/>
          <w:iCs w:val="0"/>
        </w:rPr>
        <w:t>Poecile atricapillus</w:t>
      </w:r>
      <w:r>
        <w:t xml:space="preserve">) found no direct effect of urbanization on their social behaviours, instead exhibiting decreased effects of seasonality, remaining more consistent in their group foraging behaviour throughout the year </w:t>
      </w:r>
      <w:r>
        <w:fldChar w:fldCharType="begin"/>
      </w:r>
      <w: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 xml:space="preserve">. This suggests that urban environments could have more stable food resources, leading to less behavioural plasticity in response to seasonal changes </w:t>
      </w:r>
      <w:r>
        <w:fldChar w:fldCharType="begin"/>
      </w:r>
      <w: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w:t>
      </w:r>
    </w:p>
    <w:p w14:paraId="75AC44F4" w14:textId="77777777" w:rsidR="00B8265B" w:rsidRDefault="00B8265B" w:rsidP="00B8265B">
      <w:pPr>
        <w:pStyle w:val="SectionText0"/>
        <w:spacing w:line="480" w:lineRule="auto"/>
      </w:pPr>
      <w:r>
        <w:t>The multitude of ways urbanization can affect social behaviours reinforces the need for further research on urbanized social species.</w:t>
      </w:r>
      <w:r w:rsidRPr="009A254A">
        <w:t xml:space="preserve"> </w:t>
      </w:r>
      <w:r w:rsidRPr="00E94C23">
        <w:t xml:space="preserve">Despite the growing interest in urban wildlife ecology, </w:t>
      </w:r>
      <w:r>
        <w:t>studies</w:t>
      </w:r>
      <w:r w:rsidRPr="00E94C23">
        <w:t xml:space="preserve"> on </w:t>
      </w:r>
      <w:r>
        <w:t>the adaptation of social behaviours to urban living are limited</w:t>
      </w:r>
      <w:r w:rsidRPr="00E94C23">
        <w:t>.</w:t>
      </w:r>
      <w:r w:rsidRPr="00B625AE">
        <w:t xml:space="preserve"> </w:t>
      </w:r>
      <w:r>
        <w:t xml:space="preserve">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2CF5E63D" w14:textId="77777777" w:rsidR="00E518A3" w:rsidRDefault="00B8265B" w:rsidP="00B8265B">
      <w:pPr>
        <w:pStyle w:val="SectionText0"/>
        <w:spacing w:line="480" w:lineRule="auto"/>
        <w:sectPr w:rsidR="00E518A3" w:rsidSect="00B8265B">
          <w:headerReference w:type="default" r:id="rId25"/>
          <w:pgSz w:w="12240" w:h="15840"/>
          <w:pgMar w:top="1440" w:right="1440" w:bottom="1440" w:left="1440" w:header="720" w:footer="720" w:gutter="0"/>
          <w:cols w:space="720"/>
        </w:sectPr>
      </w:pPr>
      <w:r>
        <w:t>In this</w:t>
      </w:r>
      <w:r w:rsidRPr="00DB679E">
        <w:t xml:space="preserve"> study</w:t>
      </w:r>
      <w:r>
        <w:t>, we aimed</w:t>
      </w:r>
      <w:r w:rsidRPr="00DB679E">
        <w:t xml:space="preserve"> to determine the effects of sentinel presence and the environment on the </w:t>
      </w:r>
      <w:r>
        <w:t xml:space="preserve">social </w:t>
      </w:r>
      <w:r w:rsidRPr="00DB679E">
        <w:t xml:space="preserve">foraging </w:t>
      </w:r>
      <w:r>
        <w:t>behaviour</w:t>
      </w:r>
      <w:r w:rsidRPr="00DB679E">
        <w:t xml:space="preserve"> of </w:t>
      </w:r>
      <w:r>
        <w:t xml:space="preserve">urban </w:t>
      </w:r>
      <w:r w:rsidRPr="00DB679E">
        <w:t>American crows.</w:t>
      </w:r>
      <w:r>
        <w:t xml:space="preserve"> We hypothesized that sentinel behaviour </w:t>
      </w:r>
    </w:p>
    <w:p w14:paraId="6C0BB4C2" w14:textId="77777777" w:rsidR="00B8265B" w:rsidRDefault="00B8265B" w:rsidP="00B8265B">
      <w:pPr>
        <w:pStyle w:val="SectionText0"/>
        <w:spacing w:line="480" w:lineRule="auto"/>
      </w:pPr>
      <w:r>
        <w:lastRenderedPageBreak/>
        <w:t>and the generalized environment would affect th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263A81D6" w14:textId="0EA98146" w:rsidR="00B8265B" w:rsidRPr="00670899" w:rsidRDefault="00B8265B" w:rsidP="00B8265B">
      <w:pPr>
        <w:pStyle w:val="SectionTitle"/>
      </w:pPr>
      <w:bookmarkStart w:id="76" w:name="_Toc171937061"/>
      <w:r w:rsidRPr="00670899">
        <w:t>Methods</w:t>
      </w:r>
      <w:bookmarkEnd w:id="74"/>
      <w:bookmarkEnd w:id="75"/>
      <w:bookmarkEnd w:id="76"/>
    </w:p>
    <w:p w14:paraId="2D93AE35" w14:textId="76946A06" w:rsidR="00B8265B" w:rsidRPr="00670899" w:rsidRDefault="00B8265B" w:rsidP="003F457B">
      <w:pPr>
        <w:pStyle w:val="SectionSubtitle"/>
      </w:pPr>
      <w:bookmarkStart w:id="77" w:name="_Toc162204958"/>
      <w:bookmarkStart w:id="78" w:name="_Toc162794603"/>
      <w:bookmarkStart w:id="79" w:name="_Toc171937062"/>
      <w:r w:rsidRPr="00670899">
        <w:t>Site Selection</w:t>
      </w:r>
      <w:bookmarkEnd w:id="77"/>
      <w:bookmarkEnd w:id="78"/>
      <w:bookmarkEnd w:id="79"/>
    </w:p>
    <w:p w14:paraId="158EFB54" w14:textId="628A55F2" w:rsidR="00B8265B" w:rsidRPr="008C0026" w:rsidRDefault="00B8265B" w:rsidP="00B8265B">
      <w:pPr>
        <w:pStyle w:val="SectionText0"/>
        <w:spacing w:line="480" w:lineRule="auto"/>
      </w:pPr>
      <w:r w:rsidRPr="008C0026">
        <w:t xml:space="preserve">To find areas in which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8C0026">
        <w:rPr>
          <w:b/>
          <w:bCs/>
        </w:rPr>
        <w:fldChar w:fldCharType="begin"/>
      </w:r>
      <w:r w:rsidRPr="008C0026">
        <w:rPr>
          <w:b/>
          <w:bCs/>
        </w:rPr>
        <w:instrText xml:space="preserve"> REF _Ref151135363 \h  \* MERGEFORMAT </w:instrText>
      </w:r>
      <w:r w:rsidRPr="008C0026">
        <w:rPr>
          <w:b/>
          <w:bCs/>
        </w:rPr>
      </w:r>
      <w:r w:rsidRPr="008C0026">
        <w:rPr>
          <w:b/>
          <w:bCs/>
        </w:rPr>
        <w:fldChar w:fldCharType="separate"/>
      </w:r>
      <w:r w:rsidR="005D3A05" w:rsidRPr="005D3A05">
        <w:rPr>
          <w:rStyle w:val="CaptionBChar"/>
          <w:rFonts w:eastAsia="Arial"/>
          <w:b w:val="0"/>
          <w:bCs w:val="0"/>
        </w:rPr>
        <w:t>Figure 3.1</w:t>
      </w:r>
      <w:r w:rsidRPr="008C0026">
        <w:rPr>
          <w:b/>
          <w:bCs/>
        </w:rPr>
        <w:fldChar w:fldCharType="end"/>
      </w:r>
      <w:r w:rsidRPr="008C0026">
        <w:t>). We also visited areas with many crow sightings for opportunistic sampling, as the presence of crows was not guaranteed at other potential recurrent sampling locations (</w:t>
      </w:r>
      <w:fldSimple w:instr=" REF _Ref151135363  \* MERGEFORMAT ">
        <w:r w:rsidR="005D3A05" w:rsidRPr="005D3A05">
          <w:t>Figure 3.1</w:t>
        </w:r>
      </w:fldSimple>
      <w:r w:rsidRPr="008C0026">
        <w:t xml:space="preserve">). </w:t>
      </w:r>
    </w:p>
    <w:p w14:paraId="294C715A" w14:textId="57FBDE07" w:rsidR="00B8265B" w:rsidRPr="00765C24" w:rsidRDefault="00B8265B" w:rsidP="003F457B">
      <w:pPr>
        <w:pStyle w:val="SectionSubtitle"/>
      </w:pPr>
      <w:bookmarkStart w:id="80" w:name="_Toc162204959"/>
      <w:bookmarkStart w:id="81" w:name="_Toc162794604"/>
      <w:bookmarkStart w:id="82" w:name="_Toc171937063"/>
      <w:r w:rsidRPr="00765C24">
        <w:lastRenderedPageBreak/>
        <w:t>Field observation</w:t>
      </w:r>
      <w:bookmarkEnd w:id="80"/>
      <w:bookmarkEnd w:id="81"/>
      <w:r>
        <w:t>s</w:t>
      </w:r>
      <w:bookmarkEnd w:id="82"/>
    </w:p>
    <w:p w14:paraId="3324B49B" w14:textId="77777777" w:rsidR="008C0026" w:rsidRDefault="00B8265B" w:rsidP="008C0026">
      <w:pPr>
        <w:pStyle w:val="SectionText0"/>
        <w:spacing w:line="480" w:lineRule="auto"/>
      </w:pPr>
      <w:r w:rsidRPr="006843E1">
        <w:t>Data collection was performed during the 2-3 hours following sunrise (approx. 6-</w:t>
      </w:r>
      <w:r>
        <w:t>9 AM</w:t>
      </w:r>
      <w:r w:rsidRPr="006843E1">
        <w:t xml:space="preserve">). No sampling was performed when it was raining or during adverse weather (e.g., </w:t>
      </w:r>
      <w:r>
        <w:t>thunderstorms</w:t>
      </w:r>
      <w:r w:rsidRPr="006843E1">
        <w:t xml:space="preserve">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w:t>
      </w:r>
      <w:r>
        <w:t>because</w:t>
      </w:r>
      <w:r w:rsidRPr="006843E1">
        <w:t xml:space="preserve"> approaching </w:t>
      </w:r>
      <w:r>
        <w:t>could</w:t>
      </w:r>
      <w:r w:rsidRPr="006843E1">
        <w:t xml:space="preserve"> cause them to abandon the site. If the crows were not foraging (e.g. perched nearby), an observer approached and visibly dropped 30g of Cheez-Its. If crows were on-site, recording would start immediately, whereas if </w:t>
      </w:r>
      <w:r w:rsidR="008C0026" w:rsidRPr="006843E1">
        <w:t>the crows were absent, a crow-caller would be used for 20 minutes (</w:t>
      </w:r>
      <w:r w:rsidR="008C0026">
        <w:t xml:space="preserve">one </w:t>
      </w:r>
      <w:r w:rsidR="008C0026" w:rsidRPr="006843E1">
        <w:t>5</w:t>
      </w:r>
      <w:r w:rsidR="008C0026">
        <w:t xml:space="preserve"> </w:t>
      </w:r>
      <w:r w:rsidR="008C0026" w:rsidRPr="006843E1">
        <w:t>s</w:t>
      </w:r>
      <w:r w:rsidR="008C0026">
        <w:t>econds</w:t>
      </w:r>
      <w:r w:rsidR="008C0026" w:rsidRPr="006843E1">
        <w:t xml:space="preserve"> call per </w:t>
      </w:r>
      <w:r w:rsidR="008C0026">
        <w:t>minute</w:t>
      </w:r>
      <w:r w:rsidR="008C0026" w:rsidRPr="006843E1">
        <w:t>, 5 mins on, 5 mins off for 20 minutes or until crows appear</w:t>
      </w:r>
      <w:r w:rsidR="008C0026">
        <w:t>ed</w:t>
      </w:r>
      <w:r w:rsidR="008C0026" w:rsidRPr="006843E1">
        <w:t xml:space="preserve">)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w:t>
      </w:r>
      <w:r w:rsidR="008C0026">
        <w:t>resume the recording</w:t>
      </w:r>
      <w:r w:rsidR="008C0026" w:rsidRPr="006843E1">
        <w:t>.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101B7E70" w14:textId="28243829" w:rsidR="008C0026" w:rsidRDefault="008C0026" w:rsidP="008C0026">
      <w:pPr>
        <w:pStyle w:val="SectionText0"/>
        <w:spacing w:line="480" w:lineRule="auto"/>
        <w:sectPr w:rsidR="008C0026" w:rsidSect="00B8265B">
          <w:headerReference w:type="default" r:id="rId26"/>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Pr="008C0026">
        <w:rPr>
          <w:b/>
          <w:bCs/>
        </w:rPr>
        <w:fldChar w:fldCharType="begin"/>
      </w:r>
      <w:r w:rsidRPr="008C0026">
        <w:rPr>
          <w:b/>
          <w:bCs/>
        </w:rPr>
        <w:instrText xml:space="preserve"> REF _Ref171686659 \h </w:instrText>
      </w:r>
      <w:r>
        <w:rPr>
          <w:b/>
          <w:bCs/>
        </w:rPr>
        <w:instrText xml:space="preserve"> \* MERGEFORMAT </w:instrText>
      </w:r>
      <w:r w:rsidRPr="008C0026">
        <w:rPr>
          <w:b/>
          <w:bCs/>
        </w:rPr>
      </w:r>
      <w:r w:rsidRPr="008C0026">
        <w:rPr>
          <w:b/>
          <w:bCs/>
        </w:rPr>
        <w:fldChar w:fldCharType="separate"/>
      </w:r>
      <w:r w:rsidR="005D3A05" w:rsidRPr="005D3A05">
        <w:rPr>
          <w:rStyle w:val="CaptionBChar"/>
          <w:rFonts w:eastAsia="Arial"/>
          <w:b w:val="0"/>
          <w:bCs w:val="0"/>
        </w:rPr>
        <w:t>Table S1</w:t>
      </w:r>
      <w:r w:rsidRPr="008C0026">
        <w:rPr>
          <w:b/>
          <w:bCs/>
        </w:rPr>
        <w:fldChar w:fldCharType="end"/>
      </w:r>
      <w:r w:rsidRPr="008C0026">
        <w:t>)</w:t>
      </w:r>
      <w:r w:rsidRPr="006843E1">
        <w:t xml:space="preserve">. Disturbance frequency was calculated by dividing the number of disturbances by the duration of the recording. We identified disturbances as anything passing within 5m of the </w:t>
      </w:r>
    </w:p>
    <w:p w14:paraId="342413F4" w14:textId="77777777" w:rsidR="00B8265B" w:rsidRPr="006843E1" w:rsidRDefault="00B8265B" w:rsidP="00B8265B">
      <w:pPr>
        <w:pStyle w:val="SectionText0"/>
      </w:pPr>
      <w:r w:rsidRPr="006843E1">
        <w:rPr>
          <w:noProof/>
        </w:rPr>
        <w:lastRenderedPageBreak/>
        <w:drawing>
          <wp:inline distT="0" distB="0" distL="0" distR="0" wp14:anchorId="6D18B41C" wp14:editId="67C283CA">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7"/>
                    <a:stretch>
                      <a:fillRect/>
                    </a:stretch>
                  </pic:blipFill>
                  <pic:spPr>
                    <a:xfrm>
                      <a:off x="0" y="0"/>
                      <a:ext cx="6990937" cy="4994487"/>
                    </a:xfrm>
                    <a:prstGeom prst="rect">
                      <a:avLst/>
                    </a:prstGeom>
                  </pic:spPr>
                </pic:pic>
              </a:graphicData>
            </a:graphic>
          </wp:inline>
        </w:drawing>
      </w:r>
    </w:p>
    <w:p w14:paraId="671E584C" w14:textId="6BF510B0" w:rsidR="00B8265B" w:rsidRDefault="00B8265B" w:rsidP="00B8265B">
      <w:pPr>
        <w:pStyle w:val="SectionText0"/>
        <w:spacing w:after="0"/>
      </w:pPr>
      <w:bookmarkStart w:id="83" w:name="_Ref151135363"/>
      <w:bookmarkStart w:id="84" w:name="_Toc171694932"/>
      <w:r w:rsidRPr="00B8527A">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1</w:t>
      </w:r>
      <w:r w:rsidR="003F457B">
        <w:rPr>
          <w:rStyle w:val="CaptionBChar"/>
          <w:rFonts w:eastAsia="Arial"/>
        </w:rPr>
        <w:fldChar w:fldCharType="end"/>
      </w:r>
      <w:bookmarkEnd w:id="83"/>
      <w:r w:rsidRPr="00B8527A">
        <w:rPr>
          <w:rStyle w:val="CaptionBChar"/>
          <w:rFonts w:eastAsia="Arial"/>
        </w:rPr>
        <w:t>:</w:t>
      </w:r>
      <w:r w:rsidRPr="006843E1">
        <w:t xml:space="preserve"> Map of observations from Crowkemon Go and sampling locations.</w:t>
      </w:r>
      <w:bookmarkEnd w:id="84"/>
    </w:p>
    <w:p w14:paraId="122E4197" w14:textId="77777777" w:rsidR="00B8265B" w:rsidRPr="00F60286" w:rsidRDefault="00B8265B" w:rsidP="00B8265B">
      <w:pPr>
        <w:pStyle w:val="SectionText0"/>
        <w:rPr>
          <w:b/>
          <w:bCs/>
        </w:rPr>
        <w:sectPr w:rsidR="00B8265B" w:rsidRPr="00F60286" w:rsidSect="00B8265B">
          <w:pgSz w:w="15840" w:h="12240" w:orient="landscape"/>
          <w:pgMar w:top="1440" w:right="1440" w:bottom="1440" w:left="1440" w:header="720" w:footer="720" w:gutter="0"/>
          <w:cols w:space="720"/>
          <w:docGrid w:linePitch="299"/>
        </w:sectPr>
      </w:pPr>
      <w:r w:rsidRPr="006843E1">
        <w:t xml:space="preserve">The black dots represent observations collected from Crowkemon Go, and the circular icons are sampling locations. The single recurrent site used is in green. Opportunistic sampling sites are in yellow. </w:t>
      </w:r>
      <w:r>
        <w:t>The focal</w:t>
      </w:r>
      <w:r w:rsidRPr="006843E1">
        <w:t xml:space="preserve"> area was limited to the St. Catharines &amp; Niagara region.</w:t>
      </w:r>
      <w:r>
        <w:t xml:space="preserve"> This map was created using Google My Maps.</w:t>
      </w:r>
    </w:p>
    <w:p w14:paraId="08971348" w14:textId="62D7F86B" w:rsidR="008C0026" w:rsidRDefault="008C0026" w:rsidP="008C0026">
      <w:pPr>
        <w:pStyle w:val="SectionText0"/>
        <w:spacing w:line="480" w:lineRule="auto"/>
      </w:pPr>
      <w:bookmarkStart w:id="85" w:name="_Toc162204960"/>
      <w:bookmarkStart w:id="86" w:name="_Toc162794605"/>
      <w:r w:rsidRPr="006843E1">
        <w:lastRenderedPageBreak/>
        <w:t xml:space="preserve">crows’ foraging area, including vehicles, pedestrians, </w:t>
      </w:r>
      <w:r>
        <w:t xml:space="preserve">and </w:t>
      </w:r>
      <w:r w:rsidRPr="006843E1">
        <w:t xml:space="preserve">domestic and wild animals. </w:t>
      </w:r>
      <w:r>
        <w:t>The group</w:t>
      </w:r>
      <w:r w:rsidRPr="006843E1">
        <w:t xml:space="preserve"> size was binned into two </w:t>
      </w:r>
      <w:r>
        <w:t>categories:</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52E9DFB2" w14:textId="4A17A80F" w:rsidR="00B8265B" w:rsidRPr="00670899" w:rsidRDefault="00B8265B" w:rsidP="00517E2C">
      <w:pPr>
        <w:pStyle w:val="Heading3"/>
      </w:pPr>
      <w:bookmarkStart w:id="87" w:name="_Toc171937064"/>
      <w:r>
        <w:t xml:space="preserve">3.2.3 </w:t>
      </w:r>
      <w:r w:rsidRPr="00670899">
        <w:t>Video Analysis</w:t>
      </w:r>
      <w:bookmarkEnd w:id="85"/>
      <w:bookmarkEnd w:id="86"/>
      <w:bookmarkEnd w:id="87"/>
    </w:p>
    <w:p w14:paraId="7137805C" w14:textId="0F78D68D" w:rsidR="00B8265B" w:rsidRPr="006843E1" w:rsidRDefault="00B8265B" w:rsidP="00B8265B">
      <w:pPr>
        <w:pStyle w:val="SectionText0"/>
        <w:spacing w:line="480" w:lineRule="auto"/>
      </w:pPr>
      <w:r w:rsidRPr="006843E1">
        <w:t xml:space="preserve">For video analyses, we used the Behavioral Observation Research Interactive Software (BORIS v.8.9.4) </w:t>
      </w:r>
      <w:r w:rsidRPr="006843E1">
        <w:fldChar w:fldCharType="begin"/>
      </w:r>
      <w:r>
        <w:instrText xml:space="preserve"> ADDIN ZOTERO_ITEM CSL_CITATION {"citationID":"n2iakx8T","properties":{"formattedCitation":"(Friard &amp; Gamba, 2016)","plainCitation":"(Friard &amp;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6843E1">
        <w:fldChar w:fldCharType="separate"/>
      </w:r>
      <w:r w:rsidRPr="00263E8E">
        <w:t>(Friard &amp; Gamba, 2016)</w:t>
      </w:r>
      <w:r w:rsidRPr="006843E1">
        <w:fldChar w:fldCharType="end"/>
      </w:r>
      <w:r w:rsidRPr="006843E1">
        <w:t xml:space="preserve">. </w:t>
      </w:r>
      <w:r>
        <w:t>We recorded each individual in frame separately, and w</w:t>
      </w:r>
      <w:r w:rsidRPr="006843E1">
        <w:t xml:space="preserve">e classified </w:t>
      </w:r>
      <w:r>
        <w:t xml:space="preserve">and individual’s </w:t>
      </w:r>
      <w:r w:rsidRPr="006843E1">
        <w:t xml:space="preserve">behaviours as either “foraging” or “alert”. “Alert” behaviour was defined as an upright posture where the individual is scanning </w:t>
      </w:r>
      <w:r>
        <w:t>their</w:t>
      </w:r>
      <w:r w:rsidRPr="006843E1">
        <w:t xml:space="preserve"> surroundings, and “foraging” was when the individual was looking downward</w:t>
      </w:r>
      <w:r>
        <w:t>,</w:t>
      </w:r>
      <w:r w:rsidRPr="006843E1">
        <w:t xml:space="preserve"> </w:t>
      </w:r>
      <w:r>
        <w:t xml:space="preserve">either </w:t>
      </w:r>
      <w:r w:rsidRPr="006843E1">
        <w:t xml:space="preserve">pecking at or looking for food on the ground </w:t>
      </w:r>
      <w:r w:rsidRPr="000305D7">
        <w:t>(</w:t>
      </w:r>
      <w:r w:rsidRPr="000305D7">
        <w:fldChar w:fldCharType="begin"/>
      </w:r>
      <w:r w:rsidRPr="000305D7">
        <w:instrText xml:space="preserve"> REF _Ref169246794 \h </w:instrText>
      </w:r>
      <w:r>
        <w:instrText xml:space="preserve"> \* MERGEFORMAT </w:instrText>
      </w:r>
      <w:r w:rsidRPr="000305D7">
        <w:fldChar w:fldCharType="separate"/>
      </w:r>
      <w:r w:rsidR="005D3A05" w:rsidRPr="005D3A05">
        <w:t>Table S2</w:t>
      </w:r>
      <w:r w:rsidRPr="000305D7">
        <w:fldChar w:fldCharType="end"/>
      </w:r>
      <w:r w:rsidRPr="000305D7">
        <w:t>).</w:t>
      </w:r>
      <w:r w:rsidRPr="006843E1">
        <w:t xml:space="preserve"> We recorded the duration of bouts of each behaviour longer than 0.01</w:t>
      </w:r>
      <w:r>
        <w:t xml:space="preserve"> </w:t>
      </w:r>
      <w:r w:rsidRPr="006843E1">
        <w:t>s</w:t>
      </w:r>
      <w:r>
        <w:t>econds</w:t>
      </w:r>
      <w:r w:rsidRPr="006843E1">
        <w:t xml:space="preserve">. Movement behaviour was </w:t>
      </w:r>
      <w:r>
        <w:t>noted</w:t>
      </w:r>
      <w:r w:rsidRPr="006843E1">
        <w:t>, but</w:t>
      </w:r>
      <w:r>
        <w:t>,</w:t>
      </w:r>
      <w:r w:rsidRPr="006843E1">
        <w:t xml:space="preserve"> since not all bouts of movement were </w:t>
      </w:r>
      <w:r>
        <w:t>filmed</w:t>
      </w:r>
      <w:r w:rsidRPr="006843E1">
        <w:t xml:space="preserve"> in their entirety, “moving” behaviour was excluded from these analyses. We then calculated the proportion of time spent performing each behaviour. An individual could have two observations if sentinel presence changed, as bouts were recorded separately for </w:t>
      </w:r>
      <w:r>
        <w:t>whether</w:t>
      </w:r>
      <w:r w:rsidRPr="006843E1">
        <w:t xml:space="preserve"> a sentinel was present or not.</w:t>
      </w:r>
    </w:p>
    <w:p w14:paraId="79443B4F" w14:textId="77777777" w:rsidR="00B8265B" w:rsidRPr="006843E1" w:rsidRDefault="00B8265B" w:rsidP="00B8265B">
      <w:pPr>
        <w:pStyle w:val="SectionText0"/>
        <w:spacing w:line="480" w:lineRule="auto"/>
      </w:pPr>
      <w:r w:rsidRPr="006843E1">
        <w:t xml:space="preserve">We also recorded the number of pecks (handling food with their beaks </w:t>
      </w:r>
      <w:r>
        <w:t>to eat</w:t>
      </w:r>
      <w:r w:rsidRPr="006843E1">
        <w:t xml:space="preserve"> it) to quantify foraging effort. The peck rate (per </w:t>
      </w:r>
      <w:r>
        <w:t>minute</w:t>
      </w:r>
      <w:r w:rsidRPr="006843E1">
        <w:t xml:space="preserve">) was calculated for every individual by dividing the total number of pecks at food performed by the total duration of “foraging” behaviour. The peck rate of individuals </w:t>
      </w:r>
      <w:r>
        <w:t>who</w:t>
      </w:r>
      <w:r w:rsidRPr="006843E1">
        <w:t xml:space="preserve"> spent no time foraging could not be calculated and were therefore excluded from peck rate analysis.</w:t>
      </w:r>
    </w:p>
    <w:p w14:paraId="49A4497F" w14:textId="36EE3C73" w:rsidR="00B8265B" w:rsidRPr="00765C24" w:rsidRDefault="00B8265B" w:rsidP="003F457B">
      <w:pPr>
        <w:pStyle w:val="SectionSubtitle"/>
      </w:pPr>
      <w:bookmarkStart w:id="88" w:name="_Toc162204961"/>
      <w:bookmarkStart w:id="89" w:name="_Toc162794606"/>
      <w:bookmarkStart w:id="90" w:name="_Toc171937065"/>
      <w:r w:rsidRPr="00765C24">
        <w:t>Statistical Analysis</w:t>
      </w:r>
      <w:bookmarkEnd w:id="88"/>
      <w:bookmarkEnd w:id="89"/>
      <w:bookmarkEnd w:id="90"/>
    </w:p>
    <w:p w14:paraId="3EA47A75" w14:textId="77777777" w:rsidR="00B8265B" w:rsidRPr="006843E1" w:rsidRDefault="00B8265B" w:rsidP="00B8265B">
      <w:pPr>
        <w:pStyle w:val="SectionText0"/>
        <w:spacing w:line="480" w:lineRule="auto"/>
      </w:pPr>
      <w:r w:rsidRPr="006843E1">
        <w:t xml:space="preserve">All statistical analyses were performed in the R environment (v.4.2.2; </w:t>
      </w:r>
      <w:r w:rsidRPr="006843E1">
        <w:fldChar w:fldCharType="begin"/>
      </w:r>
      <w: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6843E1">
        <w:fldChar w:fldCharType="separate"/>
      </w:r>
      <w:r w:rsidRPr="00263E8E">
        <w:t>R Core Team, 2022)</w:t>
      </w:r>
      <w:r w:rsidRPr="006843E1">
        <w:fldChar w:fldCharType="end"/>
      </w:r>
      <w:r w:rsidRPr="006843E1">
        <w:t xml:space="preserve">. We first ran separate chi-squared tests to determine if the generalized environment, the group size, or </w:t>
      </w:r>
      <w:r w:rsidRPr="006843E1">
        <w:lastRenderedPageBreak/>
        <w:t>the disturbance frequency affected the likelihood of sentinel presence. To determine the effects of generalized environment and sentinel presence on the proportion of time allocated to each behaviour (alert or foraging), we used the “lm</w:t>
      </w:r>
      <w:r>
        <w:t>()</w:t>
      </w:r>
      <w:r w:rsidRPr="006843E1">
        <w:t xml:space="preserve">” function to fit </w:t>
      </w:r>
      <w:r>
        <w:t>separate</w:t>
      </w:r>
      <w:r w:rsidRPr="006843E1">
        <w:t xml:space="preserve"> linear model</w:t>
      </w:r>
      <w:r>
        <w:t>s</w:t>
      </w:r>
      <w:r w:rsidRPr="006843E1">
        <w:t xml:space="preserve"> using behaviour type, sentinel presence, and generalized environment as predictors.</w:t>
      </w:r>
    </w:p>
    <w:p w14:paraId="46FAB4DE" w14:textId="77777777" w:rsidR="00B8265B" w:rsidRPr="006843E1" w:rsidRDefault="00B8265B" w:rsidP="00B8265B">
      <w:pPr>
        <w:pStyle w:val="SectionText0"/>
        <w:spacing w:line="480" w:lineRule="auto"/>
      </w:pPr>
      <w:r w:rsidRPr="006843E1">
        <w:t>To determine the effects of generalized environment and the presence of a sentinel on the duration of bouts of all behaviours, we used the “rlmer</w:t>
      </w:r>
      <w:r>
        <w:t>()</w:t>
      </w:r>
      <w:r w:rsidRPr="006843E1">
        <w:t>”</w:t>
      </w:r>
      <w:r>
        <w:t xml:space="preserve"> function</w:t>
      </w:r>
      <w:r w:rsidRPr="006843E1">
        <w:t xml:space="preserve"> from the “robustlmm” package </w:t>
      </w:r>
      <w:r w:rsidRPr="006843E1">
        <w:fldChar w:fldCharType="begin"/>
      </w:r>
      <w: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t>
      </w:r>
      <w:r>
        <w:t xml:space="preserve">We included in these models the interaction between sentinel presence and generalized environment. </w:t>
      </w:r>
      <w:r w:rsidRPr="006843E1">
        <w:t xml:space="preserve">We then fitted post-hoc robust linear mixed models on each behaviour to determine the effects of sentinel presence and generalized environment on each behaviour. </w:t>
      </w:r>
    </w:p>
    <w:p w14:paraId="1AF984BD" w14:textId="77777777" w:rsidR="00B8265B" w:rsidRPr="006843E1" w:rsidRDefault="00B8265B" w:rsidP="00B8265B">
      <w:pPr>
        <w:pStyle w:val="SectionText0"/>
        <w:spacing w:line="480" w:lineRule="auto"/>
      </w:pPr>
      <w:r w:rsidRPr="006843E1">
        <w:t xml:space="preserve">To determine the effects of sentinel presence and generalized environment on peck rate, we used the “rlmer” </w:t>
      </w:r>
      <w:r>
        <w:t xml:space="preserve">function </w:t>
      </w:r>
      <w:r w:rsidRPr="006843E1">
        <w:t xml:space="preserve">from the “robustlmm” package </w:t>
      </w:r>
      <w:r w:rsidRPr="006843E1">
        <w:fldChar w:fldCharType="begin"/>
      </w:r>
      <w: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peck rate of foragers using sentinel presence, generalized environment, group size, and bait presence as fixed factors, the disturbance frequency (per min) as a fixed effect, and the individual ID as a random effect.</w:t>
      </w:r>
      <w:r>
        <w:t xml:space="preserve"> We included in this model the interaction between sentinel presence and generalized environment, as well as the interaction between generalized environment and disturbance frequency.</w:t>
      </w:r>
    </w:p>
    <w:p w14:paraId="1A92800D" w14:textId="77777777" w:rsidR="00E518A3" w:rsidRDefault="00B8265B" w:rsidP="008C0026">
      <w:pPr>
        <w:pStyle w:val="SectionText0"/>
        <w:spacing w:line="480" w:lineRule="auto"/>
        <w:sectPr w:rsidR="00E518A3" w:rsidSect="00B8265B">
          <w:pgSz w:w="12240" w:h="15840"/>
          <w:pgMar w:top="1440" w:right="1440" w:bottom="1440" w:left="1440" w:header="720" w:footer="720" w:gutter="0"/>
          <w:cols w:space="720"/>
          <w:docGrid w:linePitch="299"/>
        </w:sectPr>
      </w:pPr>
      <w:r w:rsidRPr="006843E1">
        <w:t xml:space="preserve">Finally, we counted the number of transitions from each behaviour to determine the effects of sentinel presence and generalized environment on the frequency of each transition type. Using </w:t>
      </w:r>
    </w:p>
    <w:p w14:paraId="5C286DDB" w14:textId="77777777" w:rsidR="008C0026" w:rsidRDefault="00B8265B" w:rsidP="008C0026">
      <w:pPr>
        <w:pStyle w:val="SectionText0"/>
        <w:spacing w:line="480" w:lineRule="auto"/>
        <w:rPr>
          <w:lang w:val="en-US"/>
        </w:rPr>
      </w:pPr>
      <w:r w:rsidRPr="00263E8E">
        <w:lastRenderedPageBreak/>
        <w:t xml:space="preserve">the “glmer” function from the “lme4” package </w:t>
      </w:r>
      <w:r w:rsidRPr="00263E8E">
        <w:fldChar w:fldCharType="begin"/>
      </w:r>
      <w: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263E8E">
        <w:fldChar w:fldCharType="separate"/>
      </w:r>
      <w:r w:rsidRPr="00263E8E">
        <w:t>(Bates et al., 2015)</w:t>
      </w:r>
      <w:r w:rsidRPr="00263E8E">
        <w:fldChar w:fldCharType="end"/>
      </w:r>
      <w:r w:rsidRPr="00263E8E">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w:t>
      </w:r>
      <w:r>
        <w:t xml:space="preserve">between all behaviours </w:t>
      </w:r>
      <w:r w:rsidRPr="00263E8E">
        <w:t xml:space="preserve">by the individual was used as a random effect in the model. Post hoc estimated marginal means tests were performed as appropriate using the “emmeans” function from the “emmeans” package </w:t>
      </w:r>
      <w:r w:rsidRPr="00263E8E">
        <w:rPr>
          <w:iCs w:val="0"/>
        </w:rPr>
        <w:fldChar w:fldCharType="begin"/>
      </w:r>
      <w: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263E8E">
        <w:rPr>
          <w:iCs w:val="0"/>
        </w:rPr>
        <w:fldChar w:fldCharType="separate"/>
      </w:r>
      <w:r w:rsidRPr="00263E8E">
        <w:t>(Lenth, 2023)</w:t>
      </w:r>
      <w:r w:rsidRPr="00263E8E">
        <w:rPr>
          <w:iCs w:val="0"/>
        </w:rPr>
        <w:fldChar w:fldCharType="end"/>
      </w:r>
      <w:r>
        <w:t>, and false discrovery rate (FDR) correction was applied to the p-values</w:t>
      </w:r>
      <w:r w:rsidRPr="00263E8E">
        <w:rPr>
          <w:lang w:val="en-US"/>
        </w:rPr>
        <w:t>.</w:t>
      </w:r>
      <w:bookmarkStart w:id="91" w:name="_Toc162204962"/>
      <w:bookmarkStart w:id="92" w:name="_Toc162794607"/>
    </w:p>
    <w:p w14:paraId="7195B2BC" w14:textId="68D8DD28" w:rsidR="00B8265B" w:rsidRPr="00670899" w:rsidRDefault="00B8265B" w:rsidP="008C0026">
      <w:pPr>
        <w:pStyle w:val="SectionTitle"/>
      </w:pPr>
      <w:bookmarkStart w:id="93" w:name="_Toc171937066"/>
      <w:r w:rsidRPr="00670899">
        <w:t>Results</w:t>
      </w:r>
      <w:bookmarkEnd w:id="91"/>
      <w:bookmarkEnd w:id="92"/>
      <w:bookmarkEnd w:id="93"/>
    </w:p>
    <w:p w14:paraId="16F6D634" w14:textId="096806D1" w:rsidR="00B8265B" w:rsidRPr="00F72689" w:rsidRDefault="00B8265B" w:rsidP="00B8265B">
      <w:pPr>
        <w:pStyle w:val="SectionText0"/>
        <w:spacing w:line="480" w:lineRule="auto"/>
      </w:pPr>
      <w:r>
        <w:t>S</w:t>
      </w:r>
      <w:r w:rsidRPr="00F72689">
        <w:t xml:space="preserve">entinel presence changed in 8 videos, </w:t>
      </w:r>
      <w:r>
        <w:t xml:space="preserve">and therefore, </w:t>
      </w:r>
      <w:r w:rsidRPr="00F72689">
        <w:t>we made 19 observations with a sentinel present and 14 observations without a sentinel for a total of 33 observations. The generalized environment (χ</w:t>
      </w:r>
      <w:r w:rsidRPr="00F72689">
        <w:rPr>
          <w:vertAlign w:val="superscript"/>
        </w:rPr>
        <w:t>2</w:t>
      </w:r>
      <w:r w:rsidRPr="00F72689">
        <w:t xml:space="preserve"> = 0.122, df = 1, p = 0.727; </w:t>
      </w:r>
      <w:r w:rsidR="008C0026">
        <w:rPr>
          <w:b/>
          <w:bCs/>
        </w:rPr>
        <w:fldChar w:fldCharType="begin"/>
      </w:r>
      <w:r w:rsidR="008C0026">
        <w:instrText xml:space="preserve"> REF _Ref171686819 \h </w:instrText>
      </w:r>
      <w:r w:rsidR="008C0026">
        <w:rPr>
          <w:b/>
          <w:bCs/>
        </w:rPr>
        <w:instrText xml:space="preserve"> \* MERGEFORMAT </w:instrText>
      </w:r>
      <w:r w:rsidR="008C0026">
        <w:rPr>
          <w:b/>
          <w:bCs/>
        </w:rPr>
      </w:r>
      <w:r w:rsidR="008C0026">
        <w:rPr>
          <w:b/>
          <w:bCs/>
        </w:rPr>
        <w:fldChar w:fldCharType="separate"/>
      </w:r>
      <w:r w:rsidR="005D3A05" w:rsidRPr="005D3A05">
        <w:rPr>
          <w:rStyle w:val="CaptionBChar"/>
          <w:rFonts w:eastAsia="Arial"/>
          <w:b w:val="0"/>
          <w:bCs w:val="0"/>
        </w:rPr>
        <w:t>Figure S1</w:t>
      </w:r>
      <w:r w:rsidR="008C0026">
        <w:rPr>
          <w:b/>
          <w:bCs/>
        </w:rPr>
        <w:fldChar w:fldCharType="end"/>
      </w:r>
      <w:r w:rsidRPr="00F72689">
        <w:t>), group size (χ</w:t>
      </w:r>
      <w:r w:rsidRPr="00F72689">
        <w:rPr>
          <w:vertAlign w:val="superscript"/>
        </w:rPr>
        <w:t>2</w:t>
      </w:r>
      <w:r w:rsidRPr="00F72689">
        <w:t xml:space="preserve"> = 0.248, df = 1, p = 0.618; </w:t>
      </w:r>
      <w:r w:rsidR="008C0026" w:rsidRPr="008C0026">
        <w:rPr>
          <w:b/>
          <w:bCs/>
        </w:rPr>
        <w:fldChar w:fldCharType="begin"/>
      </w:r>
      <w:r w:rsidR="008C0026" w:rsidRPr="008C0026">
        <w:rPr>
          <w:b/>
          <w:bCs/>
        </w:rPr>
        <w:instrText xml:space="preserve"> REF _Ref171686836 \h  \* MERGEFORMAT </w:instrText>
      </w:r>
      <w:r w:rsidR="008C0026" w:rsidRPr="008C0026">
        <w:rPr>
          <w:b/>
          <w:bCs/>
        </w:rPr>
      </w:r>
      <w:r w:rsidR="008C0026" w:rsidRPr="008C0026">
        <w:rPr>
          <w:b/>
          <w:bCs/>
        </w:rPr>
        <w:fldChar w:fldCharType="separate"/>
      </w:r>
      <w:r w:rsidR="005D3A05" w:rsidRPr="005D3A05">
        <w:rPr>
          <w:rStyle w:val="CaptionBChar"/>
          <w:rFonts w:eastAsia="Arial"/>
          <w:b w:val="0"/>
          <w:bCs w:val="0"/>
        </w:rPr>
        <w:t>Figure S2</w:t>
      </w:r>
      <w:r w:rsidR="008C0026" w:rsidRPr="008C0026">
        <w:rPr>
          <w:b/>
          <w:bCs/>
        </w:rPr>
        <w:fldChar w:fldCharType="end"/>
      </w:r>
      <w:r w:rsidRPr="00F72689">
        <w:t>), and the disturbance frequency (χ</w:t>
      </w:r>
      <w:r w:rsidRPr="00F72689">
        <w:rPr>
          <w:vertAlign w:val="superscript"/>
        </w:rPr>
        <w:t>2</w:t>
      </w:r>
      <w:r w:rsidRPr="00F72689">
        <w:t xml:space="preserve"> = 2.033, df = 2, p = 0.362; </w:t>
      </w:r>
      <w:r w:rsidR="008C0026" w:rsidRPr="008C0026">
        <w:rPr>
          <w:b/>
          <w:bCs/>
        </w:rPr>
        <w:fldChar w:fldCharType="begin"/>
      </w:r>
      <w:r w:rsidR="008C0026" w:rsidRPr="008C0026">
        <w:rPr>
          <w:b/>
          <w:bCs/>
        </w:rPr>
        <w:instrText xml:space="preserve"> REF _Ref171686836 \h  \* MERGEFORMAT </w:instrText>
      </w:r>
      <w:r w:rsidR="008C0026" w:rsidRPr="008C0026">
        <w:rPr>
          <w:b/>
          <w:bCs/>
        </w:rPr>
      </w:r>
      <w:r w:rsidR="008C0026" w:rsidRPr="008C0026">
        <w:rPr>
          <w:b/>
          <w:bCs/>
        </w:rPr>
        <w:fldChar w:fldCharType="separate"/>
      </w:r>
      <w:r w:rsidR="005D3A05" w:rsidRPr="005D3A05">
        <w:rPr>
          <w:rStyle w:val="CaptionBChar"/>
          <w:rFonts w:eastAsia="Arial"/>
          <w:b w:val="0"/>
          <w:bCs w:val="0"/>
        </w:rPr>
        <w:t>Figure S2</w:t>
      </w:r>
      <w:r w:rsidR="008C0026" w:rsidRPr="008C0026">
        <w:rPr>
          <w:b/>
          <w:bCs/>
        </w:rPr>
        <w:fldChar w:fldCharType="end"/>
      </w:r>
      <w:r w:rsidRPr="00F72689">
        <w:t>) did not significantly affect if a sentinel was present or not.</w:t>
      </w:r>
    </w:p>
    <w:p w14:paraId="16843EC4" w14:textId="69924FF3" w:rsidR="00B8265B" w:rsidRPr="00670899" w:rsidRDefault="00B8265B" w:rsidP="003F457B">
      <w:pPr>
        <w:pStyle w:val="SectionSubtitle"/>
      </w:pPr>
      <w:bookmarkStart w:id="94" w:name="_Toc162204964"/>
      <w:bookmarkStart w:id="95" w:name="_Toc162794609"/>
      <w:bookmarkStart w:id="96" w:name="_Toc171937067"/>
      <w:r w:rsidRPr="00670899">
        <w:t>Proportion of time allocated to each behaviour</w:t>
      </w:r>
      <w:bookmarkEnd w:id="94"/>
      <w:bookmarkEnd w:id="95"/>
      <w:bookmarkEnd w:id="96"/>
    </w:p>
    <w:p w14:paraId="6A68AFAE" w14:textId="24AB67A5" w:rsidR="00B8265B" w:rsidRPr="006843E1" w:rsidRDefault="00B8265B" w:rsidP="00B8265B">
      <w:pPr>
        <w:pStyle w:val="SectionText0"/>
        <w:spacing w:line="480" w:lineRule="auto"/>
        <w:sectPr w:rsidR="00B8265B" w:rsidRPr="006843E1" w:rsidSect="00B8265B">
          <w:headerReference w:type="default" r:id="rId28"/>
          <w:pgSz w:w="12240" w:h="15840"/>
          <w:pgMar w:top="1440" w:right="1440" w:bottom="1440" w:left="1440" w:header="720" w:footer="720" w:gutter="0"/>
          <w:cols w:space="720"/>
          <w:docGrid w:linePitch="299"/>
        </w:sectPr>
      </w:pPr>
      <w:r w:rsidRPr="006843E1">
        <w:t>Crows allocated similar proportions of time to foraging and vigilance (</w:t>
      </w:r>
      <m:oMath>
        <m:acc>
          <m:accPr>
            <m:ctrlPr>
              <w:rPr>
                <w:rFonts w:ascii="Cambria Math" w:hAnsi="Cambria Math"/>
                <w:i/>
              </w:rPr>
            </m:ctrlPr>
          </m:accPr>
          <m:e>
            <m:r>
              <w:rPr>
                <w:rFonts w:ascii="Cambria Math" w:hAnsi="Cambria Math"/>
              </w:rPr>
              <m:t>β</m:t>
            </m:r>
          </m:e>
        </m:acc>
      </m:oMath>
      <w:r w:rsidRPr="006843E1">
        <w:t xml:space="preserve"> = 0.026, SE = 0.023, t = 1.160, p = 0.248</w:t>
      </w:r>
      <w:r w:rsidRPr="007C3CC1">
        <w:t xml:space="preserve">; </w:t>
      </w:r>
      <w:r w:rsidRPr="008C0026">
        <w:rPr>
          <w:b/>
          <w:bCs/>
        </w:rPr>
        <w:fldChar w:fldCharType="begin"/>
      </w:r>
      <w:r w:rsidRPr="008C0026">
        <w:rPr>
          <w:b/>
          <w:bCs/>
        </w:rPr>
        <w:instrText xml:space="preserve"> REF _Ref151137384 \h  \* MERGEFORMAT </w:instrText>
      </w:r>
      <w:r w:rsidRPr="008C0026">
        <w:rPr>
          <w:b/>
          <w:bCs/>
        </w:rPr>
      </w:r>
      <w:r w:rsidRPr="008C0026">
        <w:rPr>
          <w:b/>
          <w:bCs/>
        </w:rPr>
        <w:fldChar w:fldCharType="separate"/>
      </w:r>
      <w:r w:rsidR="005D3A05" w:rsidRPr="005D3A05">
        <w:rPr>
          <w:rStyle w:val="CaptionBChar"/>
          <w:rFonts w:eastAsia="Arial"/>
          <w:b w:val="0"/>
          <w:bCs w:val="0"/>
        </w:rPr>
        <w:t>Figure 3.2</w:t>
      </w:r>
      <w:r w:rsidRPr="008C0026">
        <w:rPr>
          <w:b/>
          <w:bCs/>
        </w:rPr>
        <w:fldChar w:fldCharType="end"/>
      </w:r>
      <w:r w:rsidRPr="008C0026">
        <w:t>,</w:t>
      </w:r>
      <w:r w:rsidRPr="008C0026">
        <w:rPr>
          <w:b/>
          <w:bCs/>
        </w:rPr>
        <w:t xml:space="preserve"> </w:t>
      </w:r>
      <w:r w:rsidRPr="008C0026">
        <w:rPr>
          <w:b/>
          <w:bCs/>
        </w:rPr>
        <w:fldChar w:fldCharType="begin"/>
      </w:r>
      <w:r w:rsidRPr="008C0026">
        <w:rPr>
          <w:b/>
          <w:bCs/>
        </w:rPr>
        <w:instrText xml:space="preserve"> REF _Ref162210184 \h  \* MERGEFORMAT </w:instrText>
      </w:r>
      <w:r w:rsidRPr="008C0026">
        <w:rPr>
          <w:b/>
          <w:bCs/>
        </w:rPr>
      </w:r>
      <w:r w:rsidRPr="008C0026">
        <w:rPr>
          <w:b/>
          <w:bCs/>
        </w:rPr>
        <w:fldChar w:fldCharType="separate"/>
      </w:r>
      <w:r w:rsidR="005D3A05" w:rsidRPr="005D3A05">
        <w:rPr>
          <w:rStyle w:val="CaptionBChar"/>
          <w:rFonts w:eastAsia="Arial"/>
          <w:b w:val="0"/>
          <w:bCs w:val="0"/>
        </w:rPr>
        <w:t>Table 3.1</w:t>
      </w:r>
      <w:r w:rsidRPr="008C0026">
        <w:rPr>
          <w:b/>
          <w:bCs/>
        </w:rPr>
        <w:fldChar w:fldCharType="end"/>
      </w:r>
      <w:r w:rsidRPr="008C0026">
        <w:rPr>
          <w:b/>
          <w:bCs/>
        </w:rPr>
        <w:t>),</w:t>
      </w:r>
      <w:r w:rsidRPr="007C3CC1">
        <w:t xml:space="preserve"> and neither the presence of a sentinel (</w:t>
      </w:r>
      <m:oMath>
        <m:acc>
          <m:accPr>
            <m:ctrlPr>
              <w:rPr>
                <w:rFonts w:ascii="Cambria Math" w:hAnsi="Cambria Math"/>
                <w:i/>
              </w:rPr>
            </m:ctrlPr>
          </m:accPr>
          <m:e>
            <m:r>
              <w:rPr>
                <w:rFonts w:ascii="Cambria Math" w:hAnsi="Cambria Math"/>
              </w:rPr>
              <m:t>β</m:t>
            </m:r>
          </m:e>
        </m:acc>
      </m:oMath>
      <w:r w:rsidRPr="007C3CC1">
        <w:t xml:space="preserve"> = -0.034, SE = 0.023, t = -1.431, p = 0.154; </w:t>
      </w:r>
      <w:r w:rsidRPr="008C0026">
        <w:rPr>
          <w:b/>
          <w:bCs/>
        </w:rPr>
        <w:fldChar w:fldCharType="begin"/>
      </w:r>
      <w:r w:rsidRPr="008C0026">
        <w:rPr>
          <w:b/>
          <w:bCs/>
        </w:rPr>
        <w:instrText xml:space="preserve"> REF _Ref151137384 \h  \* MERGEFORMAT </w:instrText>
      </w:r>
      <w:r w:rsidRPr="008C0026">
        <w:rPr>
          <w:b/>
          <w:bCs/>
        </w:rPr>
      </w:r>
      <w:r w:rsidRPr="008C0026">
        <w:rPr>
          <w:b/>
          <w:bCs/>
        </w:rPr>
        <w:fldChar w:fldCharType="separate"/>
      </w:r>
      <w:r w:rsidR="005D3A05" w:rsidRPr="005D3A05">
        <w:rPr>
          <w:rStyle w:val="CaptionBChar"/>
          <w:rFonts w:eastAsia="Arial"/>
          <w:b w:val="0"/>
          <w:bCs w:val="0"/>
        </w:rPr>
        <w:t>Figure 3.2</w:t>
      </w:r>
      <w:r w:rsidRPr="008C0026">
        <w:rPr>
          <w:b/>
          <w:bCs/>
        </w:rPr>
        <w:fldChar w:fldCharType="end"/>
      </w:r>
      <w:r w:rsidRPr="007C3CC1">
        <w:t xml:space="preserve">, </w:t>
      </w:r>
      <w:r w:rsidRPr="008C0026">
        <w:rPr>
          <w:b/>
          <w:bCs/>
        </w:rPr>
        <w:fldChar w:fldCharType="begin"/>
      </w:r>
      <w:r w:rsidRPr="008C0026">
        <w:rPr>
          <w:b/>
          <w:bCs/>
        </w:rPr>
        <w:instrText xml:space="preserve"> REF _Ref162210184 \h  \* MERGEFORMAT </w:instrText>
      </w:r>
      <w:r w:rsidRPr="008C0026">
        <w:rPr>
          <w:b/>
          <w:bCs/>
        </w:rPr>
      </w:r>
      <w:r w:rsidRPr="008C0026">
        <w:rPr>
          <w:b/>
          <w:bCs/>
        </w:rPr>
        <w:fldChar w:fldCharType="separate"/>
      </w:r>
      <w:r w:rsidR="005D3A05" w:rsidRPr="005D3A05">
        <w:rPr>
          <w:rStyle w:val="CaptionBChar"/>
          <w:rFonts w:eastAsia="Arial"/>
          <w:b w:val="0"/>
          <w:bCs w:val="0"/>
        </w:rPr>
        <w:t>Table 3.1</w:t>
      </w:r>
      <w:r w:rsidRPr="008C0026">
        <w:rPr>
          <w:b/>
          <w:bCs/>
        </w:rPr>
        <w:fldChar w:fldCharType="end"/>
      </w:r>
      <w:r w:rsidRPr="007C3CC1">
        <w:t>) or the generalized environment (</w:t>
      </w:r>
      <m:oMath>
        <m:acc>
          <m:accPr>
            <m:ctrlPr>
              <w:rPr>
                <w:rFonts w:ascii="Cambria Math" w:hAnsi="Cambria Math"/>
                <w:i/>
              </w:rPr>
            </m:ctrlPr>
          </m:accPr>
          <m:e>
            <m:r>
              <w:rPr>
                <w:rFonts w:ascii="Cambria Math" w:hAnsi="Cambria Math"/>
              </w:rPr>
              <m:t>β</m:t>
            </m:r>
          </m:e>
        </m:acc>
      </m:oMath>
      <w:r w:rsidRPr="007C3CC1">
        <w:t xml:space="preserve"> = 0.034, SE = 0.023, t = 1.463, p = 0.146; </w:t>
      </w:r>
      <w:r w:rsidRPr="008C0026">
        <w:rPr>
          <w:b/>
          <w:bCs/>
        </w:rPr>
        <w:fldChar w:fldCharType="begin"/>
      </w:r>
      <w:r w:rsidRPr="008C0026">
        <w:rPr>
          <w:b/>
          <w:bCs/>
        </w:rPr>
        <w:instrText xml:space="preserve"> REF _Ref151137384 \h  \* MERGEFORMAT </w:instrText>
      </w:r>
      <w:r w:rsidRPr="008C0026">
        <w:rPr>
          <w:b/>
          <w:bCs/>
        </w:rPr>
      </w:r>
      <w:r w:rsidRPr="008C0026">
        <w:rPr>
          <w:b/>
          <w:bCs/>
        </w:rPr>
        <w:fldChar w:fldCharType="separate"/>
      </w:r>
      <w:r w:rsidR="005D3A05" w:rsidRPr="005D3A05">
        <w:rPr>
          <w:rStyle w:val="CaptionBChar"/>
          <w:rFonts w:eastAsia="Arial"/>
          <w:b w:val="0"/>
          <w:bCs w:val="0"/>
        </w:rPr>
        <w:t>Figure 3.2</w:t>
      </w:r>
      <w:r w:rsidRPr="008C0026">
        <w:rPr>
          <w:b/>
          <w:bCs/>
        </w:rPr>
        <w:fldChar w:fldCharType="end"/>
      </w:r>
      <w:r w:rsidRPr="007C3CC1">
        <w:t xml:space="preserve">, </w:t>
      </w:r>
      <w:r w:rsidRPr="008C0026">
        <w:rPr>
          <w:b/>
          <w:bCs/>
        </w:rPr>
        <w:fldChar w:fldCharType="begin"/>
      </w:r>
      <w:r w:rsidRPr="008C0026">
        <w:rPr>
          <w:b/>
          <w:bCs/>
        </w:rPr>
        <w:instrText xml:space="preserve"> REF _Ref162210184 \h  \* MERGEFORMAT </w:instrText>
      </w:r>
      <w:r w:rsidRPr="008C0026">
        <w:rPr>
          <w:b/>
          <w:bCs/>
        </w:rPr>
      </w:r>
      <w:r w:rsidRPr="008C0026">
        <w:rPr>
          <w:b/>
          <w:bCs/>
        </w:rPr>
        <w:fldChar w:fldCharType="separate"/>
      </w:r>
      <w:r w:rsidR="005D3A05" w:rsidRPr="005D3A05">
        <w:rPr>
          <w:rStyle w:val="CaptionBChar"/>
          <w:rFonts w:eastAsia="Arial"/>
          <w:b w:val="0"/>
          <w:bCs w:val="0"/>
        </w:rPr>
        <w:t>Table 3.1</w:t>
      </w:r>
      <w:r w:rsidRPr="008C0026">
        <w:rPr>
          <w:b/>
          <w:bCs/>
        </w:rPr>
        <w:fldChar w:fldCharType="end"/>
      </w:r>
      <w:r w:rsidRPr="007C3CC1">
        <w:t>) had an effect on the proportion of time allocated to either alert or foraging behaviour.</w:t>
      </w:r>
    </w:p>
    <w:p w14:paraId="4D28952E" w14:textId="77777777" w:rsidR="00B8265B" w:rsidRPr="006843E1" w:rsidRDefault="00B8265B" w:rsidP="00B8265B">
      <w:pPr>
        <w:pStyle w:val="SectionText0"/>
      </w:pPr>
      <w:bookmarkStart w:id="97" w:name="_Ref151134482"/>
      <w:r w:rsidRPr="006843E1">
        <w:rPr>
          <w:noProof/>
        </w:rPr>
        <w:lastRenderedPageBreak/>
        <w:drawing>
          <wp:inline distT="0" distB="0" distL="0" distR="0" wp14:anchorId="2C46D2B2" wp14:editId="340DC93C">
            <wp:extent cx="7744585" cy="5531848"/>
            <wp:effectExtent l="0" t="0" r="889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76905" cy="5554934"/>
                    </a:xfrm>
                    <a:prstGeom prst="rect">
                      <a:avLst/>
                    </a:prstGeom>
                    <a:noFill/>
                    <a:ln>
                      <a:noFill/>
                    </a:ln>
                  </pic:spPr>
                </pic:pic>
              </a:graphicData>
            </a:graphic>
          </wp:inline>
        </w:drawing>
      </w:r>
    </w:p>
    <w:p w14:paraId="28EFDFED" w14:textId="546BCBF5"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98" w:name="_Ref151137384"/>
      <w:bookmarkStart w:id="99" w:name="_Ref151137379"/>
      <w:bookmarkStart w:id="100" w:name="_Ref162210126"/>
      <w:bookmarkStart w:id="101" w:name="_Toc171694933"/>
      <w:r w:rsidRPr="00BD6F06">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2</w:t>
      </w:r>
      <w:r w:rsidR="003F457B">
        <w:rPr>
          <w:rStyle w:val="CaptionBChar"/>
          <w:rFonts w:eastAsia="Arial"/>
        </w:rPr>
        <w:fldChar w:fldCharType="end"/>
      </w:r>
      <w:bookmarkEnd w:id="98"/>
      <w:r w:rsidRPr="00BD6F06">
        <w:rPr>
          <w:rStyle w:val="CaptionBChar"/>
          <w:rFonts w:eastAsia="Arial"/>
        </w:rPr>
        <w:t>:</w:t>
      </w:r>
      <w:r w:rsidRPr="006843E1">
        <w:t xml:space="preserve"> Proportion of time allocated to each behaviour</w:t>
      </w:r>
      <w:bookmarkEnd w:id="99"/>
      <w:r w:rsidRPr="006843E1">
        <w:t xml:space="preserve"> by foragers in commercial and green areas</w:t>
      </w:r>
      <w:bookmarkEnd w:id="100"/>
      <w:bookmarkEnd w:id="101"/>
    </w:p>
    <w:p w14:paraId="156E5540" w14:textId="75617661" w:rsidR="00B8265B" w:rsidRDefault="00B8265B" w:rsidP="00B8265B">
      <w:pPr>
        <w:pStyle w:val="SectionText0"/>
      </w:pPr>
      <w:bookmarkStart w:id="102" w:name="_Ref162210184"/>
      <w:bookmarkStart w:id="103" w:name="_Toc171695709"/>
      <w:r w:rsidRPr="00BD6F06">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1</w:t>
      </w:r>
      <w:r w:rsidR="005D3A05">
        <w:rPr>
          <w:rStyle w:val="CaptionBChar"/>
          <w:rFonts w:eastAsia="Arial"/>
        </w:rPr>
        <w:fldChar w:fldCharType="end"/>
      </w:r>
      <w:bookmarkEnd w:id="97"/>
      <w:bookmarkEnd w:id="102"/>
      <w:r w:rsidRPr="00BD6F06">
        <w:rPr>
          <w:rStyle w:val="CaptionBChar"/>
          <w:rFonts w:eastAsia="Arial"/>
        </w:rPr>
        <w:t>:</w:t>
      </w:r>
      <w:r w:rsidRPr="006843E1">
        <w:t xml:space="preserve"> Effects of sentinel presence and generalized environment on the proportion of time allocated to each behaviour</w:t>
      </w:r>
      <w:r>
        <w:t>.</w:t>
      </w:r>
      <w:bookmarkEnd w:id="103"/>
    </w:p>
    <w:tbl>
      <w:tblPr>
        <w:tblStyle w:val="TableGrid"/>
        <w:tblW w:w="0" w:type="auto"/>
        <w:tblLook w:val="04A0" w:firstRow="1" w:lastRow="0" w:firstColumn="1" w:lastColumn="0" w:noHBand="0" w:noVBand="1"/>
      </w:tblPr>
      <w:tblGrid>
        <w:gridCol w:w="3119"/>
        <w:gridCol w:w="1417"/>
        <w:gridCol w:w="2410"/>
        <w:gridCol w:w="1000"/>
        <w:gridCol w:w="1552"/>
      </w:tblGrid>
      <w:tr w:rsidR="00B8265B" w14:paraId="0E686797" w14:textId="77777777" w:rsidTr="00D56D97">
        <w:tc>
          <w:tcPr>
            <w:tcW w:w="3119" w:type="dxa"/>
            <w:tcBorders>
              <w:top w:val="nil"/>
              <w:left w:val="nil"/>
              <w:bottom w:val="double" w:sz="4" w:space="0" w:color="auto"/>
              <w:right w:val="nil"/>
            </w:tcBorders>
          </w:tcPr>
          <w:p w14:paraId="44C93D09" w14:textId="77777777" w:rsidR="00B8265B" w:rsidRPr="00F27A73" w:rsidRDefault="00B8265B" w:rsidP="00D56D97">
            <w:pPr>
              <w:pStyle w:val="SectionText0"/>
              <w:spacing w:after="0"/>
            </w:pPr>
            <w:r w:rsidRPr="00F27A73">
              <w:t>Predictors</w:t>
            </w:r>
          </w:p>
        </w:tc>
        <w:tc>
          <w:tcPr>
            <w:tcW w:w="1417" w:type="dxa"/>
            <w:tcBorders>
              <w:top w:val="nil"/>
              <w:left w:val="nil"/>
              <w:bottom w:val="double" w:sz="4" w:space="0" w:color="auto"/>
              <w:right w:val="nil"/>
            </w:tcBorders>
          </w:tcPr>
          <w:p w14:paraId="7737525D" w14:textId="77777777" w:rsidR="00B8265B" w:rsidRPr="00F27A73" w:rsidRDefault="00B8265B" w:rsidP="00D56D97">
            <w:pPr>
              <w:pStyle w:val="SectionText0"/>
              <w:spacing w:after="0"/>
            </w:pPr>
            <w:r w:rsidRPr="00F27A73">
              <w:t>Estimates</w:t>
            </w:r>
          </w:p>
        </w:tc>
        <w:tc>
          <w:tcPr>
            <w:tcW w:w="2410" w:type="dxa"/>
            <w:tcBorders>
              <w:top w:val="nil"/>
              <w:left w:val="nil"/>
              <w:bottom w:val="double" w:sz="4" w:space="0" w:color="auto"/>
              <w:right w:val="nil"/>
            </w:tcBorders>
          </w:tcPr>
          <w:p w14:paraId="205FC0A9" w14:textId="77777777" w:rsidR="00B8265B" w:rsidRPr="00F27A73" w:rsidRDefault="00B8265B" w:rsidP="00D56D97">
            <w:pPr>
              <w:pStyle w:val="SectionText0"/>
              <w:spacing w:after="0"/>
            </w:pPr>
            <w:r w:rsidRPr="00F27A73">
              <w:t>Std. Error</w:t>
            </w:r>
          </w:p>
        </w:tc>
        <w:tc>
          <w:tcPr>
            <w:tcW w:w="1000" w:type="dxa"/>
            <w:tcBorders>
              <w:top w:val="nil"/>
              <w:left w:val="nil"/>
              <w:bottom w:val="double" w:sz="4" w:space="0" w:color="auto"/>
              <w:right w:val="nil"/>
            </w:tcBorders>
          </w:tcPr>
          <w:p w14:paraId="146EC513" w14:textId="77777777" w:rsidR="00B8265B" w:rsidRPr="00F27A73" w:rsidRDefault="00B8265B" w:rsidP="00D56D97">
            <w:pPr>
              <w:pStyle w:val="SectionText0"/>
              <w:spacing w:after="0"/>
            </w:pPr>
            <w:r w:rsidRPr="00F27A73">
              <w:t>Statistic</w:t>
            </w:r>
          </w:p>
        </w:tc>
        <w:tc>
          <w:tcPr>
            <w:tcW w:w="1552" w:type="dxa"/>
            <w:tcBorders>
              <w:top w:val="nil"/>
              <w:left w:val="nil"/>
              <w:bottom w:val="double" w:sz="4" w:space="0" w:color="auto"/>
              <w:right w:val="nil"/>
            </w:tcBorders>
          </w:tcPr>
          <w:p w14:paraId="788B2DC9" w14:textId="77777777" w:rsidR="00B8265B" w:rsidRPr="00F27A73" w:rsidRDefault="00B8265B" w:rsidP="00D56D97">
            <w:pPr>
              <w:pStyle w:val="SectionText0"/>
              <w:spacing w:after="0"/>
            </w:pPr>
            <w:r w:rsidRPr="00F27A73">
              <w:t>p-value</w:t>
            </w:r>
          </w:p>
        </w:tc>
      </w:tr>
      <w:tr w:rsidR="00B8265B" w14:paraId="52002052" w14:textId="77777777" w:rsidTr="00D56D97">
        <w:tc>
          <w:tcPr>
            <w:tcW w:w="3119" w:type="dxa"/>
            <w:tcBorders>
              <w:top w:val="double" w:sz="4" w:space="0" w:color="auto"/>
              <w:left w:val="nil"/>
              <w:bottom w:val="nil"/>
              <w:right w:val="nil"/>
            </w:tcBorders>
          </w:tcPr>
          <w:p w14:paraId="565AD12A" w14:textId="77777777" w:rsidR="00B8265B" w:rsidRDefault="00B8265B" w:rsidP="00D56D97">
            <w:pPr>
              <w:pStyle w:val="SectionText0"/>
              <w:spacing w:before="240"/>
            </w:pPr>
            <w:r>
              <w:t>Intercept</w:t>
            </w:r>
          </w:p>
        </w:tc>
        <w:tc>
          <w:tcPr>
            <w:tcW w:w="1417" w:type="dxa"/>
            <w:tcBorders>
              <w:top w:val="double" w:sz="4" w:space="0" w:color="auto"/>
              <w:left w:val="nil"/>
              <w:bottom w:val="nil"/>
              <w:right w:val="nil"/>
            </w:tcBorders>
          </w:tcPr>
          <w:p w14:paraId="751712C5" w14:textId="77777777" w:rsidR="00B8265B" w:rsidRDefault="00B8265B" w:rsidP="00D56D97">
            <w:pPr>
              <w:pStyle w:val="SectionText0"/>
              <w:spacing w:before="240"/>
            </w:pPr>
            <w:r>
              <w:t>0.3658</w:t>
            </w:r>
          </w:p>
        </w:tc>
        <w:tc>
          <w:tcPr>
            <w:tcW w:w="2410" w:type="dxa"/>
            <w:tcBorders>
              <w:top w:val="double" w:sz="4" w:space="0" w:color="auto"/>
              <w:left w:val="nil"/>
              <w:bottom w:val="nil"/>
              <w:right w:val="nil"/>
            </w:tcBorders>
          </w:tcPr>
          <w:p w14:paraId="1137F998" w14:textId="77777777" w:rsidR="00B8265B" w:rsidRDefault="00B8265B" w:rsidP="00D56D97">
            <w:pPr>
              <w:pStyle w:val="SectionText0"/>
              <w:spacing w:before="240"/>
            </w:pPr>
            <w:r>
              <w:t>0.0240</w:t>
            </w:r>
          </w:p>
        </w:tc>
        <w:tc>
          <w:tcPr>
            <w:tcW w:w="1000" w:type="dxa"/>
            <w:tcBorders>
              <w:top w:val="double" w:sz="4" w:space="0" w:color="auto"/>
              <w:left w:val="nil"/>
              <w:bottom w:val="nil"/>
              <w:right w:val="nil"/>
            </w:tcBorders>
          </w:tcPr>
          <w:p w14:paraId="2B6EF098" w14:textId="77777777" w:rsidR="00B8265B" w:rsidRDefault="00B8265B" w:rsidP="00D56D97">
            <w:pPr>
              <w:pStyle w:val="SectionText0"/>
              <w:spacing w:before="240"/>
            </w:pPr>
            <w:r>
              <w:t>15.2636</w:t>
            </w:r>
          </w:p>
        </w:tc>
        <w:tc>
          <w:tcPr>
            <w:tcW w:w="1552" w:type="dxa"/>
            <w:tcBorders>
              <w:top w:val="double" w:sz="4" w:space="0" w:color="auto"/>
              <w:left w:val="nil"/>
              <w:bottom w:val="nil"/>
              <w:right w:val="nil"/>
            </w:tcBorders>
          </w:tcPr>
          <w:p w14:paraId="5A10CFC8" w14:textId="77777777" w:rsidR="00B8265B" w:rsidRPr="00F27A73" w:rsidRDefault="00B8265B" w:rsidP="00D56D97">
            <w:pPr>
              <w:pStyle w:val="SectionText0"/>
              <w:spacing w:before="240"/>
            </w:pPr>
            <w:r w:rsidRPr="00F27A73">
              <w:t>&lt;0.001</w:t>
            </w:r>
          </w:p>
        </w:tc>
      </w:tr>
      <w:tr w:rsidR="00B8265B" w14:paraId="604A78F1" w14:textId="77777777" w:rsidTr="00D56D97">
        <w:tc>
          <w:tcPr>
            <w:tcW w:w="3119" w:type="dxa"/>
            <w:tcBorders>
              <w:top w:val="nil"/>
              <w:left w:val="nil"/>
              <w:bottom w:val="nil"/>
              <w:right w:val="nil"/>
            </w:tcBorders>
          </w:tcPr>
          <w:p w14:paraId="69E4BC82" w14:textId="77777777" w:rsidR="00B8265B" w:rsidRDefault="00B8265B" w:rsidP="00D56D97">
            <w:pPr>
              <w:pStyle w:val="SectionText0"/>
            </w:pPr>
            <w:r>
              <w:t>Behaviour</w:t>
            </w:r>
          </w:p>
        </w:tc>
        <w:tc>
          <w:tcPr>
            <w:tcW w:w="1417" w:type="dxa"/>
            <w:tcBorders>
              <w:top w:val="nil"/>
              <w:left w:val="nil"/>
              <w:bottom w:val="nil"/>
              <w:right w:val="nil"/>
            </w:tcBorders>
          </w:tcPr>
          <w:p w14:paraId="0720B573" w14:textId="77777777" w:rsidR="00B8265B" w:rsidRDefault="00B8265B" w:rsidP="00D56D97">
            <w:pPr>
              <w:pStyle w:val="SectionText0"/>
            </w:pPr>
            <w:r>
              <w:t>0.0263</w:t>
            </w:r>
          </w:p>
        </w:tc>
        <w:tc>
          <w:tcPr>
            <w:tcW w:w="2410" w:type="dxa"/>
            <w:tcBorders>
              <w:top w:val="nil"/>
              <w:left w:val="nil"/>
              <w:bottom w:val="nil"/>
              <w:right w:val="nil"/>
            </w:tcBorders>
          </w:tcPr>
          <w:p w14:paraId="0CDDB7AD" w14:textId="77777777" w:rsidR="00B8265B" w:rsidRDefault="00B8265B" w:rsidP="00D56D97">
            <w:pPr>
              <w:pStyle w:val="SectionText0"/>
            </w:pPr>
            <w:r>
              <w:t>0.0226</w:t>
            </w:r>
          </w:p>
        </w:tc>
        <w:tc>
          <w:tcPr>
            <w:tcW w:w="1000" w:type="dxa"/>
            <w:tcBorders>
              <w:top w:val="nil"/>
              <w:left w:val="nil"/>
              <w:bottom w:val="nil"/>
              <w:right w:val="nil"/>
            </w:tcBorders>
          </w:tcPr>
          <w:p w14:paraId="30DC127C" w14:textId="77777777" w:rsidR="00B8265B" w:rsidRDefault="00B8265B" w:rsidP="00D56D97">
            <w:pPr>
              <w:pStyle w:val="SectionText0"/>
            </w:pPr>
            <w:r>
              <w:t>1.1600</w:t>
            </w:r>
          </w:p>
        </w:tc>
        <w:tc>
          <w:tcPr>
            <w:tcW w:w="1552" w:type="dxa"/>
            <w:tcBorders>
              <w:top w:val="nil"/>
              <w:left w:val="nil"/>
              <w:bottom w:val="nil"/>
              <w:right w:val="nil"/>
            </w:tcBorders>
          </w:tcPr>
          <w:p w14:paraId="05BDE017" w14:textId="77777777" w:rsidR="00B8265B" w:rsidRDefault="00B8265B" w:rsidP="00D56D97">
            <w:pPr>
              <w:pStyle w:val="SectionText0"/>
            </w:pPr>
            <w:r>
              <w:t>0.248</w:t>
            </w:r>
          </w:p>
        </w:tc>
      </w:tr>
      <w:tr w:rsidR="00B8265B" w14:paraId="318F0F7B" w14:textId="77777777" w:rsidTr="00D56D97">
        <w:tc>
          <w:tcPr>
            <w:tcW w:w="3119" w:type="dxa"/>
            <w:tcBorders>
              <w:top w:val="nil"/>
              <w:left w:val="nil"/>
              <w:bottom w:val="nil"/>
              <w:right w:val="nil"/>
            </w:tcBorders>
          </w:tcPr>
          <w:p w14:paraId="240EA44C" w14:textId="77777777" w:rsidR="00B8265B" w:rsidRDefault="00B8265B" w:rsidP="00D56D97">
            <w:pPr>
              <w:pStyle w:val="SectionText0"/>
            </w:pPr>
            <w:r>
              <w:t>Sentinel Presence</w:t>
            </w:r>
          </w:p>
        </w:tc>
        <w:tc>
          <w:tcPr>
            <w:tcW w:w="1417" w:type="dxa"/>
            <w:tcBorders>
              <w:top w:val="nil"/>
              <w:left w:val="nil"/>
              <w:bottom w:val="nil"/>
              <w:right w:val="nil"/>
            </w:tcBorders>
          </w:tcPr>
          <w:p w14:paraId="60C1BCEB" w14:textId="77777777" w:rsidR="00B8265B" w:rsidRDefault="00B8265B" w:rsidP="00D56D97">
            <w:pPr>
              <w:pStyle w:val="SectionText0"/>
            </w:pPr>
            <w:r>
              <w:t>-0.0335</w:t>
            </w:r>
          </w:p>
        </w:tc>
        <w:tc>
          <w:tcPr>
            <w:tcW w:w="2410" w:type="dxa"/>
            <w:tcBorders>
              <w:top w:val="nil"/>
              <w:left w:val="nil"/>
              <w:bottom w:val="nil"/>
              <w:right w:val="nil"/>
            </w:tcBorders>
          </w:tcPr>
          <w:p w14:paraId="03795DE3" w14:textId="77777777" w:rsidR="00B8265B" w:rsidRDefault="00B8265B" w:rsidP="00D56D97">
            <w:pPr>
              <w:pStyle w:val="SectionText0"/>
            </w:pPr>
            <w:r>
              <w:t>0.0234</w:t>
            </w:r>
          </w:p>
        </w:tc>
        <w:tc>
          <w:tcPr>
            <w:tcW w:w="1000" w:type="dxa"/>
            <w:tcBorders>
              <w:top w:val="nil"/>
              <w:left w:val="nil"/>
              <w:bottom w:val="nil"/>
              <w:right w:val="nil"/>
            </w:tcBorders>
          </w:tcPr>
          <w:p w14:paraId="62139120" w14:textId="77777777" w:rsidR="00B8265B" w:rsidRDefault="00B8265B" w:rsidP="00D56D97">
            <w:pPr>
              <w:pStyle w:val="SectionText0"/>
            </w:pPr>
            <w:r>
              <w:t>-1.4314</w:t>
            </w:r>
          </w:p>
        </w:tc>
        <w:tc>
          <w:tcPr>
            <w:tcW w:w="1552" w:type="dxa"/>
            <w:tcBorders>
              <w:top w:val="nil"/>
              <w:left w:val="nil"/>
              <w:bottom w:val="nil"/>
              <w:right w:val="nil"/>
            </w:tcBorders>
          </w:tcPr>
          <w:p w14:paraId="23B3534A" w14:textId="77777777" w:rsidR="00B8265B" w:rsidRDefault="00B8265B" w:rsidP="00D56D97">
            <w:pPr>
              <w:pStyle w:val="SectionText0"/>
            </w:pPr>
            <w:r>
              <w:t>0.154</w:t>
            </w:r>
          </w:p>
        </w:tc>
      </w:tr>
      <w:tr w:rsidR="00B8265B" w14:paraId="22451853" w14:textId="77777777" w:rsidTr="00D56D97">
        <w:tc>
          <w:tcPr>
            <w:tcW w:w="3119" w:type="dxa"/>
            <w:tcBorders>
              <w:top w:val="nil"/>
              <w:left w:val="nil"/>
              <w:bottom w:val="double" w:sz="4" w:space="0" w:color="auto"/>
              <w:right w:val="nil"/>
            </w:tcBorders>
          </w:tcPr>
          <w:p w14:paraId="5851B41B" w14:textId="77777777" w:rsidR="00B8265B" w:rsidRDefault="00B8265B" w:rsidP="00D56D97">
            <w:pPr>
              <w:pStyle w:val="SectionText0"/>
            </w:pPr>
            <w:r>
              <w:t>Generalized Environment</w:t>
            </w:r>
          </w:p>
        </w:tc>
        <w:tc>
          <w:tcPr>
            <w:tcW w:w="1417" w:type="dxa"/>
            <w:tcBorders>
              <w:top w:val="nil"/>
              <w:left w:val="nil"/>
              <w:bottom w:val="double" w:sz="4" w:space="0" w:color="auto"/>
              <w:right w:val="nil"/>
            </w:tcBorders>
          </w:tcPr>
          <w:p w14:paraId="51774227" w14:textId="77777777" w:rsidR="00B8265B" w:rsidRDefault="00B8265B" w:rsidP="00D56D97">
            <w:pPr>
              <w:pStyle w:val="SectionText0"/>
            </w:pPr>
            <w:r>
              <w:t>0.0336</w:t>
            </w:r>
          </w:p>
        </w:tc>
        <w:tc>
          <w:tcPr>
            <w:tcW w:w="2410" w:type="dxa"/>
            <w:tcBorders>
              <w:top w:val="nil"/>
              <w:left w:val="nil"/>
              <w:bottom w:val="double" w:sz="4" w:space="0" w:color="auto"/>
              <w:right w:val="nil"/>
            </w:tcBorders>
          </w:tcPr>
          <w:p w14:paraId="6731C3E8" w14:textId="77777777" w:rsidR="00B8265B" w:rsidRDefault="00B8265B" w:rsidP="00D56D97">
            <w:pPr>
              <w:pStyle w:val="SectionText0"/>
            </w:pPr>
            <w:r>
              <w:t>0.0230</w:t>
            </w:r>
          </w:p>
        </w:tc>
        <w:tc>
          <w:tcPr>
            <w:tcW w:w="1000" w:type="dxa"/>
            <w:tcBorders>
              <w:top w:val="nil"/>
              <w:left w:val="nil"/>
              <w:bottom w:val="double" w:sz="4" w:space="0" w:color="auto"/>
              <w:right w:val="nil"/>
            </w:tcBorders>
          </w:tcPr>
          <w:p w14:paraId="7B359124" w14:textId="77777777" w:rsidR="00B8265B" w:rsidRDefault="00B8265B" w:rsidP="00D56D97">
            <w:pPr>
              <w:pStyle w:val="SectionText0"/>
            </w:pPr>
            <w:r>
              <w:t>1.4625</w:t>
            </w:r>
          </w:p>
        </w:tc>
        <w:tc>
          <w:tcPr>
            <w:tcW w:w="1552" w:type="dxa"/>
            <w:tcBorders>
              <w:top w:val="nil"/>
              <w:left w:val="nil"/>
              <w:bottom w:val="double" w:sz="4" w:space="0" w:color="auto"/>
              <w:right w:val="nil"/>
            </w:tcBorders>
          </w:tcPr>
          <w:p w14:paraId="510E0791" w14:textId="77777777" w:rsidR="00B8265B" w:rsidRDefault="00B8265B" w:rsidP="00D56D97">
            <w:pPr>
              <w:pStyle w:val="SectionText0"/>
            </w:pPr>
            <w:r>
              <w:t>0.146</w:t>
            </w:r>
          </w:p>
        </w:tc>
      </w:tr>
      <w:tr w:rsidR="00B8265B" w14:paraId="15FD2D2F" w14:textId="77777777" w:rsidTr="00D56D97">
        <w:tc>
          <w:tcPr>
            <w:tcW w:w="3119" w:type="dxa"/>
            <w:tcBorders>
              <w:top w:val="double" w:sz="4" w:space="0" w:color="auto"/>
              <w:left w:val="nil"/>
              <w:bottom w:val="nil"/>
              <w:right w:val="nil"/>
            </w:tcBorders>
          </w:tcPr>
          <w:p w14:paraId="4FC2E90A" w14:textId="77777777" w:rsidR="00B8265B" w:rsidRDefault="00B8265B" w:rsidP="00D56D97">
            <w:pPr>
              <w:pStyle w:val="SectionText0"/>
            </w:pPr>
            <w:r>
              <w:t>Observations</w:t>
            </w:r>
          </w:p>
        </w:tc>
        <w:tc>
          <w:tcPr>
            <w:tcW w:w="1417" w:type="dxa"/>
            <w:tcBorders>
              <w:top w:val="double" w:sz="4" w:space="0" w:color="auto"/>
              <w:left w:val="nil"/>
              <w:bottom w:val="nil"/>
              <w:right w:val="nil"/>
            </w:tcBorders>
          </w:tcPr>
          <w:p w14:paraId="03730A04" w14:textId="77777777" w:rsidR="00B8265B" w:rsidRDefault="00B8265B" w:rsidP="00D56D97">
            <w:pPr>
              <w:pStyle w:val="SectionText0"/>
            </w:pPr>
            <w:r>
              <w:t>154</w:t>
            </w:r>
          </w:p>
        </w:tc>
        <w:tc>
          <w:tcPr>
            <w:tcW w:w="2410" w:type="dxa"/>
            <w:tcBorders>
              <w:top w:val="double" w:sz="4" w:space="0" w:color="auto"/>
              <w:left w:val="nil"/>
              <w:bottom w:val="nil"/>
              <w:right w:val="nil"/>
            </w:tcBorders>
          </w:tcPr>
          <w:p w14:paraId="6F53E5B6" w14:textId="77777777" w:rsidR="00B8265B" w:rsidRDefault="00B8265B" w:rsidP="00D56D97">
            <w:pPr>
              <w:pStyle w:val="SectionText1"/>
            </w:pPr>
          </w:p>
        </w:tc>
        <w:tc>
          <w:tcPr>
            <w:tcW w:w="1000" w:type="dxa"/>
            <w:tcBorders>
              <w:top w:val="double" w:sz="4" w:space="0" w:color="auto"/>
              <w:left w:val="nil"/>
              <w:bottom w:val="nil"/>
              <w:right w:val="nil"/>
            </w:tcBorders>
          </w:tcPr>
          <w:p w14:paraId="00A0620B" w14:textId="77777777" w:rsidR="00B8265B" w:rsidRDefault="00B8265B" w:rsidP="00D56D97">
            <w:pPr>
              <w:pStyle w:val="SectionText1"/>
            </w:pPr>
          </w:p>
        </w:tc>
        <w:tc>
          <w:tcPr>
            <w:tcW w:w="1552" w:type="dxa"/>
            <w:tcBorders>
              <w:top w:val="double" w:sz="4" w:space="0" w:color="auto"/>
              <w:left w:val="nil"/>
              <w:bottom w:val="nil"/>
              <w:right w:val="nil"/>
            </w:tcBorders>
          </w:tcPr>
          <w:p w14:paraId="23DDFB44" w14:textId="77777777" w:rsidR="00B8265B" w:rsidRDefault="00B8265B" w:rsidP="00D56D97">
            <w:pPr>
              <w:pStyle w:val="SectionText1"/>
            </w:pPr>
          </w:p>
        </w:tc>
      </w:tr>
      <w:tr w:rsidR="00B8265B" w14:paraId="4E76DB83" w14:textId="77777777" w:rsidTr="00D56D97">
        <w:tc>
          <w:tcPr>
            <w:tcW w:w="3119" w:type="dxa"/>
            <w:tcBorders>
              <w:top w:val="nil"/>
              <w:left w:val="nil"/>
              <w:bottom w:val="nil"/>
              <w:right w:val="nil"/>
            </w:tcBorders>
          </w:tcPr>
          <w:p w14:paraId="2CBB1C02" w14:textId="77777777" w:rsidR="00B8265B" w:rsidRPr="00F27A73" w:rsidRDefault="00B8265B" w:rsidP="00D56D97">
            <w:pPr>
              <w:pStyle w:val="SectionText0"/>
            </w:pPr>
            <w:r>
              <w:t>R</w:t>
            </w:r>
            <w:r>
              <w:rPr>
                <w:vertAlign w:val="superscript"/>
              </w:rPr>
              <w:t>2</w:t>
            </w:r>
            <w:r>
              <w:t>/R</w:t>
            </w:r>
            <w:r>
              <w:rPr>
                <w:vertAlign w:val="superscript"/>
              </w:rPr>
              <w:t>2</w:t>
            </w:r>
            <w:r>
              <w:t xml:space="preserve"> adjusted</w:t>
            </w:r>
          </w:p>
        </w:tc>
        <w:tc>
          <w:tcPr>
            <w:tcW w:w="1417" w:type="dxa"/>
            <w:tcBorders>
              <w:top w:val="nil"/>
              <w:left w:val="nil"/>
              <w:bottom w:val="nil"/>
              <w:right w:val="nil"/>
            </w:tcBorders>
          </w:tcPr>
          <w:p w14:paraId="212E5634" w14:textId="77777777" w:rsidR="00B8265B" w:rsidRDefault="00B8265B" w:rsidP="00D56D97">
            <w:pPr>
              <w:pStyle w:val="SectionText0"/>
            </w:pPr>
            <w:r>
              <w:t>0.037/0.018</w:t>
            </w:r>
          </w:p>
        </w:tc>
        <w:tc>
          <w:tcPr>
            <w:tcW w:w="2410" w:type="dxa"/>
            <w:tcBorders>
              <w:top w:val="nil"/>
              <w:left w:val="nil"/>
              <w:bottom w:val="nil"/>
              <w:right w:val="nil"/>
            </w:tcBorders>
          </w:tcPr>
          <w:p w14:paraId="09ADC014" w14:textId="77777777" w:rsidR="00B8265B" w:rsidRDefault="00B8265B" w:rsidP="00D56D97">
            <w:pPr>
              <w:pStyle w:val="SectionText1"/>
            </w:pPr>
          </w:p>
        </w:tc>
        <w:tc>
          <w:tcPr>
            <w:tcW w:w="1000" w:type="dxa"/>
            <w:tcBorders>
              <w:top w:val="nil"/>
              <w:left w:val="nil"/>
              <w:bottom w:val="nil"/>
              <w:right w:val="nil"/>
            </w:tcBorders>
          </w:tcPr>
          <w:p w14:paraId="69AE7D6B" w14:textId="77777777" w:rsidR="00B8265B" w:rsidRDefault="00B8265B" w:rsidP="00D56D97">
            <w:pPr>
              <w:pStyle w:val="SectionText1"/>
            </w:pPr>
          </w:p>
        </w:tc>
        <w:tc>
          <w:tcPr>
            <w:tcW w:w="1552" w:type="dxa"/>
            <w:tcBorders>
              <w:top w:val="nil"/>
              <w:left w:val="nil"/>
              <w:bottom w:val="nil"/>
              <w:right w:val="nil"/>
            </w:tcBorders>
          </w:tcPr>
          <w:p w14:paraId="660E5244" w14:textId="77777777" w:rsidR="00B8265B" w:rsidRDefault="00B8265B" w:rsidP="00D56D97">
            <w:pPr>
              <w:pStyle w:val="SectionText1"/>
            </w:pPr>
          </w:p>
        </w:tc>
      </w:tr>
    </w:tbl>
    <w:p w14:paraId="40CFFE24" w14:textId="77777777" w:rsidR="00B8265B" w:rsidRPr="006843E1" w:rsidRDefault="00B8265B" w:rsidP="00B8265B">
      <w:pPr>
        <w:pStyle w:val="SectionText0"/>
      </w:pPr>
    </w:p>
    <w:p w14:paraId="065584D9" w14:textId="77777777" w:rsidR="00B8265B" w:rsidRPr="006843E1" w:rsidRDefault="00B8265B" w:rsidP="00B8265B">
      <w:pPr>
        <w:pStyle w:val="SectionText0"/>
        <w:sectPr w:rsidR="00B8265B" w:rsidRPr="006843E1" w:rsidSect="00B8265B">
          <w:pgSz w:w="15840" w:h="12240" w:orient="landscape"/>
          <w:pgMar w:top="720" w:right="720" w:bottom="720" w:left="720" w:header="720" w:footer="720" w:gutter="0"/>
          <w:cols w:space="720"/>
          <w:docGrid w:linePitch="299"/>
        </w:sectPr>
      </w:pPr>
    </w:p>
    <w:p w14:paraId="19D61D2D" w14:textId="49E7580C" w:rsidR="00B8265B" w:rsidRPr="00765C24" w:rsidRDefault="00B8265B" w:rsidP="003F457B">
      <w:pPr>
        <w:pStyle w:val="SectionSubtitle"/>
      </w:pPr>
      <w:bookmarkStart w:id="104" w:name="_Toc162204965"/>
      <w:bookmarkStart w:id="105" w:name="_Toc162794610"/>
      <w:bookmarkStart w:id="106" w:name="_Toc171937068"/>
      <w:r w:rsidRPr="00765C24">
        <w:lastRenderedPageBreak/>
        <w:t>Duration of bouts of all behaviours</w:t>
      </w:r>
      <w:bookmarkEnd w:id="104"/>
      <w:bookmarkEnd w:id="105"/>
      <w:bookmarkEnd w:id="106"/>
    </w:p>
    <w:p w14:paraId="4629FE7F" w14:textId="64C6C2B1" w:rsidR="00B8265B" w:rsidRPr="00FC67F1" w:rsidRDefault="00B8265B" w:rsidP="00B8265B">
      <w:pPr>
        <w:pStyle w:val="SectionText0"/>
        <w:spacing w:line="480" w:lineRule="auto"/>
      </w:pPr>
      <w:r w:rsidRPr="00FC67F1">
        <w:t>In total, 3897 bouts were recorded, of which 2110 bouts were of “alert” behaviour, and 1787 bouts were of “foraging” behaviour. The average duration of bouts was 1.75 seconds. Bouts of alertness and foraging differed significantly (</w:t>
      </w:r>
      <m:oMath>
        <m:acc>
          <m:accPr>
            <m:ctrlPr>
              <w:rPr>
                <w:rFonts w:ascii="Cambria Math" w:hAnsi="Cambria Math"/>
              </w:rPr>
            </m:ctrlPr>
          </m:accPr>
          <m:e>
            <m:r>
              <w:rPr>
                <w:rFonts w:ascii="Cambria Math" w:hAnsi="Cambria Math"/>
              </w:rPr>
              <m:t>β</m:t>
            </m:r>
          </m:e>
        </m:acc>
      </m:oMath>
      <w:r w:rsidRPr="00FC67F1">
        <w:t xml:space="preserve"> = -0.256, SE = 0.051, t = -5.002,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with bouts of alertness significantly (</w:t>
      </w:r>
      <m:oMath>
        <m:acc>
          <m:accPr>
            <m:chr m:val="̅"/>
            <m:ctrlPr>
              <w:rPr>
                <w:rFonts w:ascii="Cambria Math" w:hAnsi="Cambria Math"/>
                <w:i/>
              </w:rPr>
            </m:ctrlPr>
          </m:accPr>
          <m:e>
            <m:r>
              <w:rPr>
                <w:rFonts w:ascii="Cambria Math" w:hAnsi="Cambria Math"/>
              </w:rPr>
              <m:t>x</m:t>
            </m:r>
          </m:e>
        </m:acc>
        <m:r>
          <w:rPr>
            <w:rFonts w:ascii="Cambria Math" w:hAnsi="Cambria Math"/>
          </w:rPr>
          <m:t>=</m:t>
        </m:r>
      </m:oMath>
      <w:r w:rsidRPr="00FC67F1">
        <w:t>1.64 seconds) shorter than bouts of foraging (1.88 seconds). Sentinel presence significantly increased the duration of bouts of all behaviours (</w:t>
      </w:r>
      <m:oMath>
        <m:acc>
          <m:accPr>
            <m:ctrlPr>
              <w:rPr>
                <w:rFonts w:ascii="Cambria Math" w:hAnsi="Cambria Math"/>
              </w:rPr>
            </m:ctrlPr>
          </m:accPr>
          <m:e>
            <m:r>
              <w:rPr>
                <w:rFonts w:ascii="Cambria Math" w:hAnsi="Cambria Math"/>
              </w:rPr>
              <m:t>β</m:t>
            </m:r>
          </m:e>
        </m:acc>
      </m:oMath>
      <w:r w:rsidRPr="00FC67F1">
        <w:t xml:space="preserve"> = 0.197, SE = 0.072, t = 2.741, p = 0.006;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xml:space="preserve">). </w:t>
      </w:r>
      <w:r>
        <w:t>In g</w:t>
      </w:r>
      <w:r w:rsidRPr="00FC67F1">
        <w:t>reen areas</w:t>
      </w:r>
      <w:r>
        <w:t>,</w:t>
      </w:r>
      <w:r w:rsidRPr="00FC67F1">
        <w:t xml:space="preserve"> bouts of all behaviours </w:t>
      </w:r>
      <w:r>
        <w:t xml:space="preserve">were significantly longer </w:t>
      </w:r>
      <w:r w:rsidRPr="00FC67F1">
        <w:t>than</w:t>
      </w:r>
      <w:r>
        <w:t xml:space="preserve"> in</w:t>
      </w:r>
      <w:r w:rsidRPr="00FC67F1">
        <w:t xml:space="preserve"> commercial areas (</w:t>
      </w:r>
      <m:oMath>
        <m:acc>
          <m:accPr>
            <m:ctrlPr>
              <w:rPr>
                <w:rFonts w:ascii="Cambria Math" w:hAnsi="Cambria Math"/>
              </w:rPr>
            </m:ctrlPr>
          </m:accPr>
          <m:e>
            <m:r>
              <w:rPr>
                <w:rFonts w:ascii="Cambria Math" w:hAnsi="Cambria Math"/>
              </w:rPr>
              <m:t>β</m:t>
            </m:r>
          </m:e>
        </m:acc>
      </m:oMath>
      <w:r w:rsidRPr="00FC67F1">
        <w:t xml:space="preserve"> = 0.353, SE = 0.087, t = 4.048,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Disturbance frequency had a significant effect on the duration of all bouts (</w:t>
      </w:r>
      <m:oMath>
        <m:acc>
          <m:accPr>
            <m:ctrlPr>
              <w:rPr>
                <w:rFonts w:ascii="Cambria Math" w:hAnsi="Cambria Math"/>
              </w:rPr>
            </m:ctrlPr>
          </m:accPr>
          <m:e>
            <m:r>
              <w:rPr>
                <w:rFonts w:ascii="Cambria Math" w:hAnsi="Cambria Math"/>
              </w:rPr>
              <m:t>β</m:t>
            </m:r>
          </m:e>
        </m:acc>
      </m:oMath>
      <w:r w:rsidRPr="00FC67F1">
        <w:t xml:space="preserve"> = -0.088, SE = 0.030, t = -2.975, p = 0.003; </w:t>
      </w:r>
      <w:r w:rsidR="008C0026" w:rsidRPr="008C0026">
        <w:rPr>
          <w:b/>
          <w:bCs/>
        </w:rPr>
        <w:fldChar w:fldCharType="begin"/>
      </w:r>
      <w:r w:rsidR="008C0026" w:rsidRPr="008C0026">
        <w:rPr>
          <w:b/>
          <w:bCs/>
        </w:rPr>
        <w:instrText xml:space="preserve"> REF _Ref171687228 \h </w:instrText>
      </w:r>
      <w:r w:rsidR="008C0026">
        <w:rPr>
          <w:b/>
          <w:bCs/>
        </w:rPr>
        <w:instrText xml:space="preserve"> \* MERGEFORMAT </w:instrText>
      </w:r>
      <w:r w:rsidR="008C0026" w:rsidRPr="008C0026">
        <w:rPr>
          <w:b/>
          <w:bCs/>
        </w:rPr>
      </w:r>
      <w:r w:rsidR="008C0026" w:rsidRPr="008C0026">
        <w:rPr>
          <w:b/>
          <w:bCs/>
        </w:rPr>
        <w:fldChar w:fldCharType="separate"/>
      </w:r>
      <w:r w:rsidR="005D3A05" w:rsidRPr="005D3A05">
        <w:rPr>
          <w:rStyle w:val="CaptionBChar"/>
          <w:rFonts w:eastAsia="Arial"/>
          <w:b w:val="0"/>
          <w:bCs w:val="0"/>
        </w:rPr>
        <w:t>Figure S3</w:t>
      </w:r>
      <w:r w:rsidR="008C0026"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with bout duration decreasing as disturbance frequency increased.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52, SE = 0.088, t = -2.863, p = 0.004;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8C0026">
        <w:rPr>
          <w:b/>
          <w:bCs/>
        </w:rPr>
        <w:t>,</w:t>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and between behaviour type and generalized environment (</w:t>
      </w:r>
      <m:oMath>
        <m:acc>
          <m:accPr>
            <m:ctrlPr>
              <w:rPr>
                <w:rFonts w:ascii="Cambria Math" w:hAnsi="Cambria Math"/>
              </w:rPr>
            </m:ctrlPr>
          </m:accPr>
          <m:e>
            <m:r>
              <w:rPr>
                <w:rFonts w:ascii="Cambria Math" w:hAnsi="Cambria Math"/>
              </w:rPr>
              <m:t>β</m:t>
            </m:r>
          </m:e>
        </m:acc>
      </m:oMath>
      <w:r w:rsidRPr="00FC67F1">
        <w:t xml:space="preserve"> = -0.202, SE = 0.054, t = -3.769,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8C0026">
        <w:rPr>
          <w:b/>
          <w:bCs/>
        </w:rPr>
        <w:t>).</w:t>
      </w:r>
    </w:p>
    <w:p w14:paraId="54151BFC" w14:textId="7905A1E6" w:rsidR="00B8265B" w:rsidRPr="00765C24" w:rsidRDefault="00B8265B" w:rsidP="003F457B">
      <w:pPr>
        <w:pStyle w:val="SectionSubtitle"/>
      </w:pPr>
      <w:bookmarkStart w:id="107" w:name="_Toc162204966"/>
      <w:bookmarkStart w:id="108" w:name="_Toc162794611"/>
      <w:bookmarkStart w:id="109" w:name="_Toc171937069"/>
      <w:r w:rsidRPr="00765C24">
        <w:t>Duration of bouts of “foraging” behaviour</w:t>
      </w:r>
      <w:bookmarkEnd w:id="107"/>
      <w:bookmarkEnd w:id="108"/>
      <w:bookmarkEnd w:id="109"/>
    </w:p>
    <w:p w14:paraId="48DF882F" w14:textId="22B4A3DF" w:rsidR="00B8265B" w:rsidRPr="00FC67F1" w:rsidRDefault="00B8265B" w:rsidP="00B8265B">
      <w:pPr>
        <w:pStyle w:val="SectionText0"/>
        <w:spacing w:line="480" w:lineRule="auto"/>
        <w:sectPr w:rsidR="00B8265B" w:rsidRPr="00FC67F1" w:rsidSect="00B8265B">
          <w:pgSz w:w="12240" w:h="15840"/>
          <w:pgMar w:top="1440" w:right="1440" w:bottom="1440" w:left="1440" w:header="720" w:footer="720" w:gutter="0"/>
          <w:cols w:space="720"/>
          <w:docGrid w:linePitch="299"/>
        </w:sectPr>
      </w:pPr>
      <w:r w:rsidRPr="00FC67F1">
        <w:t>Sentinel presence had no significant effect on the duration of bouts of foraging behaviour (</w:t>
      </w:r>
      <m:oMath>
        <m:acc>
          <m:accPr>
            <m:ctrlPr>
              <w:rPr>
                <w:rFonts w:ascii="Cambria Math" w:hAnsi="Cambria Math"/>
              </w:rPr>
            </m:ctrlPr>
          </m:accPr>
          <m:e>
            <m:r>
              <w:rPr>
                <w:rFonts w:ascii="Cambria Math" w:hAnsi="Cambria Math"/>
              </w:rPr>
              <m:t>β</m:t>
            </m:r>
          </m:e>
        </m:acc>
      </m:oMath>
      <w:r w:rsidRPr="00FC67F1">
        <w:t xml:space="preserve"> = 0.092, SE = 0.072, t = 1.280, p = 0.2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Generalized environment had a significant effect on the duration of bouts of foraging behaviour, with longer bouts in green areas (</w:t>
      </w:r>
      <m:oMath>
        <m:acc>
          <m:accPr>
            <m:ctrlPr>
              <w:rPr>
                <w:rFonts w:ascii="Cambria Math" w:hAnsi="Cambria Math"/>
              </w:rPr>
            </m:ctrlPr>
          </m:accPr>
          <m:e>
            <m:r>
              <w:rPr>
                <w:rFonts w:ascii="Cambria Math" w:hAnsi="Cambria Math"/>
              </w:rPr>
              <m:t>β</m:t>
            </m:r>
          </m:e>
        </m:acc>
      </m:oMath>
      <w:r w:rsidRPr="00FC67F1">
        <w:t xml:space="preserve"> = 0.383, SE = 0.078, t = 4.919,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Larger groups had significantly longer bouts of foraging behaviour (</w:t>
      </w:r>
      <m:oMath>
        <m:acc>
          <m:accPr>
            <m:ctrlPr>
              <w:rPr>
                <w:rFonts w:ascii="Cambria Math" w:hAnsi="Cambria Math"/>
              </w:rPr>
            </m:ctrlPr>
          </m:accPr>
          <m:e>
            <m:r>
              <w:rPr>
                <w:rFonts w:ascii="Cambria Math" w:hAnsi="Cambria Math"/>
              </w:rPr>
              <m:t>β</m:t>
            </m:r>
          </m:e>
        </m:acc>
      </m:oMath>
      <w:r w:rsidRPr="00FC67F1">
        <w:t xml:space="preserve"> = -0.152, SE = 0.068, t = -2.221, </w:t>
      </w:r>
    </w:p>
    <w:p w14:paraId="427853A8" w14:textId="77777777" w:rsidR="00B8265B" w:rsidRPr="006843E1" w:rsidRDefault="00B8265B" w:rsidP="00B8265B">
      <w:pPr>
        <w:pStyle w:val="SectionText0"/>
      </w:pPr>
      <w:r w:rsidRPr="006843E1">
        <w:rPr>
          <w:noProof/>
        </w:rPr>
        <w:lastRenderedPageBreak/>
        <w:drawing>
          <wp:inline distT="0" distB="0" distL="0" distR="0" wp14:anchorId="0FEDE315" wp14:editId="342D5FC4">
            <wp:extent cx="8579457" cy="6128184"/>
            <wp:effectExtent l="0" t="0" r="0" b="635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1D2E330B" w14:textId="5046E2E6"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10" w:name="_Ref151137725"/>
      <w:bookmarkStart w:id="111" w:name="_Ref169246911"/>
      <w:bookmarkStart w:id="112" w:name="_Toc171694934"/>
      <w:r w:rsidRPr="00BD6F06">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bookmarkEnd w:id="110"/>
      <w:r w:rsidRPr="00BD6F06">
        <w:rPr>
          <w:rStyle w:val="CaptionBChar"/>
          <w:rFonts w:eastAsia="Arial"/>
        </w:rPr>
        <w:t>:</w:t>
      </w:r>
      <w:r w:rsidRPr="006843E1">
        <w:t xml:space="preserve"> Mean bout duration of foragers in commercial and green areas. The error bars represent the standard error.</w:t>
      </w:r>
      <w:bookmarkEnd w:id="111"/>
      <w:bookmarkEnd w:id="112"/>
    </w:p>
    <w:p w14:paraId="1068ECC3" w14:textId="28F77C77" w:rsidR="00B8265B" w:rsidRPr="006843E1" w:rsidRDefault="00B8265B" w:rsidP="00B8265B">
      <w:pPr>
        <w:pStyle w:val="SectionText0"/>
      </w:pPr>
      <w:bookmarkStart w:id="113" w:name="_Ref151137897"/>
      <w:bookmarkStart w:id="114" w:name="_Ref151143600"/>
      <w:bookmarkStart w:id="115" w:name="_Toc171695710"/>
      <w:r w:rsidRPr="00BD6F06">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2</w:t>
      </w:r>
      <w:r w:rsidR="005D3A05">
        <w:rPr>
          <w:rStyle w:val="CaptionBChar"/>
          <w:rFonts w:eastAsia="Arial"/>
        </w:rPr>
        <w:fldChar w:fldCharType="end"/>
      </w:r>
      <w:bookmarkEnd w:id="113"/>
      <w:r w:rsidRPr="00BD6F06">
        <w:rPr>
          <w:rStyle w:val="CaptionBChar"/>
          <w:rFonts w:eastAsia="Arial"/>
        </w:rPr>
        <w:t>:</w:t>
      </w:r>
      <w:r w:rsidRPr="006843E1">
        <w:t xml:space="preserve"> Results of the linear mixed models fit to the mean bout duration</w:t>
      </w:r>
      <w:bookmarkEnd w:id="114"/>
      <w:r>
        <w:t>.</w:t>
      </w:r>
      <w:bookmarkEnd w:id="115"/>
    </w:p>
    <w:p w14:paraId="244FBE6C" w14:textId="77777777" w:rsidR="00B8265B" w:rsidRPr="006843E1" w:rsidRDefault="00B8265B" w:rsidP="00B8265B">
      <w:pPr>
        <w:pStyle w:val="CaptionB"/>
        <w:sectPr w:rsidR="00B8265B" w:rsidRPr="006843E1" w:rsidSect="00B8265B">
          <w:pgSz w:w="12240" w:h="15840"/>
          <w:pgMar w:top="720" w:right="720" w:bottom="720" w:left="720" w:header="720" w:footer="720" w:gutter="0"/>
          <w:cols w:space="720"/>
          <w:docGrid w:linePitch="299"/>
        </w:sectPr>
      </w:pPr>
      <w:r w:rsidRPr="006843E1">
        <w:rPr>
          <w:noProof/>
        </w:rPr>
        <w:drawing>
          <wp:inline distT="0" distB="0" distL="0" distR="0" wp14:anchorId="4BBFB273" wp14:editId="142DD43A">
            <wp:extent cx="6806565" cy="6098540"/>
            <wp:effectExtent l="0" t="0" r="0" b="0"/>
            <wp:docPr id="899011893"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1893" name="Picture 2" descr="A black background with a black squar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2248F6F3" w14:textId="39D68046" w:rsidR="00B8265B" w:rsidRPr="00FC67F1" w:rsidRDefault="00B8265B" w:rsidP="00B8265B">
      <w:pPr>
        <w:pStyle w:val="SectionText0"/>
        <w:spacing w:line="480" w:lineRule="auto"/>
      </w:pPr>
      <w:r w:rsidRPr="00FC67F1">
        <w:lastRenderedPageBreak/>
        <w:t xml:space="preserve">p = 0.026; </w:t>
      </w:r>
      <w:r w:rsidRPr="00E85341">
        <w:rPr>
          <w:b/>
          <w:bCs/>
        </w:rPr>
        <w:fldChar w:fldCharType="begin"/>
      </w:r>
      <w:r w:rsidRPr="00E85341">
        <w:rPr>
          <w:b/>
          <w:bCs/>
        </w:rPr>
        <w:instrText xml:space="preserve"> REF _Ref151142101 \h  \* MERGEFORMAT </w:instrText>
      </w:r>
      <w:r w:rsidRPr="00E85341">
        <w:rPr>
          <w:b/>
          <w:bCs/>
        </w:rPr>
      </w:r>
      <w:r w:rsidRPr="00E85341">
        <w:rPr>
          <w:b/>
          <w:bCs/>
        </w:rPr>
        <w:fldChar w:fldCharType="separate"/>
      </w:r>
      <w:r w:rsidR="005D3A05" w:rsidRPr="005D3A05">
        <w:rPr>
          <w:rStyle w:val="CaptionBChar"/>
          <w:rFonts w:eastAsia="Arial"/>
          <w:b w:val="0"/>
          <w:bCs w:val="0"/>
        </w:rPr>
        <w:t>Figure 3.4</w:t>
      </w:r>
      <w:r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xml:space="preserve">). </w:t>
      </w:r>
      <w:r>
        <w:t xml:space="preserve">Bouts of foraging behaviour were significantly shorter in the presence of bait </w:t>
      </w:r>
      <w:r w:rsidRPr="00FC67F1">
        <w:t>(</w:t>
      </w:r>
      <m:oMath>
        <m:acc>
          <m:accPr>
            <m:ctrlPr>
              <w:rPr>
                <w:rFonts w:ascii="Cambria Math" w:hAnsi="Cambria Math"/>
              </w:rPr>
            </m:ctrlPr>
          </m:accPr>
          <m:e>
            <m:r>
              <w:rPr>
                <w:rFonts w:ascii="Cambria Math" w:hAnsi="Cambria Math"/>
              </w:rPr>
              <m:t>β</m:t>
            </m:r>
          </m:e>
        </m:acc>
      </m:oMath>
      <w:r w:rsidRPr="00FC67F1">
        <w:t xml:space="preserve"> = -0.139, SE = 0.070, t = -1.989, p = 0.047; </w:t>
      </w:r>
      <w:r w:rsidR="00E85341" w:rsidRPr="00E85341">
        <w:rPr>
          <w:b/>
          <w:bCs/>
        </w:rPr>
        <w:fldChar w:fldCharType="begin"/>
      </w:r>
      <w:r w:rsidR="00E85341" w:rsidRPr="00E85341">
        <w:rPr>
          <w:b/>
          <w:bCs/>
        </w:rPr>
        <w:instrText xml:space="preserve"> REF _Ref171687729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4</w:t>
      </w:r>
      <w:r w:rsidR="00E85341"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xml:space="preserve">). </w:t>
      </w:r>
      <w:r>
        <w:t>The duration of bouts of foraging significantly decreased as disturbance frequency increased</w:t>
      </w:r>
      <w:r w:rsidRPr="00FC67F1">
        <w:t xml:space="preserve"> (</w:t>
      </w:r>
      <m:oMath>
        <m:acc>
          <m:accPr>
            <m:ctrlPr>
              <w:rPr>
                <w:rFonts w:ascii="Cambria Math" w:hAnsi="Cambria Math"/>
              </w:rPr>
            </m:ctrlPr>
          </m:accPr>
          <m:e>
            <m:r>
              <w:rPr>
                <w:rFonts w:ascii="Cambria Math" w:hAnsi="Cambria Math"/>
              </w:rPr>
              <m:t>β</m:t>
            </m:r>
          </m:e>
        </m:acc>
      </m:oMath>
      <w:r w:rsidRPr="00FC67F1">
        <w:t xml:space="preserve"> = -0.108, SE = 0.030, t = -3.566, p = &lt;0.001; </w:t>
      </w:r>
      <w:r w:rsidR="00E85341" w:rsidRPr="00E85341">
        <w:rPr>
          <w:b/>
          <w:bCs/>
        </w:rPr>
        <w:fldChar w:fldCharType="begin"/>
      </w:r>
      <w:r w:rsidR="00E85341" w:rsidRPr="00E85341">
        <w:rPr>
          <w:b/>
          <w:bCs/>
        </w:rPr>
        <w:instrText xml:space="preserve"> REF _Ref169247124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5</w:t>
      </w:r>
      <w:r w:rsidR="00E85341"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27, SE = 0.091, t = -2.485, p = 0.013; </w:t>
      </w:r>
      <w:r w:rsidRPr="00E85341">
        <w:rPr>
          <w:b/>
          <w:bCs/>
        </w:rPr>
        <w:fldChar w:fldCharType="begin"/>
      </w:r>
      <w:r w:rsidRPr="00E85341">
        <w:rPr>
          <w:b/>
          <w:bCs/>
        </w:rPr>
        <w:instrText xml:space="preserve"> REF _Ref151137725 \h  \* MERGEFORMAT </w:instrText>
      </w:r>
      <w:r w:rsidRPr="00E85341">
        <w:rPr>
          <w:b/>
          <w:bCs/>
        </w:rPr>
      </w:r>
      <w:r w:rsidRPr="00E85341">
        <w:rPr>
          <w:b/>
          <w:bCs/>
        </w:rPr>
        <w:fldChar w:fldCharType="separate"/>
      </w:r>
      <w:r w:rsidR="005D3A05" w:rsidRPr="005D3A05">
        <w:rPr>
          <w:rStyle w:val="CaptionBChar"/>
          <w:rFonts w:eastAsia="Arial"/>
          <w:b w:val="0"/>
          <w:bCs w:val="0"/>
        </w:rPr>
        <w:t>Figure 3.3</w:t>
      </w:r>
      <w:r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xml:space="preserve">). Post hoc tests </w:t>
      </w:r>
      <w:r>
        <w:t>showed</w:t>
      </w:r>
      <w:r w:rsidRPr="00FC67F1">
        <w:t xml:space="preserve">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383, SE = 0.078, z-ratio = -4.919, p &lt; 0.001; </w:t>
      </w:r>
      <w:r w:rsidR="00E85341" w:rsidRPr="00E85341">
        <w:rPr>
          <w:b/>
          <w:bCs/>
        </w:rPr>
        <w:fldChar w:fldCharType="begin"/>
      </w:r>
      <w:r w:rsidR="00E85341" w:rsidRPr="00E85341">
        <w:rPr>
          <w:b/>
          <w:bCs/>
        </w:rPr>
        <w:instrText xml:space="preserve"> REF _Ref171687818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3</w:t>
      </w:r>
      <w:r w:rsidR="00E85341" w:rsidRPr="00E85341">
        <w:rPr>
          <w:b/>
          <w:bCs/>
        </w:rPr>
        <w:fldChar w:fldCharType="end"/>
      </w:r>
      <w:r w:rsidRPr="00FC67F1">
        <w:t>). In the presence of a sentinel, foragers in green areas also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156, SE = 0.067, z-ratio = -2.337, p = 0.029; </w:t>
      </w:r>
      <w:r w:rsidR="00E85341" w:rsidRPr="00E85341">
        <w:rPr>
          <w:b/>
          <w:bCs/>
        </w:rPr>
        <w:fldChar w:fldCharType="begin"/>
      </w:r>
      <w:r w:rsidR="00E85341" w:rsidRPr="00E85341">
        <w:rPr>
          <w:b/>
          <w:bCs/>
        </w:rPr>
        <w:instrText xml:space="preserve"> REF _Ref171687818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3</w:t>
      </w:r>
      <w:r w:rsidR="00E85341" w:rsidRPr="00E85341">
        <w:rPr>
          <w:b/>
          <w:bCs/>
        </w:rPr>
        <w:fldChar w:fldCharType="end"/>
      </w:r>
      <w:r w:rsidRPr="00FC67F1">
        <w:t>). In green areas, foragers in the presence of a sentinel had marginally shorter bouts of foraging behaviour than in the absence of a sentinel (</w:t>
      </w:r>
      <m:oMath>
        <m:acc>
          <m:accPr>
            <m:ctrlPr>
              <w:rPr>
                <w:rFonts w:ascii="Cambria Math" w:hAnsi="Cambria Math"/>
              </w:rPr>
            </m:ctrlPr>
          </m:accPr>
          <m:e>
            <m:r>
              <w:rPr>
                <w:rFonts w:ascii="Cambria Math" w:hAnsi="Cambria Math"/>
              </w:rPr>
              <m:t>β</m:t>
            </m:r>
          </m:e>
        </m:acc>
      </m:oMath>
      <w:r w:rsidRPr="00FC67F1">
        <w:t xml:space="preserve"> = 0.135, SE = 0.068, z-ratio = 1.977, p = 0.058; </w:t>
      </w:r>
      <w:r w:rsidR="00E85341" w:rsidRPr="00E85341">
        <w:rPr>
          <w:b/>
          <w:bCs/>
        </w:rPr>
        <w:fldChar w:fldCharType="begin"/>
      </w:r>
      <w:r w:rsidR="00E85341" w:rsidRPr="00E85341">
        <w:rPr>
          <w:b/>
          <w:bCs/>
        </w:rPr>
        <w:instrText xml:space="preserve"> REF _Ref171687818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3</w:t>
      </w:r>
      <w:r w:rsidR="00E85341" w:rsidRPr="00E85341">
        <w:rPr>
          <w:b/>
          <w:bCs/>
        </w:rPr>
        <w:fldChar w:fldCharType="end"/>
      </w:r>
      <w:r w:rsidRPr="00FC67F1">
        <w:t>).</w:t>
      </w:r>
    </w:p>
    <w:p w14:paraId="64368737" w14:textId="1DF9AEF4" w:rsidR="00B8265B" w:rsidRPr="003A4704" w:rsidRDefault="00B8265B" w:rsidP="003F457B">
      <w:pPr>
        <w:pStyle w:val="SectionSubtitle"/>
      </w:pPr>
      <w:bookmarkStart w:id="116" w:name="_Toc162204967"/>
      <w:bookmarkStart w:id="117" w:name="_Toc162794612"/>
      <w:bookmarkStart w:id="118" w:name="_Toc171937070"/>
      <w:r w:rsidRPr="003A4704">
        <w:t>Duration of bouts of “alert” behaviour</w:t>
      </w:r>
      <w:bookmarkEnd w:id="116"/>
      <w:bookmarkEnd w:id="117"/>
      <w:bookmarkEnd w:id="118"/>
    </w:p>
    <w:p w14:paraId="1AEE3900" w14:textId="0BF8E7D6" w:rsidR="00B8265B" w:rsidRPr="00FC67F1" w:rsidRDefault="00B8265B" w:rsidP="00B8265B">
      <w:pPr>
        <w:pStyle w:val="SectionText0"/>
        <w:spacing w:line="480" w:lineRule="auto"/>
      </w:pPr>
      <w:r w:rsidRPr="00FC67F1">
        <w:t xml:space="preserve">Sentinel behaviour, generalized environment, group size, bait presence and disturbance frequency had no significant effect on the duration of bouts of alert behaviour (p </w:t>
      </w:r>
      <w:r>
        <w:t>&gt;</w:t>
      </w:r>
      <w:r w:rsidRPr="00FC67F1">
        <w:t xml:space="preserve"> 0.</w:t>
      </w:r>
      <w:r>
        <w:t>05</w:t>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We found a significant interaction between sentinel behaviour and generalized environment (</w:t>
      </w:r>
      <m:oMath>
        <m:acc>
          <m:accPr>
            <m:ctrlPr>
              <w:rPr>
                <w:rFonts w:ascii="Cambria Math" w:hAnsi="Cambria Math"/>
              </w:rPr>
            </m:ctrlPr>
          </m:accPr>
          <m:e>
            <m:r>
              <w:rPr>
                <w:rFonts w:ascii="Cambria Math" w:hAnsi="Cambria Math"/>
              </w:rPr>
              <m:t>β</m:t>
            </m:r>
          </m:e>
        </m:acc>
      </m:oMath>
      <w:r w:rsidRPr="00FC67F1">
        <w:t xml:space="preserve"> = -0.274, SE = 0.135, t = -2.024, p = 0.043; </w:t>
      </w:r>
      <w:r w:rsidRPr="00E85341">
        <w:rPr>
          <w:b/>
          <w:bCs/>
        </w:rPr>
        <w:fldChar w:fldCharType="begin"/>
      </w:r>
      <w:r w:rsidRPr="00E85341">
        <w:rPr>
          <w:b/>
          <w:bCs/>
        </w:rPr>
        <w:instrText xml:space="preserve"> REF _Ref151137725 \h  \* MERGEFORMAT </w:instrText>
      </w:r>
      <w:r w:rsidRPr="00E85341">
        <w:rPr>
          <w:b/>
          <w:bCs/>
        </w:rPr>
      </w:r>
      <w:r w:rsidRPr="00E85341">
        <w:rPr>
          <w:b/>
          <w:bCs/>
        </w:rPr>
        <w:fldChar w:fldCharType="separate"/>
      </w:r>
      <w:r w:rsidR="005D3A05" w:rsidRPr="005D3A05">
        <w:rPr>
          <w:rStyle w:val="CaptionBChar"/>
          <w:rFonts w:eastAsia="Arial"/>
          <w:b w:val="0"/>
          <w:bCs w:val="0"/>
        </w:rPr>
        <w:t>Figure 3.3</w:t>
      </w:r>
      <w:r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Post hoc pairwise t-tests revealed no significant differences in the duration of bouts of alert behaviour.</w:t>
      </w:r>
    </w:p>
    <w:p w14:paraId="400D7DAE" w14:textId="77777777" w:rsidR="00B8265B" w:rsidRPr="006843E1" w:rsidRDefault="00B8265B" w:rsidP="00B8265B">
      <w:pPr>
        <w:pStyle w:val="SectionText0"/>
        <w:sectPr w:rsidR="00B8265B" w:rsidRPr="006843E1" w:rsidSect="00B8265B">
          <w:pgSz w:w="12240" w:h="15840"/>
          <w:pgMar w:top="1440" w:right="1440" w:bottom="1440" w:left="1440" w:header="720" w:footer="720" w:gutter="0"/>
          <w:cols w:space="720"/>
        </w:sectPr>
      </w:pPr>
    </w:p>
    <w:p w14:paraId="609B5D64" w14:textId="77777777" w:rsidR="00B8265B" w:rsidRPr="006843E1" w:rsidRDefault="00B8265B" w:rsidP="00B8265B">
      <w:pPr>
        <w:pStyle w:val="SectionText0"/>
      </w:pPr>
      <w:r w:rsidRPr="006843E1">
        <w:rPr>
          <w:noProof/>
        </w:rPr>
        <w:lastRenderedPageBreak/>
        <w:drawing>
          <wp:inline distT="0" distB="0" distL="0" distR="0" wp14:anchorId="3D335E82" wp14:editId="76BD65DC">
            <wp:extent cx="5903665" cy="4220871"/>
            <wp:effectExtent l="0" t="0" r="1905" b="8255"/>
            <wp:docPr id="572987022" name="Picture 14" descr="A graph of numbers and a number of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987022" name="Picture 14" descr="A graph of numbers and a number of group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27689" cy="4238047"/>
                    </a:xfrm>
                    <a:prstGeom prst="rect">
                      <a:avLst/>
                    </a:prstGeom>
                    <a:noFill/>
                    <a:ln>
                      <a:noFill/>
                    </a:ln>
                  </pic:spPr>
                </pic:pic>
              </a:graphicData>
            </a:graphic>
          </wp:inline>
        </w:drawing>
      </w:r>
    </w:p>
    <w:p w14:paraId="435AB5B8" w14:textId="41A4486E"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19" w:name="_Ref151142101"/>
      <w:bookmarkStart w:id="120" w:name="_Toc171694935"/>
      <w:r w:rsidRPr="00215D50">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4</w:t>
      </w:r>
      <w:r w:rsidR="003F457B">
        <w:rPr>
          <w:rStyle w:val="CaptionBChar"/>
          <w:rFonts w:eastAsia="Arial"/>
        </w:rPr>
        <w:fldChar w:fldCharType="end"/>
      </w:r>
      <w:bookmarkEnd w:id="119"/>
      <w:r w:rsidRPr="00215D50">
        <w:rPr>
          <w:rStyle w:val="CaptionBChar"/>
          <w:rFonts w:eastAsia="Arial"/>
        </w:rPr>
        <w:t>:</w:t>
      </w:r>
      <w:r w:rsidRPr="006843E1">
        <w:t xml:space="preserve"> Mean foraging bout duration of crows in small and large groups. Error bars represent the standard error.</w:t>
      </w:r>
      <w:bookmarkEnd w:id="120"/>
    </w:p>
    <w:p w14:paraId="09FA3F5F" w14:textId="53F9D2B6" w:rsidR="00B8265B" w:rsidRPr="003A4704" w:rsidRDefault="00B8265B" w:rsidP="003F457B">
      <w:pPr>
        <w:pStyle w:val="SectionSubtitle"/>
      </w:pPr>
      <w:bookmarkStart w:id="121" w:name="_Toc162204968"/>
      <w:bookmarkStart w:id="122" w:name="_Toc162794613"/>
      <w:bookmarkStart w:id="123" w:name="_Toc171937071"/>
      <w:r w:rsidRPr="003A4704">
        <w:lastRenderedPageBreak/>
        <w:t>Foraging rate</w:t>
      </w:r>
      <w:bookmarkEnd w:id="121"/>
      <w:bookmarkEnd w:id="122"/>
      <w:bookmarkEnd w:id="123"/>
    </w:p>
    <w:p w14:paraId="605DC5B9" w14:textId="77E00B43" w:rsidR="00B8265B" w:rsidRPr="00FC67F1" w:rsidRDefault="00B8265B" w:rsidP="00B8265B">
      <w:pPr>
        <w:pStyle w:val="SectionText0"/>
        <w:spacing w:line="480" w:lineRule="auto"/>
      </w:pPr>
      <w:r w:rsidRPr="00FC67F1">
        <w:t xml:space="preserve">Neither the presence of a sentinel, the generalized environment, nor group size had a significant effect on the peck rate of foragers (p &gt; 0.233; </w:t>
      </w:r>
      <w:r w:rsidR="00DE414B" w:rsidRPr="00DE414B">
        <w:rPr>
          <w:b/>
          <w:bCs/>
        </w:rPr>
        <w:fldChar w:fldCharType="begin"/>
      </w:r>
      <w:r w:rsidR="00DE414B" w:rsidRPr="00DE414B">
        <w:rPr>
          <w:b/>
          <w:bCs/>
        </w:rPr>
        <w:instrText xml:space="preserve"> REF _Ref169247355 \h </w:instrText>
      </w:r>
      <w:r w:rsidR="00DE414B">
        <w:rPr>
          <w:b/>
          <w:bCs/>
        </w:rPr>
        <w:instrText xml:space="preserve"> \* MERGEFORMAT </w:instrText>
      </w:r>
      <w:r w:rsidR="00DE414B" w:rsidRPr="00DE414B">
        <w:rPr>
          <w:b/>
          <w:bCs/>
        </w:rPr>
      </w:r>
      <w:r w:rsidR="00DE414B" w:rsidRPr="00DE414B">
        <w:rPr>
          <w:b/>
          <w:bCs/>
        </w:rPr>
        <w:fldChar w:fldCharType="separate"/>
      </w:r>
      <w:r w:rsidR="005D3A05" w:rsidRPr="005D3A05">
        <w:rPr>
          <w:rStyle w:val="CaptionBChar"/>
          <w:rFonts w:eastAsia="Arial"/>
          <w:b w:val="0"/>
          <w:bCs w:val="0"/>
        </w:rPr>
        <w:t>Figure S6</w:t>
      </w:r>
      <w:r w:rsidR="00DE414B"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 xml:space="preserve">). </w:t>
      </w:r>
      <w:r>
        <w:t>Foragers increased their peck rate in the presence of bait</w:t>
      </w:r>
      <w:r w:rsidRPr="00FC67F1">
        <w:t xml:space="preserve"> (</w:t>
      </w:r>
      <m:oMath>
        <m:acc>
          <m:accPr>
            <m:ctrlPr>
              <w:rPr>
                <w:rFonts w:ascii="Cambria Math" w:hAnsi="Cambria Math"/>
              </w:rPr>
            </m:ctrlPr>
          </m:accPr>
          <m:e>
            <m:r>
              <w:rPr>
                <w:rFonts w:ascii="Cambria Math" w:hAnsi="Cambria Math"/>
              </w:rPr>
              <m:t>β</m:t>
            </m:r>
          </m:e>
        </m:acc>
      </m:oMath>
      <w:r w:rsidRPr="00FC67F1">
        <w:t xml:space="preserve"> = 13.990, t = 2.231, p = 0.020; </w:t>
      </w:r>
      <w:r w:rsidR="00DE414B" w:rsidRPr="00DE414B">
        <w:rPr>
          <w:b/>
          <w:bCs/>
        </w:rPr>
        <w:fldChar w:fldCharType="begin"/>
      </w:r>
      <w:r w:rsidR="00DE414B" w:rsidRPr="00DE414B">
        <w:rPr>
          <w:b/>
          <w:bCs/>
        </w:rPr>
        <w:instrText xml:space="preserve"> REF _Ref171688226 \h </w:instrText>
      </w:r>
      <w:r w:rsidR="00DE414B">
        <w:rPr>
          <w:b/>
          <w:bCs/>
        </w:rPr>
        <w:instrText xml:space="preserve"> \* MERGEFORMAT </w:instrText>
      </w:r>
      <w:r w:rsidR="00DE414B" w:rsidRPr="00DE414B">
        <w:rPr>
          <w:b/>
          <w:bCs/>
        </w:rPr>
      </w:r>
      <w:r w:rsidR="00DE414B" w:rsidRPr="00DE414B">
        <w:rPr>
          <w:b/>
          <w:bCs/>
        </w:rPr>
        <w:fldChar w:fldCharType="separate"/>
      </w:r>
      <w:r w:rsidR="005D3A05" w:rsidRPr="005D3A05">
        <w:rPr>
          <w:rStyle w:val="CaptionBChar"/>
          <w:rFonts w:eastAsia="Arial"/>
          <w:b w:val="0"/>
          <w:bCs w:val="0"/>
        </w:rPr>
        <w:t>Figure S7</w:t>
      </w:r>
      <w:r w:rsidR="00DE414B"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 Peck rate increased significantly with disturbance frequency (</w:t>
      </w:r>
      <m:oMath>
        <m:acc>
          <m:accPr>
            <m:ctrlPr>
              <w:rPr>
                <w:rFonts w:ascii="Cambria Math" w:hAnsi="Cambria Math"/>
              </w:rPr>
            </m:ctrlPr>
          </m:accPr>
          <m:e>
            <m:r>
              <w:rPr>
                <w:rFonts w:ascii="Cambria Math" w:hAnsi="Cambria Math"/>
              </w:rPr>
              <m:t>β</m:t>
            </m:r>
          </m:e>
        </m:acc>
      </m:oMath>
      <w:r w:rsidRPr="00FC67F1">
        <w:t xml:space="preserve"> = 5.290, t = 2.312, p = 0.021; </w:t>
      </w:r>
      <w:r w:rsidRPr="00DE414B">
        <w:rPr>
          <w:b/>
          <w:bCs/>
        </w:rPr>
        <w:fldChar w:fldCharType="begin"/>
      </w:r>
      <w:r w:rsidRPr="00DE414B">
        <w:rPr>
          <w:b/>
          <w:bCs/>
        </w:rPr>
        <w:instrText xml:space="preserve"> REF _Ref151145969 \h  \* MERGEFORMAT </w:instrText>
      </w:r>
      <w:r w:rsidRPr="00DE414B">
        <w:rPr>
          <w:b/>
          <w:bCs/>
        </w:rPr>
      </w:r>
      <w:r w:rsidRPr="00DE414B">
        <w:rPr>
          <w:b/>
          <w:bCs/>
        </w:rPr>
        <w:fldChar w:fldCharType="separate"/>
      </w:r>
      <w:r w:rsidR="005D3A05" w:rsidRPr="005D3A05">
        <w:rPr>
          <w:rStyle w:val="CaptionBChar"/>
          <w:rFonts w:eastAsia="Arial"/>
          <w:b w:val="0"/>
          <w:bCs w:val="0"/>
        </w:rPr>
        <w:t>Figure 3.5</w:t>
      </w:r>
      <w:r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 We found a significant interaction between generalized environment and disturbance frequency (</w:t>
      </w:r>
      <m:oMath>
        <m:acc>
          <m:accPr>
            <m:ctrlPr>
              <w:rPr>
                <w:rFonts w:ascii="Cambria Math" w:hAnsi="Cambria Math"/>
              </w:rPr>
            </m:ctrlPr>
          </m:accPr>
          <m:e>
            <m:r>
              <w:rPr>
                <w:rFonts w:ascii="Cambria Math" w:hAnsi="Cambria Math"/>
              </w:rPr>
              <m:t>β</m:t>
            </m:r>
          </m:e>
        </m:acc>
      </m:oMath>
      <w:r w:rsidRPr="00FC67F1">
        <w:t xml:space="preserve"> = 16.150, t = 3.046, p = 0.002; </w:t>
      </w:r>
      <w:r w:rsidRPr="00DE414B">
        <w:rPr>
          <w:b/>
          <w:bCs/>
        </w:rPr>
        <w:fldChar w:fldCharType="begin"/>
      </w:r>
      <w:r w:rsidRPr="00DE414B">
        <w:rPr>
          <w:b/>
          <w:bCs/>
        </w:rPr>
        <w:instrText xml:space="preserve"> REF _Ref151145969 \h  \* MERGEFORMAT </w:instrText>
      </w:r>
      <w:r w:rsidRPr="00DE414B">
        <w:rPr>
          <w:b/>
          <w:bCs/>
        </w:rPr>
      </w:r>
      <w:r w:rsidRPr="00DE414B">
        <w:rPr>
          <w:b/>
          <w:bCs/>
        </w:rPr>
        <w:fldChar w:fldCharType="separate"/>
      </w:r>
      <w:r w:rsidR="005D3A05" w:rsidRPr="005D3A05">
        <w:rPr>
          <w:rStyle w:val="CaptionBChar"/>
          <w:rFonts w:eastAsia="Arial"/>
          <w:b w:val="0"/>
          <w:bCs w:val="0"/>
        </w:rPr>
        <w:t>Figure 3.5</w:t>
      </w:r>
      <w:r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w:t>
      </w:r>
    </w:p>
    <w:p w14:paraId="08773C7A" w14:textId="38F1561C" w:rsidR="00B8265B" w:rsidRPr="003A4704" w:rsidRDefault="00B8265B" w:rsidP="003F457B">
      <w:pPr>
        <w:pStyle w:val="SectionSubtitle"/>
      </w:pPr>
      <w:bookmarkStart w:id="124" w:name="_Toc162204969"/>
      <w:bookmarkStart w:id="125" w:name="_Toc162794614"/>
      <w:bookmarkStart w:id="126" w:name="_Toc171937072"/>
      <w:r w:rsidRPr="003A4704">
        <w:t>Transition analysis</w:t>
      </w:r>
      <w:bookmarkEnd w:id="124"/>
      <w:bookmarkEnd w:id="125"/>
      <w:bookmarkEnd w:id="126"/>
    </w:p>
    <w:p w14:paraId="6157C7DF" w14:textId="0C3E8B12" w:rsidR="00B8265B" w:rsidRPr="00FC67F1" w:rsidRDefault="00B8265B" w:rsidP="00B8265B">
      <w:pPr>
        <w:pStyle w:val="SectionText0"/>
        <w:spacing w:line="480" w:lineRule="auto"/>
        <w:sectPr w:rsidR="00B8265B" w:rsidRPr="00FC67F1" w:rsidSect="00B8265B">
          <w:pgSz w:w="12240" w:h="15840"/>
          <w:pgMar w:top="1440" w:right="1440" w:bottom="1440" w:left="1440" w:header="720" w:footer="720" w:gutter="0"/>
          <w:cols w:space="720"/>
        </w:sectPr>
      </w:pPr>
      <w:r w:rsidRPr="00FC67F1">
        <w:t xml:space="preserve">The number of transitions from foraging to alert behaviour was significantly higher in green areas (IRR = 0.421, SE = 0.157, z = -1.355, p = 0.020; </w:t>
      </w:r>
      <w:r w:rsidRPr="00E85341">
        <w:rPr>
          <w:b/>
          <w:bCs/>
        </w:rPr>
        <w:fldChar w:fldCharType="begin"/>
      </w:r>
      <w:r w:rsidRPr="00E85341">
        <w:rPr>
          <w:b/>
          <w:bCs/>
        </w:rPr>
        <w:instrText xml:space="preserve"> REF _Ref151148768 \h  \* MERGEFORMAT </w:instrText>
      </w:r>
      <w:r w:rsidRPr="00E85341">
        <w:rPr>
          <w:b/>
          <w:bCs/>
        </w:rPr>
      </w:r>
      <w:r w:rsidRPr="00E85341">
        <w:rPr>
          <w:b/>
          <w:bCs/>
        </w:rPr>
        <w:fldChar w:fldCharType="separate"/>
      </w:r>
      <w:r w:rsidR="005D3A05" w:rsidRPr="005D3A05">
        <w:rPr>
          <w:rStyle w:val="CaptionBChar"/>
          <w:rFonts w:eastAsia="Arial"/>
          <w:b w:val="0"/>
          <w:bCs w:val="0"/>
        </w:rPr>
        <w:t>Figure 3.6</w:t>
      </w:r>
      <w:r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and </w:t>
      </w:r>
      <w:r>
        <w:t>when</w:t>
      </w:r>
      <w:r w:rsidRPr="00FC67F1">
        <w:t xml:space="preserve"> disturbances </w:t>
      </w:r>
      <w:r>
        <w:t xml:space="preserve">were more frequent </w:t>
      </w:r>
      <w:r w:rsidRPr="00FC67F1">
        <w:t xml:space="preserve">(IRR = 0.728, SE = 0.109, z = -2.130, p = 0.033; </w:t>
      </w:r>
      <w:r w:rsidRPr="00E85341">
        <w:rPr>
          <w:b/>
          <w:bCs/>
        </w:rPr>
        <w:fldChar w:fldCharType="begin"/>
      </w:r>
      <w:r w:rsidRPr="00E85341">
        <w:rPr>
          <w:b/>
          <w:bCs/>
        </w:rPr>
        <w:instrText xml:space="preserve"> REF _Ref151150285 \h  \* MERGEFORMAT </w:instrText>
      </w:r>
      <w:r w:rsidRPr="00E85341">
        <w:rPr>
          <w:b/>
          <w:bCs/>
        </w:rPr>
      </w:r>
      <w:r w:rsidRPr="00E85341">
        <w:rPr>
          <w:b/>
          <w:bCs/>
        </w:rPr>
        <w:fldChar w:fldCharType="separate"/>
      </w:r>
      <w:r w:rsidR="005D3A05" w:rsidRPr="005D3A05">
        <w:rPr>
          <w:rStyle w:val="CaptionBChar"/>
          <w:rFonts w:eastAsia="Arial"/>
          <w:b w:val="0"/>
          <w:bCs w:val="0"/>
        </w:rPr>
        <w:t>Figure 3.7</w:t>
      </w:r>
      <w:r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We found a significant interaction between generalized environment and sentinel presence (IRR = 5.021, SE = 2.457, z = 3.298, p = 0.001; </w:t>
      </w:r>
      <w:r w:rsidRPr="00E85341">
        <w:rPr>
          <w:b/>
          <w:bCs/>
        </w:rPr>
        <w:fldChar w:fldCharType="begin"/>
      </w:r>
      <w:r w:rsidRPr="00E85341">
        <w:rPr>
          <w:b/>
          <w:bCs/>
        </w:rPr>
        <w:instrText xml:space="preserve"> REF _Ref151148768 \h  \* MERGEFORMAT </w:instrText>
      </w:r>
      <w:r w:rsidRPr="00E85341">
        <w:rPr>
          <w:b/>
          <w:bCs/>
        </w:rPr>
      </w:r>
      <w:r w:rsidRPr="00E85341">
        <w:rPr>
          <w:b/>
          <w:bCs/>
        </w:rPr>
        <w:fldChar w:fldCharType="separate"/>
      </w:r>
      <w:r w:rsidR="005D3A05" w:rsidRPr="005D3A05">
        <w:rPr>
          <w:rStyle w:val="CaptionBChar"/>
          <w:rFonts w:eastAsia="Arial"/>
          <w:b w:val="0"/>
          <w:bCs w:val="0"/>
        </w:rPr>
        <w:t>Figure 3.6</w:t>
      </w:r>
      <w:r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The number of transitions from foraging to pecking was significantly higher in the presence of bait (IRR = 1.710, SE = 0.384, z = 2.386, p = 0.017; </w:t>
      </w:r>
      <w:r w:rsidR="00E85341" w:rsidRPr="00E85341">
        <w:rPr>
          <w:b/>
          <w:bCs/>
        </w:rPr>
        <w:fldChar w:fldCharType="begin"/>
      </w:r>
      <w:r w:rsidR="00E85341" w:rsidRPr="00E85341">
        <w:rPr>
          <w:b/>
          <w:bCs/>
        </w:rPr>
        <w:instrText xml:space="preserve"> REF _Ref17168793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8</w:t>
      </w:r>
      <w:r w:rsidR="00E85341"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Sentinel presence, generalized environment, disturbance frequency, or the interaction between sentinel presence and generalized environment did not affect the number of transitions from foraging to pecking (p-value &gt; 0.385;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The number of transitions from pecking to alert behaviour was also significantly higher in the presence of bait (IRR = 2.204, SE = 0.538, z = 3.238, p = 0.001; </w:t>
      </w:r>
      <w:r w:rsidR="00E85341" w:rsidRPr="00E85341">
        <w:rPr>
          <w:b/>
          <w:bCs/>
        </w:rPr>
        <w:fldChar w:fldCharType="begin"/>
      </w:r>
      <w:r w:rsidR="00E85341" w:rsidRPr="00E85341">
        <w:rPr>
          <w:b/>
          <w:bCs/>
        </w:rPr>
        <w:instrText xml:space="preserve"> REF _Ref17168793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8</w:t>
      </w:r>
      <w:r w:rsidR="00E85341"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w:t>
      </w:r>
    </w:p>
    <w:p w14:paraId="7F9B8EA6" w14:textId="0DDBEFBC" w:rsidR="00B8265B" w:rsidRPr="006843E1" w:rsidRDefault="00B8265B" w:rsidP="00B8265B">
      <w:pPr>
        <w:pStyle w:val="SectionText0"/>
      </w:pPr>
      <w:bookmarkStart w:id="127" w:name="_Ref151144753"/>
      <w:bookmarkStart w:id="128" w:name="_Toc171695711"/>
      <w:r w:rsidRPr="00864C67">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bookmarkEnd w:id="127"/>
      <w:r w:rsidRPr="00864C67">
        <w:rPr>
          <w:rStyle w:val="CaptionBChar"/>
          <w:rFonts w:eastAsia="Arial"/>
        </w:rPr>
        <w:t>:</w:t>
      </w:r>
      <w:r w:rsidRPr="006843E1">
        <w:t xml:space="preserve"> Result of the linear mixed model fit to peck rate</w:t>
      </w:r>
      <w:r>
        <w:t>.</w:t>
      </w:r>
      <w:bookmarkEnd w:id="128"/>
    </w:p>
    <w:p w14:paraId="0DBC71F1" w14:textId="77777777" w:rsidR="00B8265B" w:rsidRPr="006843E1" w:rsidRDefault="00B8265B" w:rsidP="00B8265B">
      <w:pPr>
        <w:pStyle w:val="SectionText0"/>
      </w:pPr>
      <w:r w:rsidRPr="006843E1">
        <w:rPr>
          <w:noProof/>
        </w:rPr>
        <w:drawing>
          <wp:inline distT="0" distB="0" distL="0" distR="0" wp14:anchorId="5AF99172" wp14:editId="334DAB3D">
            <wp:extent cx="6632812" cy="6037851"/>
            <wp:effectExtent l="0" t="0" r="0" b="0"/>
            <wp:docPr id="1398760237" name="Picture 1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760237" name="Picture 19" descr="A black background with a black square&#10;&#10;Description automatically generated with medium confidence"/>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662619" cy="6064984"/>
                    </a:xfrm>
                    <a:prstGeom prst="rect">
                      <a:avLst/>
                    </a:prstGeom>
                    <a:noFill/>
                    <a:ln>
                      <a:noFill/>
                    </a:ln>
                    <a:extLst>
                      <a:ext uri="{53640926-AAD7-44D8-BBD7-CCE9431645EC}">
                        <a14:shadowObscured xmlns:a14="http://schemas.microsoft.com/office/drawing/2010/main"/>
                      </a:ext>
                    </a:extLst>
                  </pic:spPr>
                </pic:pic>
              </a:graphicData>
            </a:graphic>
          </wp:inline>
        </w:drawing>
      </w:r>
      <w:r w:rsidRPr="006843E1">
        <w:t xml:space="preserve"> </w:t>
      </w:r>
    </w:p>
    <w:p w14:paraId="116BD2F1" w14:textId="77777777" w:rsidR="00B8265B" w:rsidRPr="006843E1" w:rsidRDefault="00B8265B" w:rsidP="00B8265B">
      <w:pPr>
        <w:pStyle w:val="Bibliography"/>
        <w:spacing w:before="240"/>
        <w:rPr>
          <w:rFonts w:ascii="Times New Roman" w:eastAsia="Times New Roman" w:hAnsi="Times New Roman" w:cs="Times New Roman"/>
          <w:b/>
          <w:bCs/>
          <w:sz w:val="28"/>
          <w:szCs w:val="28"/>
          <w:u w:val="single"/>
        </w:rPr>
        <w:sectPr w:rsidR="00B8265B" w:rsidRPr="006843E1" w:rsidSect="00B8265B">
          <w:pgSz w:w="15840" w:h="12240" w:orient="landscape"/>
          <w:pgMar w:top="720" w:right="720" w:bottom="720" w:left="720" w:header="720" w:footer="720" w:gutter="0"/>
          <w:cols w:space="720"/>
          <w:docGrid w:linePitch="299"/>
        </w:sectPr>
      </w:pPr>
    </w:p>
    <w:p w14:paraId="7088175A" w14:textId="77777777" w:rsidR="00B8265B" w:rsidRPr="006843E1" w:rsidRDefault="00B8265B" w:rsidP="00B8265B">
      <w:pPr>
        <w:pStyle w:val="SectionText0"/>
      </w:pPr>
      <w:r w:rsidRPr="006843E1">
        <w:rPr>
          <w:noProof/>
        </w:rPr>
        <w:lastRenderedPageBreak/>
        <w:drawing>
          <wp:inline distT="0" distB="0" distL="0" distR="0" wp14:anchorId="45AF216C" wp14:editId="6AA1F30A">
            <wp:extent cx="8516203" cy="6088725"/>
            <wp:effectExtent l="0" t="0" r="0" b="762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536373" cy="6103146"/>
                    </a:xfrm>
                    <a:prstGeom prst="rect">
                      <a:avLst/>
                    </a:prstGeom>
                    <a:noFill/>
                    <a:ln>
                      <a:noFill/>
                    </a:ln>
                  </pic:spPr>
                </pic:pic>
              </a:graphicData>
            </a:graphic>
          </wp:inline>
        </w:drawing>
      </w:r>
    </w:p>
    <w:p w14:paraId="2FF4D38E" w14:textId="5EC6345A" w:rsidR="00B8265B" w:rsidRPr="006843E1" w:rsidRDefault="00B8265B" w:rsidP="00B8265B">
      <w:pPr>
        <w:pStyle w:val="SectionText0"/>
        <w:sectPr w:rsidR="00B8265B" w:rsidRPr="006843E1" w:rsidSect="00B8265B">
          <w:pgSz w:w="15840" w:h="12240" w:orient="landscape"/>
          <w:pgMar w:top="720" w:right="720" w:bottom="720" w:left="720" w:header="720" w:footer="720" w:gutter="0"/>
          <w:cols w:space="720"/>
          <w:docGrid w:linePitch="299"/>
        </w:sectPr>
      </w:pPr>
      <w:bookmarkStart w:id="129" w:name="_Ref151145969"/>
      <w:bookmarkStart w:id="130" w:name="_Toc171694936"/>
      <w:r w:rsidRPr="00864C67">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5</w:t>
      </w:r>
      <w:r w:rsidR="003F457B">
        <w:rPr>
          <w:rStyle w:val="CaptionBChar"/>
          <w:rFonts w:eastAsia="Arial"/>
        </w:rPr>
        <w:fldChar w:fldCharType="end"/>
      </w:r>
      <w:bookmarkEnd w:id="129"/>
      <w:r w:rsidRPr="00864C67">
        <w:rPr>
          <w:rStyle w:val="CaptionBChar"/>
          <w:rFonts w:eastAsia="Arial"/>
        </w:rPr>
        <w:t>:</w:t>
      </w:r>
      <w:r w:rsidRPr="006843E1">
        <w:t xml:space="preserve"> Peck rate in relation to disturbance frequency.</w:t>
      </w:r>
      <w:bookmarkEnd w:id="130"/>
      <w:r w:rsidRPr="006843E1">
        <w:t xml:space="preserve"> </w:t>
      </w:r>
    </w:p>
    <w:p w14:paraId="5E64ABCD" w14:textId="77777777" w:rsidR="00B8265B" w:rsidRPr="006843E1" w:rsidRDefault="00B8265B" w:rsidP="00B8265B">
      <w:pPr>
        <w:pStyle w:val="SectionText0"/>
      </w:pPr>
      <w:r w:rsidRPr="006843E1">
        <w:rPr>
          <w:noProof/>
        </w:rPr>
        <w:lastRenderedPageBreak/>
        <w:drawing>
          <wp:inline distT="0" distB="0" distL="0" distR="0" wp14:anchorId="61F5B96C" wp14:editId="2AD74891">
            <wp:extent cx="8134066" cy="5810049"/>
            <wp:effectExtent l="0" t="0" r="635" b="635"/>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02026" cy="5858592"/>
                    </a:xfrm>
                    <a:prstGeom prst="rect">
                      <a:avLst/>
                    </a:prstGeom>
                    <a:noFill/>
                    <a:ln>
                      <a:noFill/>
                    </a:ln>
                  </pic:spPr>
                </pic:pic>
              </a:graphicData>
            </a:graphic>
          </wp:inline>
        </w:drawing>
      </w:r>
    </w:p>
    <w:p w14:paraId="571FC0AC" w14:textId="6673AAE5" w:rsidR="00B8265B" w:rsidRPr="006843E1" w:rsidRDefault="00B8265B" w:rsidP="00B8265B">
      <w:pPr>
        <w:pStyle w:val="SectionText0"/>
        <w:rPr>
          <w:b/>
          <w:bCs/>
        </w:rPr>
      </w:pPr>
      <w:bookmarkStart w:id="131" w:name="_Ref151148768"/>
      <w:bookmarkStart w:id="132" w:name="_Toc171694937"/>
      <w:r w:rsidRPr="00864C67">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6</w:t>
      </w:r>
      <w:r w:rsidR="003F457B">
        <w:rPr>
          <w:rStyle w:val="CaptionBChar"/>
          <w:rFonts w:eastAsia="Arial"/>
        </w:rPr>
        <w:fldChar w:fldCharType="end"/>
      </w:r>
      <w:bookmarkEnd w:id="131"/>
      <w:r w:rsidRPr="00864C67">
        <w:rPr>
          <w:rStyle w:val="CaptionBChar"/>
          <w:rFonts w:eastAsia="Arial"/>
        </w:rPr>
        <w:t>:</w:t>
      </w:r>
      <w:r w:rsidRPr="006843E1">
        <w:t xml:space="preserve"> Number of transitions performed by foragers in commercial and green areas. Error bars represent the standard error. Three outliers (Nb.&gt;100) omitted from figure.</w:t>
      </w:r>
      <w:bookmarkEnd w:id="132"/>
    </w:p>
    <w:p w14:paraId="782F6138" w14:textId="77777777" w:rsidR="00B8265B" w:rsidRPr="006843E1" w:rsidRDefault="00B8265B" w:rsidP="00B8265B">
      <w:pPr>
        <w:pStyle w:val="CaptionB"/>
        <w:sectPr w:rsidR="00B8265B" w:rsidRPr="006843E1" w:rsidSect="00B8265B">
          <w:pgSz w:w="15840" w:h="12240" w:orient="landscape"/>
          <w:pgMar w:top="720" w:right="720" w:bottom="720" w:left="720" w:header="720" w:footer="720" w:gutter="0"/>
          <w:cols w:space="720"/>
          <w:docGrid w:linePitch="299"/>
        </w:sectPr>
      </w:pPr>
    </w:p>
    <w:p w14:paraId="4CB1A046" w14:textId="59558630" w:rsidR="00B8265B" w:rsidRDefault="00B8265B" w:rsidP="00B8265B">
      <w:pPr>
        <w:pStyle w:val="SectionText0"/>
      </w:pPr>
      <w:bookmarkStart w:id="133" w:name="_Ref151148773"/>
      <w:bookmarkStart w:id="134" w:name="_Toc171695712"/>
      <w:r w:rsidRPr="00864C67">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4</w:t>
      </w:r>
      <w:r w:rsidR="005D3A05">
        <w:rPr>
          <w:rStyle w:val="CaptionBChar"/>
          <w:rFonts w:eastAsia="Arial"/>
        </w:rPr>
        <w:fldChar w:fldCharType="end"/>
      </w:r>
      <w:bookmarkEnd w:id="133"/>
      <w:r w:rsidRPr="00864C67">
        <w:rPr>
          <w:rStyle w:val="CaptionBChar"/>
          <w:rFonts w:eastAsia="Arial"/>
        </w:rPr>
        <w:t>:</w:t>
      </w:r>
      <w:r w:rsidRPr="006843E1">
        <w:t xml:space="preserve"> Results of generalized linear mixed model fit to the number of transitions performed by foragers</w:t>
      </w:r>
      <w:bookmarkEnd w:id="134"/>
    </w:p>
    <w:p w14:paraId="555E6BE1" w14:textId="77777777" w:rsidR="00B8265B" w:rsidRPr="006843E1" w:rsidRDefault="00B8265B" w:rsidP="00B8265B">
      <w:pPr>
        <w:pStyle w:val="SectionText0"/>
      </w:pPr>
      <w:r w:rsidRPr="00215D50">
        <w:rPr>
          <w:noProof/>
        </w:rPr>
        <w:drawing>
          <wp:inline distT="0" distB="0" distL="0" distR="0" wp14:anchorId="20079E79" wp14:editId="5F57397C">
            <wp:extent cx="8674735" cy="4723130"/>
            <wp:effectExtent l="0" t="0" r="0" b="0"/>
            <wp:docPr id="1189679558"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79558" name="Picture 2" descr="A black background with a black square&#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225D7766" w14:textId="77777777" w:rsidR="00B8265B" w:rsidRPr="006843E1" w:rsidRDefault="00B8265B">
      <w:pPr>
        <w:pStyle w:val="SectionText0"/>
        <w:sectPr w:rsidR="00B8265B" w:rsidRPr="006843E1" w:rsidSect="00B8265B">
          <w:pgSz w:w="15840" w:h="12240" w:orient="landscape"/>
          <w:pgMar w:top="720" w:right="720" w:bottom="720" w:left="720" w:header="720" w:footer="720" w:gutter="0"/>
          <w:cols w:space="720"/>
          <w:docGrid w:linePitch="299"/>
        </w:sectPr>
        <w:pPrChange w:id="135" w:author="Author">
          <w:pPr>
            <w:pStyle w:val="SectionText1"/>
          </w:pPr>
        </w:pPrChange>
      </w:pPr>
    </w:p>
    <w:p w14:paraId="76BA43AA" w14:textId="77777777" w:rsidR="00B8265B" w:rsidRPr="006843E1" w:rsidRDefault="00B8265B" w:rsidP="00B8265B">
      <w:pPr>
        <w:pStyle w:val="SectionText0"/>
      </w:pPr>
      <w:r w:rsidRPr="006843E1">
        <w:rPr>
          <w:noProof/>
        </w:rPr>
        <w:lastRenderedPageBreak/>
        <w:drawing>
          <wp:inline distT="0" distB="0" distL="0" distR="0" wp14:anchorId="3045265C" wp14:editId="67DD68DE">
            <wp:extent cx="8079475" cy="5776486"/>
            <wp:effectExtent l="0" t="0" r="0" b="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094544" cy="5787260"/>
                    </a:xfrm>
                    <a:prstGeom prst="rect">
                      <a:avLst/>
                    </a:prstGeom>
                    <a:noFill/>
                    <a:ln>
                      <a:noFill/>
                    </a:ln>
                  </pic:spPr>
                </pic:pic>
              </a:graphicData>
            </a:graphic>
          </wp:inline>
        </w:drawing>
      </w:r>
    </w:p>
    <w:p w14:paraId="62C2D920" w14:textId="060197A7"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36" w:name="_Ref151150285"/>
      <w:bookmarkStart w:id="137" w:name="_Toc171694938"/>
      <w:r w:rsidRPr="00864C67">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7</w:t>
      </w:r>
      <w:r w:rsidR="003F457B">
        <w:rPr>
          <w:rStyle w:val="CaptionBChar"/>
          <w:rFonts w:eastAsia="Arial"/>
        </w:rPr>
        <w:fldChar w:fldCharType="end"/>
      </w:r>
      <w:bookmarkEnd w:id="136"/>
      <w:r w:rsidRPr="00864C67">
        <w:rPr>
          <w:rStyle w:val="CaptionBChar"/>
          <w:rFonts w:eastAsia="Arial"/>
        </w:rPr>
        <w:t>:</w:t>
      </w:r>
      <w:r w:rsidRPr="006843E1">
        <w:t xml:space="preserve"> The number of transitions from foraging to alert behaviour decreases as disturbance frequency increases. The grey shadow represents the standard error of the curve.</w:t>
      </w:r>
      <w:bookmarkEnd w:id="137"/>
      <w:r w:rsidRPr="006843E1">
        <w:t xml:space="preserve"> </w:t>
      </w:r>
      <w:bookmarkStart w:id="138" w:name="_Hlk162792491"/>
    </w:p>
    <w:p w14:paraId="681090F1" w14:textId="23C1EAA0" w:rsidR="00B8265B" w:rsidRPr="00FC67F1" w:rsidRDefault="00B8265B" w:rsidP="00B8265B">
      <w:pPr>
        <w:pStyle w:val="SectionText1"/>
        <w:spacing w:line="480" w:lineRule="auto"/>
      </w:pPr>
      <w:r w:rsidRPr="00FC67F1">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The number of transitions from alert to foraging behaviour were not significantly affected by any factors; however, bait presence had a marginally significant effect (IRR = 1.513, SE = 0.351, z = 1.789, p = 0.074;</w:t>
      </w:r>
      <w:r w:rsidR="00E85341">
        <w:t xml:space="preserve"> </w:t>
      </w:r>
      <w:r w:rsidR="00E85341" w:rsidRPr="00E85341">
        <w:rPr>
          <w:b/>
          <w:bCs/>
        </w:rPr>
        <w:fldChar w:fldCharType="begin"/>
      </w:r>
      <w:r w:rsidR="00E85341" w:rsidRPr="00E85341">
        <w:rPr>
          <w:b/>
          <w:bCs/>
        </w:rPr>
        <w:instrText xml:space="preserve"> REF _Ref17168793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8</w:t>
      </w:r>
      <w:r w:rsidR="00E85341"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w:t>
      </w:r>
    </w:p>
    <w:p w14:paraId="085557BC" w14:textId="30E4534B" w:rsidR="00B8265B" w:rsidRDefault="00B8265B" w:rsidP="00B8265B">
      <w:pPr>
        <w:pStyle w:val="SectionText1"/>
        <w:spacing w:line="480" w:lineRule="auto"/>
      </w:pPr>
      <w:r w:rsidRPr="00FC67F1">
        <w:t xml:space="preserve">Post hoc testing on the number of transitions from foraging to alert behaviour </w:t>
      </w:r>
      <w:r>
        <w:t>showed</w:t>
      </w:r>
      <w:r w:rsidRPr="00FC67F1">
        <w:t xml:space="preserve"> that in green areas, individuals performed more transitions from foraging to alert in the presence of a sentinel (</w:t>
      </w:r>
      <m:oMath>
        <m:acc>
          <m:accPr>
            <m:ctrlPr>
              <w:rPr>
                <w:rFonts w:ascii="Cambria Math" w:hAnsi="Cambria Math"/>
              </w:rPr>
            </m:ctrlPr>
          </m:accPr>
          <m:e>
            <m:r>
              <w:rPr>
                <w:rFonts w:ascii="Cambria Math" w:hAnsi="Cambria Math"/>
              </w:rPr>
              <m:t>β</m:t>
            </m:r>
          </m:e>
        </m:acc>
      </m:oMath>
      <w:r w:rsidRPr="00FC67F1">
        <w:t xml:space="preserve"> = -1.124, SE = 0.346, z-ratio = -3.250, p = 0.007; </w:t>
      </w:r>
      <w:r w:rsidR="00E85341" w:rsidRPr="00E85341">
        <w:rPr>
          <w:b/>
          <w:bCs/>
        </w:rPr>
        <w:fldChar w:fldCharType="begin"/>
      </w:r>
      <w:r w:rsidR="00E85341" w:rsidRPr="00E85341">
        <w:rPr>
          <w:b/>
          <w:bCs/>
        </w:rPr>
        <w:instrText xml:space="preserve"> REF _Ref17168795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4</w:t>
      </w:r>
      <w:r w:rsidR="00E85341" w:rsidRPr="00E85341">
        <w:rPr>
          <w:b/>
          <w:bCs/>
        </w:rPr>
        <w:fldChar w:fldCharType="end"/>
      </w:r>
      <w:r w:rsidRPr="00FC67F1">
        <w:t xml:space="preserve">). Foragers in the presence of a sentinel </w:t>
      </w:r>
      <w:r>
        <w:t>had a marginally significant increase in the number of</w:t>
      </w:r>
      <w:r w:rsidRPr="00FC67F1">
        <w:t xml:space="preserve"> transitions from foraging to alert in green areas </w:t>
      </w:r>
      <w:r>
        <w:t xml:space="preserve">compared to foragers in commercial areas </w:t>
      </w:r>
      <w:r w:rsidRPr="00FC67F1">
        <w:t>(</w:t>
      </w:r>
      <m:oMath>
        <m:acc>
          <m:accPr>
            <m:ctrlPr>
              <w:rPr>
                <w:rFonts w:ascii="Cambria Math" w:hAnsi="Cambria Math"/>
              </w:rPr>
            </m:ctrlPr>
          </m:accPr>
          <m:e>
            <m:r>
              <w:rPr>
                <w:rFonts w:ascii="Cambria Math" w:hAnsi="Cambria Math"/>
              </w:rPr>
              <m:t>β</m:t>
            </m:r>
          </m:e>
        </m:acc>
      </m:oMath>
      <w:r w:rsidRPr="00FC67F1">
        <w:t xml:space="preserve"> = -0.749, SE = 0.364, z-ratio = -2.062, p = 0.079; </w:t>
      </w:r>
      <w:r w:rsidR="00E85341" w:rsidRPr="00E85341">
        <w:rPr>
          <w:b/>
          <w:bCs/>
        </w:rPr>
        <w:fldChar w:fldCharType="begin"/>
      </w:r>
      <w:r w:rsidR="00E85341" w:rsidRPr="00E85341">
        <w:rPr>
          <w:b/>
          <w:bCs/>
        </w:rPr>
        <w:instrText xml:space="preserve"> REF _Ref17168795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4</w:t>
      </w:r>
      <w:r w:rsidR="00E85341" w:rsidRPr="00E85341">
        <w:rPr>
          <w:b/>
          <w:bCs/>
        </w:rPr>
        <w:fldChar w:fldCharType="end"/>
      </w:r>
      <w:r w:rsidRPr="00FC67F1">
        <w:t>). However, foragers in the absence of a sentinel performed marginally more transitions from foraging to alert behaviour in commercial areas than in green areas (</w:t>
      </w:r>
      <m:oMath>
        <m:acc>
          <m:accPr>
            <m:ctrlPr>
              <w:rPr>
                <w:rFonts w:ascii="Cambria Math" w:hAnsi="Cambria Math"/>
              </w:rPr>
            </m:ctrlPr>
          </m:accPr>
          <m:e>
            <m:r>
              <w:rPr>
                <w:rFonts w:ascii="Cambria Math" w:hAnsi="Cambria Math"/>
              </w:rPr>
              <m:t>β</m:t>
            </m:r>
          </m:e>
        </m:acc>
      </m:oMath>
      <w:r w:rsidRPr="00FC67F1">
        <w:t xml:space="preserve"> = 0.864, SE = 0.372, z-ratio = 2.321, p = 0.061; </w:t>
      </w:r>
      <w:r w:rsidR="00E85341" w:rsidRPr="00E85341">
        <w:rPr>
          <w:b/>
          <w:bCs/>
        </w:rPr>
        <w:fldChar w:fldCharType="begin"/>
      </w:r>
      <w:r w:rsidR="00E85341" w:rsidRPr="00E85341">
        <w:rPr>
          <w:b/>
          <w:bCs/>
        </w:rPr>
        <w:instrText xml:space="preserve"> REF _Ref17168795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4</w:t>
      </w:r>
      <w:r w:rsidR="00E85341" w:rsidRPr="00E85341">
        <w:rPr>
          <w:b/>
          <w:bCs/>
        </w:rPr>
        <w:fldChar w:fldCharType="end"/>
      </w:r>
      <w:r w:rsidRPr="00FC67F1">
        <w:t>).</w:t>
      </w:r>
      <w:bookmarkStart w:id="139" w:name="_Toc162204970"/>
    </w:p>
    <w:p w14:paraId="217BA682" w14:textId="66FF9ABF" w:rsidR="00B8265B" w:rsidRPr="003A4704" w:rsidRDefault="00B8265B" w:rsidP="00B8265B">
      <w:pPr>
        <w:pStyle w:val="SectionTitle"/>
        <w:spacing w:after="0" w:line="480" w:lineRule="auto"/>
      </w:pPr>
      <w:bookmarkStart w:id="140" w:name="_Toc162794615"/>
      <w:bookmarkStart w:id="141" w:name="_Toc171937073"/>
      <w:r w:rsidRPr="003A4704">
        <w:t>Discussion</w:t>
      </w:r>
      <w:bookmarkEnd w:id="139"/>
      <w:bookmarkEnd w:id="140"/>
      <w:bookmarkEnd w:id="141"/>
    </w:p>
    <w:p w14:paraId="1FAF94C2" w14:textId="77777777" w:rsidR="00B8265B" w:rsidRPr="006843E1" w:rsidRDefault="00B8265B" w:rsidP="00B8265B">
      <w:pPr>
        <w:pStyle w:val="SectionText0"/>
        <w:spacing w:line="480" w:lineRule="auto"/>
      </w:pPr>
      <w:r>
        <w:t xml:space="preserve">We </w:t>
      </w:r>
      <w:r w:rsidRPr="006843E1">
        <w:t>investigate</w:t>
      </w:r>
      <w:r>
        <w:t>d</w:t>
      </w:r>
      <w:r w:rsidRPr="006843E1">
        <w:t xml:space="preserve"> </w:t>
      </w:r>
      <w:r>
        <w:t>if</w:t>
      </w:r>
      <w:r w:rsidRPr="006843E1">
        <w:t xml:space="preserve"> the presence of a sentinel and </w:t>
      </w:r>
      <w:r>
        <w:t xml:space="preserve">the type of </w:t>
      </w:r>
      <w:r w:rsidRPr="006843E1">
        <w:t xml:space="preserve">environment affected the </w:t>
      </w:r>
      <w:r>
        <w:t>behaviour</w:t>
      </w:r>
      <w:r w:rsidRPr="006843E1">
        <w:t xml:space="preserve"> of foraging American crows. We hypothesized that </w:t>
      </w:r>
      <w:r>
        <w:t xml:space="preserve">in </w:t>
      </w:r>
      <w:r w:rsidRPr="006843E1">
        <w:t xml:space="preserve">the presence of a sentinel the individual vigilance of crow foragers </w:t>
      </w:r>
      <w:r>
        <w:t xml:space="preserve">would decrease </w:t>
      </w:r>
      <w:r w:rsidRPr="006843E1">
        <w:t xml:space="preserve">and that </w:t>
      </w:r>
      <w:r>
        <w:t>this effect would be stronger in</w:t>
      </w:r>
      <w:r w:rsidRPr="006843E1">
        <w:t xml:space="preserve"> green areas </w:t>
      </w:r>
      <w:r>
        <w:t xml:space="preserve">where </w:t>
      </w:r>
      <w:r w:rsidRPr="006843E1">
        <w:t>reduced ambient noise and longer lines of sight</w:t>
      </w:r>
      <w:r>
        <w:t xml:space="preserve"> would make a sentinel more effective</w:t>
      </w:r>
      <w:r w:rsidRPr="006843E1">
        <w:t xml:space="preserve">. </w:t>
      </w:r>
      <w:r>
        <w:t>We found that s</w:t>
      </w:r>
      <w:r w:rsidRPr="006843E1">
        <w:t xml:space="preserve">entinel presence </w:t>
      </w:r>
      <w:r>
        <w:t xml:space="preserve">alone </w:t>
      </w:r>
      <w:r w:rsidRPr="006843E1">
        <w:t xml:space="preserve">had </w:t>
      </w:r>
      <w:r>
        <w:t xml:space="preserve">no significant </w:t>
      </w:r>
      <w:r w:rsidRPr="006843E1">
        <w:t>effect</w:t>
      </w:r>
      <w:r>
        <w:t>s</w:t>
      </w:r>
      <w:r w:rsidRPr="006843E1">
        <w:t xml:space="preserve"> on the behaviour of foragers</w:t>
      </w:r>
      <w:r>
        <w:t xml:space="preserve"> a</w:t>
      </w:r>
      <w:r w:rsidRPr="006843E1">
        <w:t xml:space="preserve">part </w:t>
      </w:r>
      <w:r>
        <w:t xml:space="preserve">from </w:t>
      </w:r>
      <w:r w:rsidRPr="006843E1">
        <w:t>the duration of all behaviours</w:t>
      </w:r>
      <w:r>
        <w:t xml:space="preserve"> were significantly higher in the presence of a sentinel</w:t>
      </w:r>
      <w:r w:rsidRPr="006843E1">
        <w:t>.</w:t>
      </w:r>
      <w:r>
        <w:t xml:space="preserve"> We did observe a significant interaction between sentinel presence and generalized environment on </w:t>
      </w:r>
      <w:r>
        <w:lastRenderedPageBreak/>
        <w:t>the duration of bouts of foraging and alert behaviour. This suggests that the benefits of sentinel coverage are affected by the type of foraging environment, and that foragers will rely more on sentinels when their coverage is most effective.</w:t>
      </w:r>
      <w:r w:rsidRPr="006843E1">
        <w:t xml:space="preserve"> Moreover, neither the environment, disturbance frequency, nor group size significantly affected the likelihood of a sentinel being present. This result</w:t>
      </w:r>
      <w:r>
        <w:t xml:space="preserve"> partially</w:t>
      </w:r>
      <w:r w:rsidRPr="006843E1">
        <w:t xml:space="preserve"> su</w:t>
      </w:r>
      <w:r>
        <w:t>pports the hypothesis</w:t>
      </w:r>
      <w:r w:rsidRPr="006843E1">
        <w:t xml:space="preserve"> that crows </w:t>
      </w:r>
      <w:r>
        <w:t xml:space="preserve">could </w:t>
      </w:r>
      <w:r w:rsidRPr="006843E1">
        <w:t xml:space="preserve">decide to perform sentinel </w:t>
      </w:r>
      <w:r>
        <w:t>behaviour</w:t>
      </w:r>
      <w:r w:rsidRPr="006843E1">
        <w:t xml:space="preserve"> based more on selfish needs rather than</w:t>
      </w:r>
      <w:r>
        <w:t xml:space="preserve"> on</w:t>
      </w:r>
      <w:r w:rsidRPr="006843E1">
        <w:t xml:space="preserve"> the benefits imparted to the foragers. We found that the generalized environment had a significant effect on forager </w:t>
      </w:r>
      <w:r>
        <w:t>behaviour</w:t>
      </w:r>
      <w:r w:rsidRPr="006843E1">
        <w:t xml:space="preserve">, with </w:t>
      </w:r>
      <w:r>
        <w:t xml:space="preserve">foragers in </w:t>
      </w:r>
      <w:r w:rsidRPr="006843E1">
        <w:t xml:space="preserve">green areas </w:t>
      </w:r>
      <w:r>
        <w:t>having</w:t>
      </w:r>
      <w:r w:rsidRPr="006843E1">
        <w:t xml:space="preserve"> longer bouts of foraging </w:t>
      </w:r>
      <w:r>
        <w:t>behaviour</w:t>
      </w:r>
      <w:r w:rsidRPr="006843E1">
        <w:t xml:space="preserve"> and more transitions from the vulnerable </w:t>
      </w:r>
      <w:r>
        <w:t>foraging or pecking behaviors</w:t>
      </w:r>
      <w:r w:rsidRPr="006843E1">
        <w:t xml:space="preserve"> to the alert state. This suggests that crows need to spend more time being vulnerable</w:t>
      </w:r>
      <w:r>
        <w:t xml:space="preserve"> to search for food items. The increased vulnerability, and therefore risk, could be traded off for increased likelihood of finding higher quality food items</w:t>
      </w:r>
      <w:r w:rsidRPr="006843E1">
        <w:t xml:space="preserve">. Overall, </w:t>
      </w:r>
      <w:r>
        <w:t>our results</w:t>
      </w:r>
      <w:r w:rsidRPr="006843E1">
        <w:t xml:space="preserve"> do not fully support </w:t>
      </w:r>
      <w:r>
        <w:t>our</w:t>
      </w:r>
      <w:r w:rsidRPr="006843E1">
        <w:t xml:space="preserve"> initial hypotheses and suggest that sentinel </w:t>
      </w:r>
      <w:r>
        <w:t>behaviour</w:t>
      </w:r>
      <w:r w:rsidRPr="006843E1">
        <w:t xml:space="preserve"> and forager </w:t>
      </w:r>
      <w:r>
        <w:t>behaviour</w:t>
      </w:r>
      <w:r w:rsidRPr="006843E1">
        <w:t xml:space="preserve"> in crows could be influenced by complex interactions between individual factors and forager’s perception of the safety </w:t>
      </w:r>
      <w:r>
        <w:t xml:space="preserve">in </w:t>
      </w:r>
      <w:r w:rsidRPr="006843E1">
        <w:t>their environment</w:t>
      </w:r>
      <w:r>
        <w:t xml:space="preserve">. Additional factors, such as group composition, could likewise affect foraging behaviour, with the presence of juveniles potentially increasing the vigilance of adults </w:t>
      </w:r>
      <w:r>
        <w:fldChar w:fldCharType="begin"/>
      </w:r>
      <w:r>
        <w:instrText xml:space="preserve"> ADDIN ZOTERO_ITEM CSL_CITATION {"citationID":"BuO1zfm9","properties":{"formattedCitation":"(Santema &amp; Clutton-Brock, 2013)","plainCitation":"(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fldChar w:fldCharType="separate"/>
      </w:r>
      <w:r w:rsidRPr="00263E8E">
        <w:t>(Santema &amp; Clutton-Brock, 2013)</w:t>
      </w:r>
      <w:r>
        <w:fldChar w:fldCharType="end"/>
      </w:r>
      <w:r>
        <w:t>.</w:t>
      </w:r>
    </w:p>
    <w:p w14:paraId="2DEA8D8D" w14:textId="4D7BB1BB" w:rsidR="00B8265B" w:rsidRPr="003A4704" w:rsidRDefault="00B8265B" w:rsidP="003F457B">
      <w:pPr>
        <w:pStyle w:val="SectionSubtitle"/>
      </w:pPr>
      <w:bookmarkStart w:id="142" w:name="_Toc162204971"/>
      <w:bookmarkStart w:id="143" w:name="_Toc162794616"/>
      <w:bookmarkStart w:id="144" w:name="_Toc171937074"/>
      <w:r>
        <w:t>The effects of s</w:t>
      </w:r>
      <w:r w:rsidRPr="003A4704">
        <w:t xml:space="preserve">entinel </w:t>
      </w:r>
      <w:bookmarkEnd w:id="142"/>
      <w:bookmarkEnd w:id="143"/>
      <w:r>
        <w:t>presence on forager behaviour</w:t>
      </w:r>
      <w:bookmarkEnd w:id="144"/>
    </w:p>
    <w:p w14:paraId="1A45211C" w14:textId="77777777" w:rsidR="00B8265B" w:rsidRDefault="00B8265B" w:rsidP="00B8265B">
      <w:pPr>
        <w:pStyle w:val="SectionText0"/>
        <w:spacing w:line="480" w:lineRule="auto"/>
      </w:pPr>
      <w:r w:rsidRPr="006843E1">
        <w:t xml:space="preserve">Our results contrast with previous studies that found that the presence of a sentinel led to a decrease in alert </w:t>
      </w:r>
      <w:r>
        <w:t>behaviour</w:t>
      </w:r>
      <w:r w:rsidRPr="006843E1">
        <w:t xml:space="preserve"> </w:t>
      </w:r>
      <w:r w:rsidRPr="006843E1">
        <w:fldChar w:fldCharType="begin"/>
      </w:r>
      <w: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6843E1">
        <w:fldChar w:fldCharType="separate"/>
      </w:r>
      <w:r w:rsidRPr="00263E8E">
        <w:t>(Hollén et al., 2008; Ridley et al., 2014)</w:t>
      </w:r>
      <w:r w:rsidRPr="006843E1">
        <w:fldChar w:fldCharType="end"/>
      </w:r>
      <w:r w:rsidRPr="006843E1">
        <w:t>.</w:t>
      </w:r>
      <w:r>
        <w:t xml:space="preserve"> </w:t>
      </w:r>
      <w:r w:rsidRPr="006843E1">
        <w:t xml:space="preserve">For example, pied babblers, </w:t>
      </w:r>
      <w:r w:rsidRPr="006843E1">
        <w:rPr>
          <w:i/>
        </w:rPr>
        <w:t>Turdoides bicolor</w:t>
      </w:r>
      <w:r w:rsidRPr="006843E1">
        <w:t>, increased the proportion of time spent foraging after the start of a sentinel bout and had increased biomass intake</w:t>
      </w:r>
      <w:r>
        <w:t xml:space="preserve"> </w:t>
      </w:r>
      <w:r>
        <w:fldChar w:fldCharType="begin"/>
      </w:r>
      <w: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C823A1">
        <w:t>(Hollén et al., 2008)</w:t>
      </w:r>
      <w:r>
        <w:fldChar w:fldCharType="end"/>
      </w:r>
      <w:r>
        <w:t>.</w:t>
      </w:r>
      <w:r w:rsidRPr="006843E1">
        <w:t xml:space="preserve"> </w:t>
      </w:r>
      <w:r>
        <w:t xml:space="preserve">In our case, American crows did not appear to alter their alert or foraging behaviour in response to sentinel presence alone. Instead, sentinel coverage appears to be most effective in green areas, as we saw a decrease in the </w:t>
      </w:r>
      <w:r>
        <w:lastRenderedPageBreak/>
        <w:t>duration of bouts of alert behaviour, and an increase in the duration of bouts of foraging behaviour. The significant interaction between sentinel presence and generalized environment shows that the comparatively busier and noisier commercial areas can potentially make sentinel-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w:t>
      </w:r>
      <w:r w:rsidRPr="00904464">
        <w:t>.</w:t>
      </w:r>
      <w:r>
        <w:t xml:space="preserve">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6913DC34" w14:textId="77777777" w:rsidR="00B8265B" w:rsidRDefault="00B8265B" w:rsidP="00B8265B">
      <w:pPr>
        <w:pStyle w:val="SectionText0"/>
        <w:spacing w:line="480" w:lineRule="auto"/>
      </w:pPr>
      <w:r>
        <w:t>Foragers in commercial areas and in the absence of a sentinel do not appear to rely on other group-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39F39719" w14:textId="77777777" w:rsidR="00B8265B" w:rsidRPr="006843E1" w:rsidRDefault="00B8265B" w:rsidP="00B8265B">
      <w:pPr>
        <w:pStyle w:val="SectionText0"/>
        <w:spacing w:line="480" w:lineRule="auto"/>
      </w:pPr>
      <w:r w:rsidRPr="006843E1">
        <w:lastRenderedPageBreak/>
        <w:t xml:space="preserve">The benefits of sentinel </w:t>
      </w:r>
      <w:r>
        <w:t>behaviour</w:t>
      </w:r>
      <w:r w:rsidRPr="006843E1">
        <w:t xml:space="preserve"> can be more subtle or indirect</w:t>
      </w:r>
      <w:r>
        <w:t xml:space="preserve"> than intitially thought</w:t>
      </w:r>
      <w:r w:rsidRPr="006843E1">
        <w:t>, such as providing a greater sense of security that allows foragers to focus more on foraging without actively reducing their vigilance</w:t>
      </w:r>
      <w:r>
        <w:t xml:space="preserve"> </w:t>
      </w:r>
      <w:r w:rsidRPr="006843E1">
        <w:fldChar w:fldCharType="begin"/>
      </w:r>
      <w: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The proportion of time allocated to alert behaviour </w:t>
      </w:r>
      <w:r>
        <w:t>might</w:t>
      </w:r>
      <w:r w:rsidRPr="006843E1">
        <w:t xml:space="preserve"> also be used to scan for foraging patches and other foragers, explaining the absence of effects of sentinel presence on the proportion of time spent being alert. Foragers could also </w:t>
      </w:r>
      <w:r>
        <w:t>benefit</w:t>
      </w:r>
      <w:r w:rsidRPr="006843E1">
        <w:t xml:space="preserve"> from sentinel presence by increasing the </w:t>
      </w:r>
      <w:r>
        <w:t>distance</w:t>
      </w:r>
      <w:r w:rsidRPr="006843E1">
        <w:t xml:space="preserve"> between foragers, permitting the group to forage over a greater surface area while compensating for the increased predation risk from foraging further apart </w:t>
      </w:r>
      <w:r w:rsidRPr="006843E1">
        <w:fldChar w:fldCharType="begin"/>
      </w:r>
      <w: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Sentinel </w:t>
      </w:r>
      <w:r>
        <w:t>behaviour</w:t>
      </w:r>
      <w:r w:rsidRPr="006843E1">
        <w:t xml:space="preserve"> could therefore compensate for riskier group-foraging strategies, not only individual changes in behaviour. </w:t>
      </w:r>
      <w:r>
        <w:t>This suggests t</w:t>
      </w:r>
      <w:r w:rsidRPr="006843E1">
        <w:t xml:space="preserve">he relationship between sentinels and foragers </w:t>
      </w:r>
      <w:r>
        <w:t>could be</w:t>
      </w:r>
      <w:r w:rsidRPr="006843E1">
        <w:t xml:space="preserve"> more complex, reinforcing the importance of considering individual differences and motivations when studying social </w:t>
      </w:r>
      <w:r>
        <w:t>behaviours</w:t>
      </w:r>
      <w:r w:rsidRPr="006843E1">
        <w:t>.</w:t>
      </w:r>
      <w:r>
        <w:t xml:space="preserve"> The presence of juveniles in the foraging group could also affect how group-members forage and is an important aspect to consider in future studies.</w:t>
      </w:r>
    </w:p>
    <w:p w14:paraId="50F87C9D" w14:textId="1A160837" w:rsidR="00B8265B" w:rsidRPr="003A4704" w:rsidRDefault="00B8265B" w:rsidP="003F457B">
      <w:pPr>
        <w:pStyle w:val="SectionSubtitle"/>
      </w:pPr>
      <w:bookmarkStart w:id="145" w:name="_Toc171937075"/>
      <w:r>
        <w:t>Effects of foraging in commercial vs green areas.</w:t>
      </w:r>
      <w:bookmarkEnd w:id="145"/>
    </w:p>
    <w:p w14:paraId="67D16767" w14:textId="77777777" w:rsidR="00B8265B" w:rsidRPr="006843E1" w:rsidRDefault="00B8265B" w:rsidP="00B8265B">
      <w:pPr>
        <w:pStyle w:val="SectionText0"/>
        <w:spacing w:line="480" w:lineRule="auto"/>
      </w:pPr>
      <w:r w:rsidRPr="006843E1">
        <w:t xml:space="preserve">We found that the generalized environment had significant effects on forager behaviour, particularly in terms of the duration of bouts of foraging </w:t>
      </w:r>
      <w:r>
        <w:t>behaviour</w:t>
      </w:r>
      <w:r w:rsidRPr="006843E1">
        <w:t xml:space="preserve"> and the number of transitions from the vulnerable to the alert state. In green areas, crows exhibited longer bouts of foraging </w:t>
      </w:r>
      <w:r>
        <w:t>behaviour</w:t>
      </w:r>
      <w:r w:rsidRPr="006843E1">
        <w:t xml:space="preserve">, </w:t>
      </w:r>
      <w:r>
        <w:t>suggesting</w:t>
      </w:r>
      <w:r w:rsidRPr="006843E1">
        <w:t xml:space="preserve"> that they spent more time </w:t>
      </w:r>
      <w:r>
        <w:t xml:space="preserve">searching for food to forage on. Vegetation might obscure food items, making them harder to spot and, in the case of prey, harder to catch. </w:t>
      </w:r>
      <w:r w:rsidRPr="006843E1">
        <w:t xml:space="preserve">Likewise, </w:t>
      </w:r>
      <w:r>
        <w:t xml:space="preserve">an </w:t>
      </w:r>
      <w:r w:rsidRPr="006843E1">
        <w:t xml:space="preserve">increase in the number of transitions from the vulnerable state to the alert state </w:t>
      </w:r>
      <w:r>
        <w:t xml:space="preserve">was observed in </w:t>
      </w:r>
      <w:r w:rsidRPr="006843E1">
        <w:t>green areas</w:t>
      </w:r>
      <w:r>
        <w:t xml:space="preserve">, </w:t>
      </w:r>
      <w:r w:rsidRPr="006843E1">
        <w:t>suggest</w:t>
      </w:r>
      <w:r>
        <w:t>ing</w:t>
      </w:r>
      <w:r w:rsidRPr="006843E1">
        <w:t xml:space="preserve"> that crows were more </w:t>
      </w:r>
      <w:r>
        <w:t>vigilant</w:t>
      </w:r>
      <w:r w:rsidRPr="006843E1">
        <w:t xml:space="preserve"> to potential threats</w:t>
      </w:r>
      <w:r>
        <w:t xml:space="preserve"> possibly indiciating a higher perceived</w:t>
      </w:r>
      <w:r w:rsidRPr="006843E1">
        <w:t xml:space="preserve"> predation risk </w:t>
      </w:r>
      <w:r>
        <w:t xml:space="preserve">in green areas </w:t>
      </w:r>
      <w:r w:rsidRPr="006843E1">
        <w:t xml:space="preserve">compared to commercial areas. </w:t>
      </w:r>
    </w:p>
    <w:p w14:paraId="6778C87C" w14:textId="77777777" w:rsidR="00B8265B" w:rsidRPr="006843E1" w:rsidRDefault="00B8265B" w:rsidP="00B8265B">
      <w:pPr>
        <w:pStyle w:val="SectionText0"/>
        <w:spacing w:line="480" w:lineRule="auto"/>
      </w:pPr>
      <w:r w:rsidRPr="006843E1">
        <w:lastRenderedPageBreak/>
        <w:t>Green areas, such as parks, offer longer lines of sight and less ambient noise</w:t>
      </w:r>
      <w:r>
        <w:t xml:space="preserve"> which makes the sentinel more effective </w:t>
      </w:r>
      <w:r>
        <w:fldChar w:fldCharType="begin"/>
      </w:r>
      <w: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fldChar w:fldCharType="separate"/>
      </w:r>
      <w:r w:rsidRPr="00263E8E">
        <w:t>(Hollén et al., 2011)</w:t>
      </w:r>
      <w:r>
        <w:fldChar w:fldCharType="end"/>
      </w:r>
      <w:r w:rsidRPr="006843E1">
        <w:t xml:space="preserve"> but could also </w:t>
      </w:r>
      <w:r>
        <w:t>benefit</w:t>
      </w:r>
      <w:r w:rsidRPr="006843E1">
        <w:t xml:space="preserve"> urban </w:t>
      </w:r>
      <w:r>
        <w:t>raptors</w:t>
      </w:r>
      <w:r w:rsidRPr="006843E1">
        <w:t xml:space="preserve">. </w:t>
      </w:r>
      <w:r>
        <w:t>Urban red-tailed hawk (</w:t>
      </w:r>
      <w:r w:rsidRPr="003A4704">
        <w:rPr>
          <w:i/>
          <w:iCs w:val="0"/>
        </w:rPr>
        <w:t>Buteo jamaicensis</w:t>
      </w:r>
      <w:r>
        <w:t xml:space="preserve">) populations make large green areas the cores of their home ranges </w:t>
      </w:r>
      <w:r>
        <w:fldChar w:fldCharType="begin"/>
      </w:r>
      <w: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Foraging in green areas could therefore be risky, explaining an individual’s need to maintain vigilance. Though not formally quantified, w</w:t>
      </w:r>
      <w:r w:rsidRPr="006843E1">
        <w:t xml:space="preserve">e </w:t>
      </w:r>
      <w:r>
        <w:t xml:space="preserve">did </w:t>
      </w:r>
      <w:r w:rsidRPr="006843E1">
        <w:t>observe foraging crows abandon sites when disturbed by raptors</w:t>
      </w:r>
      <w:r>
        <w:t xml:space="preserve"> but only temporarily flee when disturbed by vehicles. This suggests that the type of disturbances in each environment could change how risky an environment is to forage on.</w:t>
      </w:r>
    </w:p>
    <w:p w14:paraId="1FB036BC" w14:textId="77777777" w:rsidR="00B8265B" w:rsidRDefault="00B8265B" w:rsidP="00B8265B">
      <w:pPr>
        <w:pStyle w:val="SectionText0"/>
        <w:spacing w:line="480" w:lineRule="auto"/>
      </w:pPr>
      <w:r>
        <w:t>We</w:t>
      </w:r>
      <w:r w:rsidRPr="006843E1">
        <w:t xml:space="preserve"> </w:t>
      </w:r>
      <w:r>
        <w:t xml:space="preserve">observed </w:t>
      </w:r>
      <w:r w:rsidRPr="006843E1">
        <w:t xml:space="preserve">shorter bouts of foraging </w:t>
      </w:r>
      <w:r>
        <w:t>behaviour</w:t>
      </w:r>
      <w:r w:rsidRPr="006843E1">
        <w:t xml:space="preserve"> but a higher peck rate </w:t>
      </w:r>
      <w:r>
        <w:t>in commercial areas</w:t>
      </w:r>
      <w:r w:rsidRPr="006A4437">
        <w:t xml:space="preserve">. </w:t>
      </w:r>
      <w:r w:rsidRPr="006843E1">
        <w:t xml:space="preserve">The increased duration of foraging bouts in green areas could suggest that </w:t>
      </w:r>
      <w:r>
        <w:t>crows</w:t>
      </w:r>
      <w:r w:rsidRPr="006843E1">
        <w:t xml:space="preserve"> need to spend more time actively searching for and consuming food</w:t>
      </w:r>
      <w:r>
        <w:t xml:space="preserve">. </w:t>
      </w:r>
      <w:r w:rsidRPr="006A4437">
        <w:t>In green areas, food can be more dispersed, require more time to locate, and could be obscured by vegetation. Comparatively, food scraps and litter in commercial areas are considerably easier to forage when on impermeable surfaces</w:t>
      </w:r>
      <w:r>
        <w:t>.</w:t>
      </w:r>
      <w:r w:rsidRPr="006843E1">
        <w:t xml:space="preserve"> </w:t>
      </w:r>
      <w:r>
        <w:t>Moreover, anthropogenic foods</w:t>
      </w:r>
      <w:r w:rsidRPr="006843E1">
        <w:t xml:space="preserve"> </w:t>
      </w:r>
      <w:r>
        <w:t>have a greater caloric content</w:t>
      </w:r>
      <w:r w:rsidRPr="006843E1">
        <w:t xml:space="preserve"> than</w:t>
      </w:r>
      <w:r>
        <w:t xml:space="preserve"> non-anthropogenic</w:t>
      </w:r>
      <w:r w:rsidRPr="006843E1">
        <w:t xml:space="preserve"> foods</w:t>
      </w:r>
      <w:r>
        <w:t xml:space="preserve">, making them more satiating than other food sources and easier to find when on impermeable surfaces, likely playing a role in the </w:t>
      </w:r>
      <w:r w:rsidRPr="006843E1">
        <w:t>shift</w:t>
      </w:r>
      <w:r>
        <w:t xml:space="preserve"> in </w:t>
      </w:r>
      <w:r w:rsidRPr="006843E1">
        <w:t xml:space="preserve">their foraging preferences for anthropogenic foods </w:t>
      </w:r>
      <w:r w:rsidRPr="006843E1">
        <w:fldChar w:fldCharType="begin"/>
      </w:r>
      <w:r>
        <w:instrText xml:space="preserve"> ADDIN ZOTERO_ITEM CSL_CITATION {"citationID":"rkTfrvXv","properties":{"formattedCitation":"(Marzluff et al., 2001; Marzluff &amp; Neatherlin, 2006)","plainCitation":"(Marzluff et al., 2001; Marzluff &amp;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6843E1">
        <w:fldChar w:fldCharType="separate"/>
      </w:r>
      <w:r w:rsidRPr="00263E8E">
        <w:t>(Marzluff et al., 2001; Marzluff &amp; Neatherlin, 2006)</w:t>
      </w:r>
      <w:r w:rsidRPr="006843E1">
        <w:fldChar w:fldCharType="end"/>
      </w:r>
      <w:r w:rsidRPr="006843E1">
        <w:t xml:space="preserve">. </w:t>
      </w:r>
    </w:p>
    <w:p w14:paraId="46307D2C" w14:textId="77777777" w:rsidR="00B8265B" w:rsidRPr="006843E1" w:rsidRDefault="00B8265B" w:rsidP="00B8265B">
      <w:pPr>
        <w:pStyle w:val="SectionText0"/>
        <w:spacing w:line="480" w:lineRule="auto"/>
      </w:pPr>
      <w:r>
        <w:t xml:space="preserve">The absence of effect of generalized environment on the likelihood of a sentinel being present in our videos is not necessarily unexpected. </w:t>
      </w:r>
      <w:r w:rsidRPr="006843E1">
        <w:t xml:space="preserve">Bedneckoff's state-dependent model states that individuals make decisions based on their own energetic needs and the benefits they receive </w:t>
      </w:r>
      <w:r w:rsidRPr="006843E1">
        <w:fldChar w:fldCharType="begin"/>
      </w:r>
      <w: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6843E1">
        <w:fldChar w:fldCharType="separate"/>
      </w:r>
      <w:r w:rsidRPr="00263E8E">
        <w:t>(Bednekoff, 1997)</w:t>
      </w:r>
      <w:r w:rsidRPr="006843E1">
        <w:fldChar w:fldCharType="end"/>
      </w:r>
      <w:r w:rsidRPr="006843E1">
        <w:t>.</w:t>
      </w:r>
      <w:r>
        <w:t xml:space="preserve"> </w:t>
      </w:r>
      <w:r w:rsidRPr="006843E1">
        <w:t xml:space="preserve">An individual with sufficient energetic reserves could decide to perform sentinel </w:t>
      </w:r>
      <w:r>
        <w:t>behaviour</w:t>
      </w:r>
      <w:r w:rsidRPr="006843E1">
        <w:t xml:space="preserve"> as a safer option if the alternative is foraging without a sentinel. In urban areas, </w:t>
      </w:r>
      <w:r>
        <w:t xml:space="preserve">the presence of high-calorie food patches could facilitate the replenishment of energetic </w:t>
      </w:r>
      <w:r>
        <w:lastRenderedPageBreak/>
        <w:t>reserves. As a result, individuals might be more likely to engage in sentinel behaviour and increase their sentinel efforts, either by increasing frequency and/or duration of behaviour bouts.</w:t>
      </w:r>
      <w:r w:rsidRPr="006843E1">
        <w:t xml:space="preserve"> </w:t>
      </w:r>
      <w:r>
        <w:t>In our case, all individuals are urban, and can move between environments within the urban area. If travel time or time between foraging events is short, individuals could then be able to immediately sentinel upon arriving at a foraging site. Unfortunately, we were unable to track crow movements within a city to test this hypothesis, but it would be an interesting avenue for future research.</w:t>
      </w:r>
    </w:p>
    <w:p w14:paraId="4D3EE7A3" w14:textId="42378F41" w:rsidR="00B8265B" w:rsidRPr="003A4704" w:rsidRDefault="00B8265B" w:rsidP="003F457B">
      <w:pPr>
        <w:pStyle w:val="SectionSubtitle"/>
      </w:pPr>
      <w:bookmarkStart w:id="146" w:name="_Toc162204973"/>
      <w:bookmarkStart w:id="147" w:name="_Toc162794618"/>
      <w:bookmarkStart w:id="148" w:name="_Toc171937076"/>
      <w:r w:rsidRPr="003A4704">
        <w:t>Disturbances</w:t>
      </w:r>
      <w:bookmarkEnd w:id="146"/>
      <w:bookmarkEnd w:id="147"/>
      <w:bookmarkEnd w:id="148"/>
    </w:p>
    <w:p w14:paraId="01492C37" w14:textId="77777777" w:rsidR="00B8265B" w:rsidRPr="006843E1" w:rsidRDefault="00B8265B" w:rsidP="00B8265B">
      <w:pPr>
        <w:pStyle w:val="SectionText0"/>
        <w:spacing w:line="480" w:lineRule="auto"/>
      </w:pPr>
      <w:r w:rsidRPr="006843E1">
        <w:t xml:space="preserve">Higher disturbance frequency led to a decrease in the duration of bouts of all </w:t>
      </w:r>
      <w:r>
        <w:t>behaviours</w:t>
      </w:r>
      <w:r w:rsidRPr="006843E1">
        <w:t xml:space="preserve">, particularly foraging. </w:t>
      </w:r>
      <w:r>
        <w:t>American c</w:t>
      </w:r>
      <w:r w:rsidRPr="006843E1">
        <w:t xml:space="preserve">rows </w:t>
      </w:r>
      <w:r>
        <w:t xml:space="preserve">could be decreasing the duration of bouts of foraging behaviour </w:t>
      </w:r>
      <w:r w:rsidRPr="006843E1">
        <w:t xml:space="preserve">to minimize their exposure to perceived threats. Areas with higher disturbance frequencies typically had a greater frequency of vehicular disturbances, which American crows </w:t>
      </w:r>
      <w:r>
        <w:t>could</w:t>
      </w:r>
      <w:r w:rsidRPr="006843E1">
        <w:t xml:space="preserve"> be more tolerant</w:t>
      </w:r>
      <w:r>
        <w:t xml:space="preserve"> of </w:t>
      </w:r>
      <w:r>
        <w:fldChar w:fldCharType="begin"/>
      </w:r>
      <w: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fldChar w:fldCharType="separate"/>
      </w:r>
      <w:r w:rsidRPr="00C823A1">
        <w:t>(Mukherjee et al., 2013)</w:t>
      </w:r>
      <w:r>
        <w:fldChar w:fldCharType="end"/>
      </w:r>
      <w:r>
        <w:t xml:space="preserve">.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w:t>
      </w:r>
      <w:r w:rsidRPr="006843E1">
        <w:t xml:space="preserve">Higher disturbance frequency was also associated with a significant decrease in the number of transitions from foraging to alert behaviour. Crows could then be foraging as quickly as possible </w:t>
      </w:r>
      <w:r>
        <w:t>while maintaining minimal vigilance and flying away</w:t>
      </w:r>
      <w:r w:rsidRPr="006843E1">
        <w:t xml:space="preserve"> as soon as a threat is detected.</w:t>
      </w:r>
    </w:p>
    <w:p w14:paraId="6F31DED8" w14:textId="5B00F045" w:rsidR="00B8265B" w:rsidRPr="003A4704" w:rsidRDefault="00B8265B" w:rsidP="003F457B">
      <w:pPr>
        <w:pStyle w:val="SectionSubtitle"/>
      </w:pPr>
      <w:bookmarkStart w:id="149" w:name="_Toc162204974"/>
      <w:bookmarkStart w:id="150" w:name="_Toc162794619"/>
      <w:bookmarkStart w:id="151" w:name="_Toc171937077"/>
      <w:r w:rsidRPr="003A4704">
        <w:lastRenderedPageBreak/>
        <w:t>Baited sites</w:t>
      </w:r>
      <w:bookmarkEnd w:id="149"/>
      <w:bookmarkEnd w:id="150"/>
      <w:bookmarkEnd w:id="151"/>
    </w:p>
    <w:p w14:paraId="673EEC65" w14:textId="77777777" w:rsidR="00B8265B" w:rsidRPr="006843E1" w:rsidRDefault="00B8265B" w:rsidP="00B8265B">
      <w:pPr>
        <w:pStyle w:val="SectionText0"/>
        <w:spacing w:line="480" w:lineRule="auto"/>
      </w:pPr>
      <w:r w:rsidRPr="006843E1">
        <w:t xml:space="preserve">The presence of bait, which can be considered a proxy for human-generated litter in the environment, increased the peck rate and decreased the duration of foraging bouts. This suggests that foraging on bait or litter </w:t>
      </w:r>
      <w:r>
        <w:t>could be quicker and decrease time being vulnerable when compared to foraging on natural food patches</w:t>
      </w:r>
      <w:r w:rsidRPr="006843E1">
        <w:t xml:space="preserve">. </w:t>
      </w:r>
      <w:r>
        <w:t xml:space="preserve">The latter could take more time to forage on since grass and other vegetation can obscure food items, making them harder to identify and catch. </w:t>
      </w:r>
      <w:r w:rsidRPr="006843E1">
        <w:t xml:space="preserve">This observation could explain why a shift in preference for anthropogenic foods is observed in American crows and potentially other urbanized species </w:t>
      </w:r>
      <w:r w:rsidRPr="006843E1">
        <w:fldChar w:fldCharType="begin"/>
      </w:r>
      <w:r>
        <w:instrText xml:space="preserve"> ADDIN ZOTERO_ITEM CSL_CITATION {"citationID":"h59QH5Zu","properties":{"formattedCitation":"(Marzluff et al., 2001; Marzluff &amp; Neatherlin, 2006)","plainCitation":"(Marzluff et al., 2001; Marzluff &amp;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6843E1">
        <w:fldChar w:fldCharType="separate"/>
      </w:r>
      <w:r w:rsidRPr="00263E8E">
        <w:t>(Marzluff et al., 2001; Marzluff &amp; Neatherlin, 2006)</w:t>
      </w:r>
      <w:r w:rsidRPr="006843E1">
        <w:fldChar w:fldCharType="end"/>
      </w:r>
      <w:r w:rsidRPr="006843E1">
        <w:t>.</w:t>
      </w:r>
      <w:r>
        <w:t xml:space="preserve"> Future research could further elucidate the effects of foraging on different types of litter and anthropogenic foods, and how urbanized species adapt their foraging behaviours to best capitalize on these resources.</w:t>
      </w:r>
    </w:p>
    <w:p w14:paraId="73FFC1AB" w14:textId="6F34980B" w:rsidR="00B8265B" w:rsidRPr="003A4704" w:rsidRDefault="00B8265B" w:rsidP="003F457B">
      <w:pPr>
        <w:pStyle w:val="SectionSubtitle"/>
      </w:pPr>
      <w:bookmarkStart w:id="152" w:name="_Toc162204975"/>
      <w:bookmarkStart w:id="153" w:name="_Toc162794620"/>
      <w:bookmarkStart w:id="154" w:name="_Toc171937078"/>
      <w:r w:rsidRPr="003A4704">
        <w:t>Group Size</w:t>
      </w:r>
      <w:bookmarkEnd w:id="152"/>
      <w:bookmarkEnd w:id="153"/>
      <w:bookmarkEnd w:id="154"/>
    </w:p>
    <w:p w14:paraId="35B5BB4D" w14:textId="77777777" w:rsidR="00B8265B" w:rsidRPr="006843E1" w:rsidRDefault="00B8265B" w:rsidP="00B8265B">
      <w:pPr>
        <w:pStyle w:val="SectionText0"/>
        <w:spacing w:line="480" w:lineRule="auto"/>
      </w:pPr>
      <w:r w:rsidRPr="006843E1">
        <w:t xml:space="preserve">As group size increased, the duration of bouts of foraging behaviour increased but was not associated with a decrease in </w:t>
      </w:r>
      <w:r>
        <w:t xml:space="preserve">the </w:t>
      </w:r>
      <w:r w:rsidRPr="006843E1">
        <w:t xml:space="preserve">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6843E1">
        <w:fldChar w:fldCharType="begin"/>
      </w:r>
      <w:r>
        <w:instrText xml:space="preserve"> ADDIN ZOTERO_ITEM CSL_CITATION {"citationID":"gXWiUHEO","properties":{"formattedCitation":"(Beauchamp, 2008, 2013; Lima, 1995; Ward &amp; Low, 1997)","plainCitation":"(Beauchamp, 2008, 2013; Lima, 1995; Ward &amp; Low, 1997)","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6843E1">
        <w:fldChar w:fldCharType="separate"/>
      </w:r>
      <w:r w:rsidRPr="00263E8E">
        <w:t>(Beauchamp, 2008, 2013; Lima, 1995; Ward &amp; Low, 1997)</w:t>
      </w:r>
      <w:r w:rsidRPr="006843E1">
        <w:fldChar w:fldCharType="end"/>
      </w:r>
      <w:r w:rsidRPr="006843E1">
        <w:t>, yet the effect of group size was only observed in the duration of bouts of foraging behaviour. Bouts of alert behaviour</w:t>
      </w:r>
      <w:r>
        <w:t xml:space="preserve"> could</w:t>
      </w:r>
      <w:r w:rsidRPr="006843E1">
        <w:t xml:space="preserve"> have a minimal duration to effectively monitor the surrounding environment for sources of threat. Alternatively, foraging crows </w:t>
      </w:r>
      <w:r>
        <w:t>could</w:t>
      </w:r>
      <w:r w:rsidRPr="006843E1">
        <w:t xml:space="preserve"> be maintaining vigilance due to increased competition for resources in larger groups. Instead of only looking out for sources of threat, </w:t>
      </w:r>
      <w:r>
        <w:t>foragers</w:t>
      </w:r>
      <w:r w:rsidRPr="006843E1">
        <w:t xml:space="preserve"> could be looking at the behaviour of other </w:t>
      </w:r>
      <w:r>
        <w:t>group members</w:t>
      </w:r>
      <w:r w:rsidRPr="006843E1">
        <w:t xml:space="preserve"> in case they found a better patch to forage on.</w:t>
      </w:r>
    </w:p>
    <w:p w14:paraId="17DF4E52" w14:textId="480A1AE9" w:rsidR="00B8265B" w:rsidRPr="003A4704" w:rsidRDefault="00B8265B" w:rsidP="003F457B">
      <w:pPr>
        <w:pStyle w:val="SectionSubtitle"/>
      </w:pPr>
      <w:bookmarkStart w:id="155" w:name="_Toc162204976"/>
      <w:bookmarkStart w:id="156" w:name="_Toc162794621"/>
      <w:bookmarkStart w:id="157" w:name="_Toc171937079"/>
      <w:r w:rsidRPr="003A4704">
        <w:lastRenderedPageBreak/>
        <w:t>Future directions and improvements</w:t>
      </w:r>
      <w:bookmarkEnd w:id="155"/>
      <w:bookmarkEnd w:id="156"/>
      <w:bookmarkEnd w:id="157"/>
    </w:p>
    <w:p w14:paraId="6CCC4EFE" w14:textId="77777777" w:rsidR="00B8265B" w:rsidRPr="006843E1" w:rsidRDefault="00B8265B" w:rsidP="00B8265B">
      <w:pPr>
        <w:pStyle w:val="SectionText0"/>
        <w:spacing w:line="480" w:lineRule="auto"/>
      </w:pPr>
      <w:r w:rsidRPr="006843E1">
        <w:t xml:space="preserve">Our study has several limitations that should be acknowledged. Our sample size </w:t>
      </w:r>
      <w:r>
        <w:t>could</w:t>
      </w:r>
      <w:r w:rsidRPr="006843E1">
        <w:t xml:space="preserve">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w:t>
      </w:r>
      <w:r>
        <w:t>could</w:t>
      </w:r>
      <w:r w:rsidRPr="006843E1">
        <w:t xml:space="preserve"> limit the generalizability of our results to other populations or environments. Factors such as local food availability, the number and area of green spaces, and predator presence can vary widely between cities</w:t>
      </w:r>
      <w:r>
        <w:t>, and these factors can affect the behaviour of foraging crows</w:t>
      </w:r>
      <w:r w:rsidRPr="006843E1">
        <w:t>. Therefore, the findings of our study could differ from those of a similar study performed in a different city</w:t>
      </w:r>
      <w:r>
        <w:t>.</w:t>
      </w:r>
      <w:r w:rsidRPr="006843E1">
        <w:t xml:space="preserve"> </w:t>
      </w:r>
    </w:p>
    <w:p w14:paraId="1F0525EF" w14:textId="77777777" w:rsidR="00227CE6" w:rsidRDefault="00B8265B" w:rsidP="00B8265B">
      <w:pPr>
        <w:pStyle w:val="SectionText0"/>
        <w:spacing w:line="480" w:lineRule="auto"/>
        <w:sectPr w:rsidR="00227CE6" w:rsidSect="00B8265B">
          <w:headerReference w:type="default" r:id="rId38"/>
          <w:pgSz w:w="12240" w:h="15840"/>
          <w:pgMar w:top="1440" w:right="1440" w:bottom="1440" w:left="1440" w:header="708" w:footer="708" w:gutter="0"/>
          <w:cols w:space="708"/>
          <w:docGrid w:linePitch="360"/>
        </w:sectPr>
      </w:pPr>
      <w:r w:rsidRPr="006843E1">
        <w:t xml:space="preserve">Our study investigated the effects of sentinel </w:t>
      </w:r>
      <w:r>
        <w:t>behaviour</w:t>
      </w:r>
      <w:r w:rsidRPr="006843E1">
        <w:t xml:space="preserve"> and the generalized environment on the </w:t>
      </w:r>
      <w:r>
        <w:t>behaviour</w:t>
      </w:r>
      <w:r w:rsidRPr="006843E1">
        <w:t xml:space="preserve"> of foraging </w:t>
      </w:r>
      <w:r>
        <w:t xml:space="preserve">American </w:t>
      </w:r>
      <w:r w:rsidRPr="006843E1">
        <w:t xml:space="preserve">crows in urban environments. Contrary to expectations, sentinel presence did not have a significant effect on forager </w:t>
      </w:r>
      <w:r>
        <w:t>behaviour</w:t>
      </w:r>
      <w:r w:rsidRPr="006843E1">
        <w:t xml:space="preserve">. This suggests that sentinel decision-making </w:t>
      </w:r>
      <w:r>
        <w:t>could</w:t>
      </w:r>
      <w:r w:rsidRPr="006843E1">
        <w:t xml:space="preserve"> be more influenced by individual needs rather than group benefits, aligning with Bednekoff's state-dependent model. The generalized environment, however, had a significant impact on forager </w:t>
      </w:r>
      <w:r>
        <w:t>behaviour</w:t>
      </w:r>
      <w:r w:rsidRPr="006843E1">
        <w:t xml:space="preserve">. Crows in green areas exhibited longer bouts of foraging </w:t>
      </w:r>
      <w:r>
        <w:t>behaviour</w:t>
      </w:r>
      <w:r w:rsidRPr="006843E1">
        <w:t xml:space="preserve"> and more transitions from the vulnerable to the alert state compared to those in commercial areas. This indicates that environmental factors such as resource distribution and predation risk </w:t>
      </w:r>
      <w:r>
        <w:t xml:space="preserve">could </w:t>
      </w:r>
      <w:r w:rsidRPr="006843E1">
        <w:t xml:space="preserve">play a crucial role in shaping forager </w:t>
      </w:r>
      <w:r>
        <w:t>behaviour</w:t>
      </w:r>
      <w:r w:rsidRPr="006843E1">
        <w:t xml:space="preserve">. Disturbance frequency, bait presence, and group size also influenced forager </w:t>
      </w:r>
      <w:r>
        <w:t>behaviour</w:t>
      </w:r>
      <w:r w:rsidRPr="006843E1">
        <w:t xml:space="preserve">. Higher disturbance frequency led to shorter bouts of </w:t>
      </w:r>
      <w:r>
        <w:t>behaviour</w:t>
      </w:r>
      <w:r w:rsidRPr="006843E1">
        <w:t xml:space="preserve"> but increased peck rate, indicating a trade-off between vigilance and foraging efficiency. Bait presence increased peck rate and decreased foraging time, suggesting </w:t>
      </w:r>
    </w:p>
    <w:p w14:paraId="74FF50BE" w14:textId="77777777" w:rsidR="00B8265B" w:rsidRPr="006843E1" w:rsidRDefault="00B8265B" w:rsidP="00B8265B">
      <w:pPr>
        <w:pStyle w:val="SectionText0"/>
        <w:spacing w:line="480" w:lineRule="auto"/>
      </w:pPr>
      <w:r>
        <w:lastRenderedPageBreak/>
        <w:t>that small, concentrated patches of food are easier and quicker to forage on, though we have only used one type of bait</w:t>
      </w:r>
      <w:r w:rsidRPr="006843E1">
        <w:t>.</w:t>
      </w:r>
      <w:r>
        <w:t xml:space="preserve"> Further research could delve into how crows forage on different types of human litter and how they use their problem-solving capabilities to defeat packaging.</w:t>
      </w:r>
    </w:p>
    <w:p w14:paraId="46B73BA7" w14:textId="77777777" w:rsidR="003F457B" w:rsidRDefault="00B8265B" w:rsidP="00B8265B">
      <w:pPr>
        <w:pStyle w:val="SectionText0"/>
        <w:spacing w:line="480" w:lineRule="auto"/>
        <w:sectPr w:rsidR="003F457B" w:rsidSect="00B8265B">
          <w:headerReference w:type="default" r:id="rId39"/>
          <w:pgSz w:w="12240" w:h="15840"/>
          <w:pgMar w:top="1440" w:right="1440" w:bottom="1440" w:left="1440" w:header="708" w:footer="708" w:gutter="0"/>
          <w:cols w:space="708"/>
          <w:docGrid w:linePitch="360"/>
        </w:sectPr>
      </w:pPr>
      <w:r w:rsidRPr="006843E1">
        <w:t xml:space="preserve">These findings have several implications for understanding crow </w:t>
      </w:r>
      <w:r>
        <w:t>behaviour</w:t>
      </w:r>
      <w:r w:rsidRPr="006843E1">
        <w:t xml:space="preserve">. They suggest that crows can adapt their </w:t>
      </w:r>
      <w:r>
        <w:t>behaviour</w:t>
      </w:r>
      <w:r w:rsidRPr="006843E1">
        <w:t xml:space="preserve"> based on environmental conditions and individual needs. The lack of significant effects of sentinel </w:t>
      </w:r>
      <w:r>
        <w:t>behaviour</w:t>
      </w:r>
      <w:r w:rsidRPr="006843E1">
        <w:t xml:space="preserve"> points towards the complexity of social </w:t>
      </w:r>
      <w:r>
        <w:t>behaviour</w:t>
      </w:r>
      <w:r w:rsidRPr="006843E1">
        <w:t xml:space="preserve"> in crows and the importance of considering individual variation in decision-making. Overall, the study provides valuable insights into the factors influencing crow </w:t>
      </w:r>
      <w:r>
        <w:t>behaviour</w:t>
      </w:r>
      <w:r w:rsidRPr="006843E1">
        <w:t xml:space="preserve"> in urban environments and highlights the need for further research to fully understand these complex </w:t>
      </w:r>
      <w:r>
        <w:t>behaviours</w:t>
      </w:r>
      <w:r w:rsidRPr="006843E1">
        <w:t>.</w:t>
      </w:r>
      <w:bookmarkEnd w:id="138"/>
      <w:r>
        <w:t xml:space="preserve"> </w:t>
      </w:r>
    </w:p>
    <w:p w14:paraId="2C490051" w14:textId="09B37A23" w:rsidR="00B8265B" w:rsidRDefault="00B8265B" w:rsidP="00DE414B">
      <w:pPr>
        <w:pStyle w:val="SectionTitle"/>
      </w:pPr>
      <w:bookmarkStart w:id="158" w:name="_Toc171937080"/>
      <w:r>
        <w:lastRenderedPageBreak/>
        <w:t>References</w:t>
      </w:r>
      <w:bookmarkEnd w:id="158"/>
    </w:p>
    <w:p w14:paraId="079DFAF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fldChar w:fldCharType="begin"/>
      </w:r>
      <w:r w:rsidRPr="00B8265B">
        <w:rPr>
          <w:rFonts w:ascii="Times New Roman" w:hAnsi="Times New Roman" w:cs="Times New Roman"/>
          <w:sz w:val="24"/>
          <w:szCs w:val="24"/>
        </w:rPr>
        <w:instrText xml:space="preserve"> ADDIN ZOTERO_BIBL {"uncited":[],"omitted":[],"custom":[]} CSL_BIBLIOGRAPHY </w:instrText>
      </w:r>
      <w:r w:rsidRPr="00B8265B">
        <w:rPr>
          <w:rFonts w:ascii="Times New Roman" w:hAnsi="Times New Roman" w:cs="Times New Roman"/>
          <w:sz w:val="24"/>
          <w:szCs w:val="24"/>
        </w:rPr>
        <w:fldChar w:fldCharType="separate"/>
      </w:r>
      <w:r w:rsidRPr="00B8265B">
        <w:rPr>
          <w:rFonts w:ascii="Times New Roman" w:hAnsi="Times New Roman" w:cs="Times New Roman"/>
          <w:sz w:val="24"/>
          <w:szCs w:val="24"/>
        </w:rPr>
        <w:t xml:space="preserve">Auman, H. J., Meathrel, C. E., &amp; Richardson, A. (2008). Supersize me: Does anthropogenic food change the body condition of silver gulls? A comparison between urbanized and remote, non-urbanized areas. </w:t>
      </w:r>
      <w:r w:rsidRPr="00B8265B">
        <w:rPr>
          <w:rFonts w:ascii="Times New Roman" w:hAnsi="Times New Roman" w:cs="Times New Roman"/>
          <w:i/>
          <w:iCs/>
          <w:sz w:val="24"/>
          <w:szCs w:val="24"/>
        </w:rPr>
        <w:t>Waterbirds</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31</w:t>
      </w:r>
      <w:r w:rsidRPr="00B8265B">
        <w:rPr>
          <w:rFonts w:ascii="Times New Roman" w:hAnsi="Times New Roman" w:cs="Times New Roman"/>
          <w:sz w:val="24"/>
          <w:szCs w:val="24"/>
        </w:rPr>
        <w:t>(1), 122–126.</w:t>
      </w:r>
    </w:p>
    <w:p w14:paraId="52B0E66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ates, D., Mächler, M., Bolker, B., &amp; Walker, S. (2015). Fitting linear mixed-effects models using lme4. </w:t>
      </w:r>
      <w:r w:rsidRPr="00B8265B">
        <w:rPr>
          <w:rFonts w:ascii="Times New Roman" w:hAnsi="Times New Roman" w:cs="Times New Roman"/>
          <w:i/>
          <w:iCs/>
          <w:sz w:val="24"/>
          <w:szCs w:val="24"/>
        </w:rPr>
        <w:t>Journal of Statistical Softwar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67</w:t>
      </w:r>
      <w:r w:rsidRPr="00B8265B">
        <w:rPr>
          <w:rFonts w:ascii="Times New Roman" w:hAnsi="Times New Roman" w:cs="Times New Roman"/>
          <w:sz w:val="24"/>
          <w:szCs w:val="24"/>
        </w:rPr>
        <w:t>(1), 1–48. https://doi.org/10.18637/jss.v067.i01</w:t>
      </w:r>
    </w:p>
    <w:p w14:paraId="678340F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auchamp, G. (2008). What is the magnitude of the group-size effect on vigilance? </w:t>
      </w:r>
      <w:r w:rsidRPr="00B8265B">
        <w:rPr>
          <w:rFonts w:ascii="Times New Roman" w:hAnsi="Times New Roman" w:cs="Times New Roman"/>
          <w:i/>
          <w:iCs/>
          <w:sz w:val="24"/>
          <w:szCs w:val="24"/>
        </w:rPr>
        <w:t>Behavioral Ec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9</w:t>
      </w:r>
      <w:r w:rsidRPr="00B8265B">
        <w:rPr>
          <w:rFonts w:ascii="Times New Roman" w:hAnsi="Times New Roman" w:cs="Times New Roman"/>
          <w:sz w:val="24"/>
          <w:szCs w:val="24"/>
        </w:rPr>
        <w:t>(6), 1361–1368. https://doi.org/10.1093/beheco/arn096</w:t>
      </w:r>
    </w:p>
    <w:p w14:paraId="315F941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auchamp, G. (2013). </w:t>
      </w:r>
      <w:r w:rsidRPr="00B8265B">
        <w:rPr>
          <w:rFonts w:ascii="Times New Roman" w:hAnsi="Times New Roman" w:cs="Times New Roman"/>
          <w:i/>
          <w:iCs/>
          <w:sz w:val="24"/>
          <w:szCs w:val="24"/>
        </w:rPr>
        <w:t>Social predation: How group living benefits predators and prey</w:t>
      </w:r>
      <w:r w:rsidRPr="00B8265B">
        <w:rPr>
          <w:rFonts w:ascii="Times New Roman" w:hAnsi="Times New Roman" w:cs="Times New Roman"/>
          <w:sz w:val="24"/>
          <w:szCs w:val="24"/>
        </w:rPr>
        <w:t>. Elsevier.</w:t>
      </w:r>
    </w:p>
    <w:p w14:paraId="3AC0890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dnekoff, P. A. (1997). Mutualism among safe, selfish sentinels: A dynamic game. </w:t>
      </w:r>
      <w:r w:rsidRPr="00B8265B">
        <w:rPr>
          <w:rFonts w:ascii="Times New Roman" w:hAnsi="Times New Roman" w:cs="Times New Roman"/>
          <w:i/>
          <w:iCs/>
          <w:sz w:val="24"/>
          <w:szCs w:val="24"/>
        </w:rPr>
        <w:t>The American Naturalist</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50</w:t>
      </w:r>
      <w:r w:rsidRPr="00B8265B">
        <w:rPr>
          <w:rFonts w:ascii="Times New Roman" w:hAnsi="Times New Roman" w:cs="Times New Roman"/>
          <w:sz w:val="24"/>
          <w:szCs w:val="24"/>
        </w:rPr>
        <w:t>(3), 373–392. https://doi.org/10.1086/286070</w:t>
      </w:r>
    </w:p>
    <w:p w14:paraId="0755892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dnekoff, P. A. (2001). Coordination of safe, selfish sentinels based on mutual benefits. </w:t>
      </w:r>
      <w:r w:rsidRPr="00B8265B">
        <w:rPr>
          <w:rFonts w:ascii="Times New Roman" w:hAnsi="Times New Roman" w:cs="Times New Roman"/>
          <w:i/>
          <w:iCs/>
          <w:sz w:val="24"/>
          <w:szCs w:val="24"/>
        </w:rPr>
        <w:t>Annales Zoologici Fennici</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38</w:t>
      </w:r>
      <w:r w:rsidRPr="00B8265B">
        <w:rPr>
          <w:rFonts w:ascii="Times New Roman" w:hAnsi="Times New Roman" w:cs="Times New Roman"/>
          <w:sz w:val="24"/>
          <w:szCs w:val="24"/>
        </w:rPr>
        <w:t>(1), 5–14.</w:t>
      </w:r>
    </w:p>
    <w:p w14:paraId="777AFB5F"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dnekoff, P. A. (2015). Sentinel behavior: A review and prospectus. In </w:t>
      </w:r>
      <w:r w:rsidRPr="00B8265B">
        <w:rPr>
          <w:rFonts w:ascii="Times New Roman" w:hAnsi="Times New Roman" w:cs="Times New Roman"/>
          <w:i/>
          <w:iCs/>
          <w:sz w:val="24"/>
          <w:szCs w:val="24"/>
        </w:rPr>
        <w:t>Advances in the Study of Behavior</w:t>
      </w:r>
      <w:r w:rsidRPr="00B8265B">
        <w:rPr>
          <w:rFonts w:ascii="Times New Roman" w:hAnsi="Times New Roman" w:cs="Times New Roman"/>
          <w:sz w:val="24"/>
          <w:szCs w:val="24"/>
        </w:rPr>
        <w:t xml:space="preserve"> (Vol. 47, pp. 115–145). Elsevier. https://doi.org/10.1016/bs.asb.2015.02.001</w:t>
      </w:r>
    </w:p>
    <w:p w14:paraId="440A6EC9"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lumstein, D. T. (1999). Selfish sentinels. </w:t>
      </w:r>
      <w:r w:rsidRPr="00B8265B">
        <w:rPr>
          <w:rFonts w:ascii="Times New Roman" w:hAnsi="Times New Roman" w:cs="Times New Roman"/>
          <w:i/>
          <w:iCs/>
          <w:sz w:val="24"/>
          <w:szCs w:val="24"/>
        </w:rPr>
        <w:t>Scienc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84</w:t>
      </w:r>
      <w:r w:rsidRPr="00B8265B">
        <w:rPr>
          <w:rFonts w:ascii="Times New Roman" w:hAnsi="Times New Roman" w:cs="Times New Roman"/>
          <w:sz w:val="24"/>
          <w:szCs w:val="24"/>
        </w:rPr>
        <w:t>(5420), 1633–1634. https://doi.org/10.1126/science.284.5420.1633</w:t>
      </w:r>
    </w:p>
    <w:p w14:paraId="5F48F7D9"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Clutton-Brock, T. H., O’Riain, M. J., Brotherton, P. N. M., Gaynor, D., Kansky, R., Griffin, A. S., &amp; Manser, M. (1999). Selfish sentinels in cooperative mammals. </w:t>
      </w:r>
      <w:r w:rsidRPr="00B8265B">
        <w:rPr>
          <w:rFonts w:ascii="Times New Roman" w:hAnsi="Times New Roman" w:cs="Times New Roman"/>
          <w:i/>
          <w:iCs/>
          <w:sz w:val="24"/>
          <w:szCs w:val="24"/>
        </w:rPr>
        <w:t>Scienc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84</w:t>
      </w:r>
      <w:r w:rsidRPr="00B8265B">
        <w:rPr>
          <w:rFonts w:ascii="Times New Roman" w:hAnsi="Times New Roman" w:cs="Times New Roman"/>
          <w:sz w:val="24"/>
          <w:szCs w:val="24"/>
        </w:rPr>
        <w:t>(5420), 1640–1644. https://doi.org/10.1126/science.284.5420.1640</w:t>
      </w:r>
    </w:p>
    <w:p w14:paraId="0D59301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Friard, O., &amp; Gamba, M. (2016). BORIS: A free, versatile open-source event-logging software for video/audio coding and live observations. </w:t>
      </w:r>
      <w:r w:rsidRPr="00B8265B">
        <w:rPr>
          <w:rFonts w:ascii="Times New Roman" w:hAnsi="Times New Roman" w:cs="Times New Roman"/>
          <w:i/>
          <w:iCs/>
          <w:sz w:val="24"/>
          <w:szCs w:val="24"/>
        </w:rPr>
        <w:t>Methods in Ecology and Evolutio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7</w:t>
      </w:r>
      <w:r w:rsidRPr="00B8265B">
        <w:rPr>
          <w:rFonts w:ascii="Times New Roman" w:hAnsi="Times New Roman" w:cs="Times New Roman"/>
          <w:sz w:val="24"/>
          <w:szCs w:val="24"/>
        </w:rPr>
        <w:t>(11), 1325–1330. https://doi.org/10.1111/2041-210X.12584</w:t>
      </w:r>
    </w:p>
    <w:p w14:paraId="3196267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lastRenderedPageBreak/>
        <w:t xml:space="preserve">Hollén, L. I., Bell, M. B. V., &amp; Radford, A. N. (2008). Cooperative sentinel calling? Foragers gain increased biomass intake. </w:t>
      </w:r>
      <w:r w:rsidRPr="00B8265B">
        <w:rPr>
          <w:rFonts w:ascii="Times New Roman" w:hAnsi="Times New Roman" w:cs="Times New Roman"/>
          <w:i/>
          <w:iCs/>
          <w:sz w:val="24"/>
          <w:szCs w:val="24"/>
        </w:rPr>
        <w:t>Current Bi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8</w:t>
      </w:r>
      <w:r w:rsidRPr="00B8265B">
        <w:rPr>
          <w:rFonts w:ascii="Times New Roman" w:hAnsi="Times New Roman" w:cs="Times New Roman"/>
          <w:sz w:val="24"/>
          <w:szCs w:val="24"/>
        </w:rPr>
        <w:t>(8), 576–579. https://doi.org/10.1016/j.cub.2008.02.078</w:t>
      </w:r>
    </w:p>
    <w:p w14:paraId="684F5E3A"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Hollén, L. I., Bell, M. B. V., Wade, H. M., Rose, R., Russell, A., Niven, F., Ridley, A. R., &amp; Radford, A. N. (2011). Ecological conditions influence sentinel decisions. </w:t>
      </w:r>
      <w:r w:rsidRPr="00B8265B">
        <w:rPr>
          <w:rFonts w:ascii="Times New Roman" w:hAnsi="Times New Roman" w:cs="Times New Roman"/>
          <w:i/>
          <w:iCs/>
          <w:sz w:val="24"/>
          <w:szCs w:val="24"/>
        </w:rPr>
        <w:t>Animal Behaviou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82</w:t>
      </w:r>
      <w:r w:rsidRPr="00B8265B">
        <w:rPr>
          <w:rFonts w:ascii="Times New Roman" w:hAnsi="Times New Roman" w:cs="Times New Roman"/>
          <w:sz w:val="24"/>
          <w:szCs w:val="24"/>
        </w:rPr>
        <w:t>(6), 1435–1441. https://doi.org/10.1016/j.anbehav.2011.09.028</w:t>
      </w:r>
    </w:p>
    <w:p w14:paraId="47DEC89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Isaksson, C. (2018). Impact of urbanization on birds. In D. T. Tietze (Ed.), </w:t>
      </w:r>
      <w:r w:rsidRPr="00B8265B">
        <w:rPr>
          <w:rFonts w:ascii="Times New Roman" w:hAnsi="Times New Roman" w:cs="Times New Roman"/>
          <w:i/>
          <w:iCs/>
          <w:sz w:val="24"/>
          <w:szCs w:val="24"/>
        </w:rPr>
        <w:t>Bird Species: How They Arise, Modify and Vanish</w:t>
      </w:r>
      <w:r w:rsidRPr="00B8265B">
        <w:rPr>
          <w:rFonts w:ascii="Times New Roman" w:hAnsi="Times New Roman" w:cs="Times New Roman"/>
          <w:sz w:val="24"/>
          <w:szCs w:val="24"/>
        </w:rPr>
        <w:t xml:space="preserve"> (pp. 235–257). Springer International Publishing. https://doi.org/10.1007/978-3-319-91689-7_13</w:t>
      </w:r>
    </w:p>
    <w:p w14:paraId="48C2037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Johnson, R. (1994). American crows. </w:t>
      </w:r>
      <w:r w:rsidRPr="00B8265B">
        <w:rPr>
          <w:rFonts w:ascii="Times New Roman" w:hAnsi="Times New Roman" w:cs="Times New Roman"/>
          <w:i/>
          <w:iCs/>
          <w:sz w:val="24"/>
          <w:szCs w:val="24"/>
        </w:rPr>
        <w:t>The Handbook: Prevention and Control of Wildlife Damage</w:t>
      </w:r>
      <w:r w:rsidRPr="00B8265B">
        <w:rPr>
          <w:rFonts w:ascii="Times New Roman" w:hAnsi="Times New Roman" w:cs="Times New Roman"/>
          <w:sz w:val="24"/>
          <w:szCs w:val="24"/>
        </w:rPr>
        <w:t>. https://digitalcommons.unl.edu/icwdmhandbook/60</w:t>
      </w:r>
    </w:p>
    <w:p w14:paraId="560B2E4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Jones, T. B., Evans, J. C., &amp; Morand-Ferron, J. (2019). Urbanization and the temporal patterns of social networks and group foraging behaviors. </w:t>
      </w:r>
      <w:r w:rsidRPr="00B8265B">
        <w:rPr>
          <w:rFonts w:ascii="Times New Roman" w:hAnsi="Times New Roman" w:cs="Times New Roman"/>
          <w:i/>
          <w:iCs/>
          <w:sz w:val="24"/>
          <w:szCs w:val="24"/>
        </w:rPr>
        <w:t>Ecology and Evolutio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9</w:t>
      </w:r>
      <w:r w:rsidRPr="00B8265B">
        <w:rPr>
          <w:rFonts w:ascii="Times New Roman" w:hAnsi="Times New Roman" w:cs="Times New Roman"/>
          <w:sz w:val="24"/>
          <w:szCs w:val="24"/>
        </w:rPr>
        <w:t>(8), 4589–4602. https://doi.org/10.1002/ece3.5060</w:t>
      </w:r>
    </w:p>
    <w:p w14:paraId="05FAB83B"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Kern, J. M., &amp; Radford, A. N. (2016). Anthropogenic noise disrupts use of vocal information about predation risk. </w:t>
      </w:r>
      <w:r w:rsidRPr="00B8265B">
        <w:rPr>
          <w:rFonts w:ascii="Times New Roman" w:hAnsi="Times New Roman" w:cs="Times New Roman"/>
          <w:i/>
          <w:iCs/>
          <w:sz w:val="24"/>
          <w:szCs w:val="24"/>
        </w:rPr>
        <w:t>Environmental Pollution (Barking, Essex: 1987)</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18</w:t>
      </w:r>
      <w:r w:rsidRPr="00B8265B">
        <w:rPr>
          <w:rFonts w:ascii="Times New Roman" w:hAnsi="Times New Roman" w:cs="Times New Roman"/>
          <w:sz w:val="24"/>
          <w:szCs w:val="24"/>
        </w:rPr>
        <w:t>, 988–995. https://doi.org/10.1016/j.envpol.2016.08.049</w:t>
      </w:r>
    </w:p>
    <w:p w14:paraId="7E7A548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Koller, M. (2016). Robustlmm: An R package for robust estimation of linear mixed-effects models. </w:t>
      </w:r>
      <w:r w:rsidRPr="00B8265B">
        <w:rPr>
          <w:rFonts w:ascii="Times New Roman" w:hAnsi="Times New Roman" w:cs="Times New Roman"/>
          <w:i/>
          <w:iCs/>
          <w:sz w:val="24"/>
          <w:szCs w:val="24"/>
        </w:rPr>
        <w:t>Journal of Statistical Softwar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75</w:t>
      </w:r>
      <w:r w:rsidRPr="00B8265B">
        <w:rPr>
          <w:rFonts w:ascii="Times New Roman" w:hAnsi="Times New Roman" w:cs="Times New Roman"/>
          <w:sz w:val="24"/>
          <w:szCs w:val="24"/>
        </w:rPr>
        <w:t>(6), 1–24. https://doi.org/10.18637/jss.v075.i06</w:t>
      </w:r>
    </w:p>
    <w:p w14:paraId="36096F2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Latta, S. C., &amp; Latta, K. N. (2015). Do urban american crows (</w:t>
      </w:r>
      <w:r w:rsidRPr="00B8265B">
        <w:rPr>
          <w:rFonts w:ascii="Times New Roman" w:hAnsi="Times New Roman" w:cs="Times New Roman"/>
          <w:i/>
          <w:iCs/>
          <w:sz w:val="24"/>
          <w:szCs w:val="24"/>
        </w:rPr>
        <w:t>Corvus brachyrhynchos</w:t>
      </w:r>
      <w:r w:rsidRPr="00B8265B">
        <w:rPr>
          <w:rFonts w:ascii="Times New Roman" w:hAnsi="Times New Roman" w:cs="Times New Roman"/>
          <w:sz w:val="24"/>
          <w:szCs w:val="24"/>
        </w:rPr>
        <w:t>) contribute to population declines of the common nighthawk (</w:t>
      </w:r>
      <w:r w:rsidRPr="00B8265B">
        <w:rPr>
          <w:rFonts w:ascii="Times New Roman" w:hAnsi="Times New Roman" w:cs="Times New Roman"/>
          <w:i/>
          <w:iCs/>
          <w:sz w:val="24"/>
          <w:szCs w:val="24"/>
        </w:rPr>
        <w:t>Chordeiles mino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The Wilson Journal of Ornith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27</w:t>
      </w:r>
      <w:r w:rsidRPr="00B8265B">
        <w:rPr>
          <w:rFonts w:ascii="Times New Roman" w:hAnsi="Times New Roman" w:cs="Times New Roman"/>
          <w:sz w:val="24"/>
          <w:szCs w:val="24"/>
        </w:rPr>
        <w:t>(3), 528–533. https://doi.org/10.1676/14-181.1</w:t>
      </w:r>
    </w:p>
    <w:p w14:paraId="22F9CFF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Lenth, R. W. (2023). </w:t>
      </w:r>
      <w:r w:rsidRPr="00B8265B">
        <w:rPr>
          <w:rFonts w:ascii="Times New Roman" w:hAnsi="Times New Roman" w:cs="Times New Roman"/>
          <w:i/>
          <w:iCs/>
          <w:sz w:val="24"/>
          <w:szCs w:val="24"/>
        </w:rPr>
        <w:t>Emmeans: Estimated marginal means, aka least-squares means</w:t>
      </w:r>
      <w:r w:rsidRPr="00B8265B">
        <w:rPr>
          <w:rFonts w:ascii="Times New Roman" w:hAnsi="Times New Roman" w:cs="Times New Roman"/>
          <w:sz w:val="24"/>
          <w:szCs w:val="24"/>
        </w:rPr>
        <w:t xml:space="preserve"> (1.8.6) [Computer software]. https://CRAN.R-project.org/package=emmeans</w:t>
      </w:r>
    </w:p>
    <w:p w14:paraId="64ABCAF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Lima, S. L. (1995). Back to the basics of anti-predatory vigilance: The group-size effect. </w:t>
      </w:r>
      <w:r w:rsidRPr="00B8265B">
        <w:rPr>
          <w:rFonts w:ascii="Times New Roman" w:hAnsi="Times New Roman" w:cs="Times New Roman"/>
          <w:i/>
          <w:iCs/>
          <w:sz w:val="24"/>
          <w:szCs w:val="24"/>
        </w:rPr>
        <w:t>Animal Behaviou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49</w:t>
      </w:r>
      <w:r w:rsidRPr="00B8265B">
        <w:rPr>
          <w:rFonts w:ascii="Times New Roman" w:hAnsi="Times New Roman" w:cs="Times New Roman"/>
          <w:sz w:val="24"/>
          <w:szCs w:val="24"/>
        </w:rPr>
        <w:t>(1), 11–20. https://doi.org/10.1016/0003-3472(95)80149-9</w:t>
      </w:r>
    </w:p>
    <w:p w14:paraId="2D961ADB"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lastRenderedPageBreak/>
        <w:t xml:space="preserve">Łopucki, R., Klich, D., &amp; Kiersztyn, A. (2021). Changes in the social behavior of urban animals: More aggression or tolerance? </w:t>
      </w:r>
      <w:r w:rsidRPr="00B8265B">
        <w:rPr>
          <w:rFonts w:ascii="Times New Roman" w:hAnsi="Times New Roman" w:cs="Times New Roman"/>
          <w:i/>
          <w:iCs/>
          <w:sz w:val="24"/>
          <w:szCs w:val="24"/>
        </w:rPr>
        <w:t>Mammalian Bi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01</w:t>
      </w:r>
      <w:r w:rsidRPr="00B8265B">
        <w:rPr>
          <w:rFonts w:ascii="Times New Roman" w:hAnsi="Times New Roman" w:cs="Times New Roman"/>
          <w:sz w:val="24"/>
          <w:szCs w:val="24"/>
        </w:rPr>
        <w:t>(1), 1–10. https://doi.org/10.1007/s42991-020-00075-1</w:t>
      </w:r>
    </w:p>
    <w:p w14:paraId="7291151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Lowry, H., Lill, A., &amp; Wong, B. B. M. (2013). Behavioural responses of wildlife to urban environments. </w:t>
      </w:r>
      <w:r w:rsidRPr="00B8265B">
        <w:rPr>
          <w:rFonts w:ascii="Times New Roman" w:hAnsi="Times New Roman" w:cs="Times New Roman"/>
          <w:i/>
          <w:iCs/>
          <w:sz w:val="24"/>
          <w:szCs w:val="24"/>
        </w:rPr>
        <w:t>Biological Reviews of the Cambridge Philosophical Societ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88</w:t>
      </w:r>
      <w:r w:rsidRPr="00B8265B">
        <w:rPr>
          <w:rFonts w:ascii="Times New Roman" w:hAnsi="Times New Roman" w:cs="Times New Roman"/>
          <w:sz w:val="24"/>
          <w:szCs w:val="24"/>
        </w:rPr>
        <w:t>(3), 537–549. https://doi.org/10.1111/brv.12012</w:t>
      </w:r>
    </w:p>
    <w:p w14:paraId="42E2921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accarone, A. D. (1987). Sentinel behaviour in American crows. </w:t>
      </w:r>
      <w:r w:rsidRPr="00B8265B">
        <w:rPr>
          <w:rFonts w:ascii="Times New Roman" w:hAnsi="Times New Roman" w:cs="Times New Roman"/>
          <w:i/>
          <w:iCs/>
          <w:sz w:val="24"/>
          <w:szCs w:val="24"/>
        </w:rPr>
        <w:t>Bird Behavio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7</w:t>
      </w:r>
      <w:r w:rsidRPr="00B8265B">
        <w:rPr>
          <w:rFonts w:ascii="Times New Roman" w:hAnsi="Times New Roman" w:cs="Times New Roman"/>
          <w:sz w:val="24"/>
          <w:szCs w:val="24"/>
        </w:rPr>
        <w:t>(2), 93–95. https://doi.org/10.3727/015613887791918105</w:t>
      </w:r>
    </w:p>
    <w:p w14:paraId="090B062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arzluff, J. M., McGowan, K. J., Donnelly, R., &amp; Knight, R. L. (2001). Causes and consequences of expanding American crow populations. In J. M. Marzluff, R. Bowman, &amp; R. Donnelly (Eds.), </w:t>
      </w:r>
      <w:r w:rsidRPr="00B8265B">
        <w:rPr>
          <w:rFonts w:ascii="Times New Roman" w:hAnsi="Times New Roman" w:cs="Times New Roman"/>
          <w:i/>
          <w:iCs/>
          <w:sz w:val="24"/>
          <w:szCs w:val="24"/>
        </w:rPr>
        <w:t>Avian Ecology and Conservation in an Urbanizing World</w:t>
      </w:r>
      <w:r w:rsidRPr="00B8265B">
        <w:rPr>
          <w:rFonts w:ascii="Times New Roman" w:hAnsi="Times New Roman" w:cs="Times New Roman"/>
          <w:sz w:val="24"/>
          <w:szCs w:val="24"/>
        </w:rPr>
        <w:t xml:space="preserve"> (pp. 331–363). Springer US. https://doi.org/10.1007/978-1-4615-1531-9_16</w:t>
      </w:r>
    </w:p>
    <w:p w14:paraId="06F897F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arzluff, J. M., &amp; Neatherlin, E. (2006). Corvid response to human settlements and campgrounds: Causes, consequences, and challenges for conservation. </w:t>
      </w:r>
      <w:r w:rsidRPr="00B8265B">
        <w:rPr>
          <w:rFonts w:ascii="Times New Roman" w:hAnsi="Times New Roman" w:cs="Times New Roman"/>
          <w:i/>
          <w:iCs/>
          <w:sz w:val="24"/>
          <w:szCs w:val="24"/>
        </w:rPr>
        <w:t>Biological Conservatio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30</w:t>
      </w:r>
      <w:r w:rsidRPr="00B8265B">
        <w:rPr>
          <w:rFonts w:ascii="Times New Roman" w:hAnsi="Times New Roman" w:cs="Times New Roman"/>
          <w:sz w:val="24"/>
          <w:szCs w:val="24"/>
        </w:rPr>
        <w:t>(2), 301–314. https://doi.org/10.1016/j.biocon.2005.12.026</w:t>
      </w:r>
    </w:p>
    <w:p w14:paraId="09EA60E8"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orrison, J. L., Gottlieb, I. G. W., &amp; Pias, K. E. (2016). Spatial distribution and the value of green spaces for urban red-tailed hawks. </w:t>
      </w:r>
      <w:r w:rsidRPr="00B8265B">
        <w:rPr>
          <w:rFonts w:ascii="Times New Roman" w:hAnsi="Times New Roman" w:cs="Times New Roman"/>
          <w:i/>
          <w:iCs/>
          <w:sz w:val="24"/>
          <w:szCs w:val="24"/>
        </w:rPr>
        <w:t>Urban Ecosystems</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9</w:t>
      </w:r>
      <w:r w:rsidRPr="00B8265B">
        <w:rPr>
          <w:rFonts w:ascii="Times New Roman" w:hAnsi="Times New Roman" w:cs="Times New Roman"/>
          <w:sz w:val="24"/>
          <w:szCs w:val="24"/>
        </w:rPr>
        <w:t>(3), 1373–1388. https://doi.org/10.1007/s11252-016-0554-0</w:t>
      </w:r>
    </w:p>
    <w:p w14:paraId="7F94620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ukherjee, S., Ray-Mukherjee, J., &amp; Sarabia, R. (2013). Behaviour of American Crows (Corvus brachyrhynchos) when encountering an oncoming vehicle. </w:t>
      </w:r>
      <w:r w:rsidRPr="00B8265B">
        <w:rPr>
          <w:rFonts w:ascii="Times New Roman" w:hAnsi="Times New Roman" w:cs="Times New Roman"/>
          <w:i/>
          <w:iCs/>
          <w:sz w:val="24"/>
          <w:szCs w:val="24"/>
        </w:rPr>
        <w:t>The Canadian Field-Naturalist</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27</w:t>
      </w:r>
      <w:r w:rsidRPr="00B8265B">
        <w:rPr>
          <w:rFonts w:ascii="Times New Roman" w:hAnsi="Times New Roman" w:cs="Times New Roman"/>
          <w:sz w:val="24"/>
          <w:szCs w:val="24"/>
        </w:rPr>
        <w:t>(3), 229. https://doi.org/10.22621/cfn.v127i3.1488</w:t>
      </w:r>
    </w:p>
    <w:p w14:paraId="7A814D6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R Core Team. (2022). </w:t>
      </w:r>
      <w:r w:rsidRPr="00B8265B">
        <w:rPr>
          <w:rFonts w:ascii="Times New Roman" w:hAnsi="Times New Roman" w:cs="Times New Roman"/>
          <w:i/>
          <w:iCs/>
          <w:sz w:val="24"/>
          <w:szCs w:val="24"/>
        </w:rPr>
        <w:t>R: the R project for statistical computing</w:t>
      </w:r>
      <w:r w:rsidRPr="00B8265B">
        <w:rPr>
          <w:rFonts w:ascii="Times New Roman" w:hAnsi="Times New Roman" w:cs="Times New Roman"/>
          <w:sz w:val="24"/>
          <w:szCs w:val="24"/>
        </w:rPr>
        <w:t xml:space="preserve"> (4.3.0) [Computer software]. R Foundation for Statistical Computing. https://www.r-project.org/</w:t>
      </w:r>
    </w:p>
    <w:p w14:paraId="4D84594A"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Ridley, A. R., Raihani, N. J., &amp; Bell, M. B. V. (2010). Experimental evidence that sentinel behaviour is affected by risk. </w:t>
      </w:r>
      <w:r w:rsidRPr="00B8265B">
        <w:rPr>
          <w:rFonts w:ascii="Times New Roman" w:hAnsi="Times New Roman" w:cs="Times New Roman"/>
          <w:i/>
          <w:iCs/>
          <w:sz w:val="24"/>
          <w:szCs w:val="24"/>
        </w:rPr>
        <w:t>Biology Letters</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6</w:t>
      </w:r>
      <w:r w:rsidRPr="00B8265B">
        <w:rPr>
          <w:rFonts w:ascii="Times New Roman" w:hAnsi="Times New Roman" w:cs="Times New Roman"/>
          <w:sz w:val="24"/>
          <w:szCs w:val="24"/>
        </w:rPr>
        <w:t>(4), 445–448. https://doi.org/10.1098/rsbl.2010.0023</w:t>
      </w:r>
    </w:p>
    <w:p w14:paraId="69624E1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lastRenderedPageBreak/>
        <w:t xml:space="preserve">Ridley, A. R., Wiley, E. M., &amp; Thompson, A. M. (2014). The ecological benefits of interceptive eavesdropping. </w:t>
      </w:r>
      <w:r w:rsidRPr="00B8265B">
        <w:rPr>
          <w:rFonts w:ascii="Times New Roman" w:hAnsi="Times New Roman" w:cs="Times New Roman"/>
          <w:i/>
          <w:iCs/>
          <w:sz w:val="24"/>
          <w:szCs w:val="24"/>
        </w:rPr>
        <w:t>Functional Ec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8</w:t>
      </w:r>
      <w:r w:rsidRPr="00B8265B">
        <w:rPr>
          <w:rFonts w:ascii="Times New Roman" w:hAnsi="Times New Roman" w:cs="Times New Roman"/>
          <w:sz w:val="24"/>
          <w:szCs w:val="24"/>
        </w:rPr>
        <w:t>(1), 197–205. https://doi.org/10.1111/1365-2435.12153</w:t>
      </w:r>
    </w:p>
    <w:p w14:paraId="7B5B8D6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Rosenberg, K. V., Dokter, A. M., Blancher, P. J., Sauer, J. R., Smith, A. C., Smith, P. A., Stanton, J. C., Panjabi, A., Helft, L., Parr, M., &amp; Marra, P. P. (2019). Decline of the North American avifauna. </w:t>
      </w:r>
      <w:r w:rsidRPr="00B8265B">
        <w:rPr>
          <w:rFonts w:ascii="Times New Roman" w:hAnsi="Times New Roman" w:cs="Times New Roman"/>
          <w:i/>
          <w:iCs/>
          <w:sz w:val="24"/>
          <w:szCs w:val="24"/>
        </w:rPr>
        <w:t>Scienc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366</w:t>
      </w:r>
      <w:r w:rsidRPr="00B8265B">
        <w:rPr>
          <w:rFonts w:ascii="Times New Roman" w:hAnsi="Times New Roman" w:cs="Times New Roman"/>
          <w:sz w:val="24"/>
          <w:szCs w:val="24"/>
        </w:rPr>
        <w:t>(6461), 120–124. https://doi.org/10.1126/science.aaw1313</w:t>
      </w:r>
    </w:p>
    <w:p w14:paraId="024C33E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Santema, P., &amp; Clutton-Brock, T. (2013). Meerkat helpers increase sentinel behaviour and bipedal vigilance in the presence of pups. </w:t>
      </w:r>
      <w:r w:rsidRPr="00B8265B">
        <w:rPr>
          <w:rFonts w:ascii="Times New Roman" w:hAnsi="Times New Roman" w:cs="Times New Roman"/>
          <w:i/>
          <w:iCs/>
          <w:sz w:val="24"/>
          <w:szCs w:val="24"/>
        </w:rPr>
        <w:t>Animal Behaviou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85</w:t>
      </w:r>
      <w:r w:rsidRPr="00B8265B">
        <w:rPr>
          <w:rFonts w:ascii="Times New Roman" w:hAnsi="Times New Roman" w:cs="Times New Roman"/>
          <w:sz w:val="24"/>
          <w:szCs w:val="24"/>
        </w:rPr>
        <w:t>(3), 655–661. https://doi.org/10.1016/j.anbehav.2012.12.029</w:t>
      </w:r>
    </w:p>
    <w:p w14:paraId="406F3700"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Ward, C., &amp; Low, B. S. (1997). Predictors of vigilance for american crows foraging in an urban environment. </w:t>
      </w:r>
      <w:r w:rsidRPr="00B8265B">
        <w:rPr>
          <w:rFonts w:ascii="Times New Roman" w:hAnsi="Times New Roman" w:cs="Times New Roman"/>
          <w:i/>
          <w:iCs/>
          <w:sz w:val="24"/>
          <w:szCs w:val="24"/>
        </w:rPr>
        <w:t>The Wilson Bulleti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09</w:t>
      </w:r>
      <w:r w:rsidRPr="00B8265B">
        <w:rPr>
          <w:rFonts w:ascii="Times New Roman" w:hAnsi="Times New Roman" w:cs="Times New Roman"/>
          <w:sz w:val="24"/>
          <w:szCs w:val="24"/>
        </w:rPr>
        <w:t>(3), 481–489.</w:t>
      </w:r>
    </w:p>
    <w:p w14:paraId="059DC2F0"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Withey, J. C., &amp; Marzluff, J. M. (2009). Multi-scale use of lands providing anthropogenic resources by American Crows in an urbanizing landscape. </w:t>
      </w:r>
      <w:r w:rsidRPr="00B8265B">
        <w:rPr>
          <w:rFonts w:ascii="Times New Roman" w:hAnsi="Times New Roman" w:cs="Times New Roman"/>
          <w:i/>
          <w:iCs/>
          <w:sz w:val="24"/>
          <w:szCs w:val="24"/>
        </w:rPr>
        <w:t>Landscape Ec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4</w:t>
      </w:r>
      <w:r w:rsidRPr="00B8265B">
        <w:rPr>
          <w:rFonts w:ascii="Times New Roman" w:hAnsi="Times New Roman" w:cs="Times New Roman"/>
          <w:sz w:val="24"/>
          <w:szCs w:val="24"/>
        </w:rPr>
        <w:t>(2), 281–293. https://doi.org/10.1007/s10980-008-9305-9</w:t>
      </w:r>
    </w:p>
    <w:p w14:paraId="104C23B1" w14:textId="77777777" w:rsidR="00B8265B" w:rsidRDefault="00B8265B" w:rsidP="00B8265B">
      <w:pPr>
        <w:pStyle w:val="SectionText0"/>
        <w:spacing w:line="360" w:lineRule="auto"/>
        <w:sectPr w:rsidR="00B8265B" w:rsidSect="00B8265B">
          <w:pgSz w:w="12240" w:h="15840"/>
          <w:pgMar w:top="1440" w:right="1440" w:bottom="1440" w:left="1440" w:header="708" w:footer="708" w:gutter="0"/>
          <w:cols w:space="708"/>
          <w:docGrid w:linePitch="360"/>
        </w:sectPr>
      </w:pPr>
      <w:r w:rsidRPr="00B8265B">
        <w:fldChar w:fldCharType="end"/>
      </w:r>
    </w:p>
    <w:p w14:paraId="179D684F" w14:textId="4423D1B2" w:rsidR="001E6743" w:rsidRDefault="001E6743" w:rsidP="001E6743">
      <w:pPr>
        <w:pStyle w:val="Heading1"/>
      </w:pPr>
      <w:bookmarkStart w:id="159" w:name="_Toc162794623"/>
      <w:bookmarkStart w:id="160" w:name="_Toc171937081"/>
      <w:bookmarkStart w:id="161" w:name="_Toc162204979"/>
      <w:r w:rsidRPr="00393CCD">
        <w:lastRenderedPageBreak/>
        <w:t>General Discussion</w:t>
      </w:r>
      <w:bookmarkEnd w:id="159"/>
      <w:bookmarkEnd w:id="160"/>
    </w:p>
    <w:p w14:paraId="0CB76609" w14:textId="77777777" w:rsidR="001E6743" w:rsidRPr="00393CCD" w:rsidRDefault="001E6743" w:rsidP="001E6743">
      <w:pPr>
        <w:pStyle w:val="SectionTitle"/>
      </w:pPr>
      <w:bookmarkStart w:id="162" w:name="_Toc162794624"/>
      <w:bookmarkStart w:id="163" w:name="_Toc171937082"/>
      <w:r w:rsidRPr="00393CCD">
        <w:t>Thesis summary</w:t>
      </w:r>
      <w:bookmarkEnd w:id="162"/>
      <w:bookmarkEnd w:id="163"/>
    </w:p>
    <w:p w14:paraId="72D217BF" w14:textId="77777777" w:rsidR="001E6743" w:rsidRDefault="001E6743" w:rsidP="001E6743">
      <w:pPr>
        <w:pStyle w:val="SectionText1"/>
        <w:spacing w:line="480" w:lineRule="auto"/>
      </w:pPr>
      <w:r>
        <w:t xml:space="preserve">The objectives of my thesis were to investigate in the urban American crow (1) how sentinel behaviour could be affected by both intrinsic and extrinsic factors, and (2) observe changes in behaviour in response to the presence or absence of a sentinel. </w:t>
      </w:r>
      <w:r w:rsidRPr="0031024B">
        <w:t xml:space="preserve">Sentinel </w:t>
      </w:r>
      <w:r>
        <w:t>behaviour</w:t>
      </w:r>
      <w:r w:rsidRPr="0031024B">
        <w:t>, where individuals</w:t>
      </w:r>
      <w:r>
        <w:t xml:space="preserve"> take watch over other group members in a coordinated manner</w:t>
      </w:r>
      <w:r w:rsidRPr="0031024B">
        <w:t xml:space="preserve">, is </w:t>
      </w:r>
      <w:r>
        <w:t xml:space="preserve">an essential tool for the reduction of predation risk </w:t>
      </w:r>
      <w:r>
        <w:fldChar w:fldCharType="begin"/>
      </w:r>
      <w:r>
        <w:instrText xml:space="preserve"> ADDIN ZOTERO_ITEM CSL_CITATION {"citationID":"Ytl49npp","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DF669D">
        <w:t>(Bednekoff, 2015)</w:t>
      </w:r>
      <w:r>
        <w:fldChar w:fldCharType="end"/>
      </w:r>
      <w:r>
        <w:t xml:space="preserve">.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00E5E83C" w14:textId="77777777" w:rsidR="001E6743" w:rsidRDefault="001E6743" w:rsidP="001E6743">
      <w:pPr>
        <w:pStyle w:val="SectionText1"/>
        <w:spacing w:line="480" w:lineRule="auto"/>
      </w:pPr>
      <w: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fldChar w:fldCharType="begin"/>
      </w:r>
      <w:r>
        <w:instrText xml:space="preserve"> ADDIN ZOTERO_ITEM CSL_CITATION {"citationID":"33t2R3x8","properties":{"formattedCitation":"(Arbon et al., 2020; Bednekoff &amp; Woolfenden, 2003; Wright et al., 2001; Yasukawa et al., 1992)","plainCitation":"(Arbon et al., 2020; Bednekoff &amp; Woolfenden, 2003; Wright et al., 2001; Yasukawa et al., 1992)","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fldChar w:fldCharType="separate"/>
      </w:r>
      <w:r w:rsidRPr="00DF669D">
        <w:t>(Arbon et al., 2020; Bednekoff &amp; Woolfenden, 2003; Wright et al., 2001; Yasukawa et al., 1992)</w:t>
      </w:r>
      <w:r>
        <w:fldChar w:fldCharType="end"/>
      </w:r>
      <w:r>
        <w:t xml:space="preserve">, possibly due to differences in energetic investment between the sexes. Older and more experienced individuals also sentineled more than younger individuals </w:t>
      </w:r>
      <w:r>
        <w:fldChar w:fldCharType="begin"/>
      </w:r>
      <w:r>
        <w:instrText xml:space="preserve"> ADDIN ZOTERO_ITEM CSL_CITATION {"citationID":"G0AbQxMt","properties":{"formattedCitation":"(Bednekoff &amp; Woolfenden, 2006; Kern et al., 2016; Rauber &amp; Manser, 2021; Zacharias &amp; Mathew, 1998)","plainCitation":"(Bednekoff &amp; Woolfenden, 2006; Kern et al., 2016; Rauber &amp; Manser, 2021; Zacharias &amp; Mathew, 1998)","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624,"uris":["http://zotero.org/users/8430992/items/5SP6SVGS"],"itemData":{"id":62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836,"uris":["http://zotero.org/users/8430992/items/3UVNIUVB"],"itemData":{"id":836,"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fldChar w:fldCharType="separate"/>
      </w:r>
      <w:r w:rsidRPr="00DF669D">
        <w:t>(Bednekoff &amp; Woolfenden, 2006; Kern et al., 2016; Rauber &amp; Manser, 2021; Zacharias &amp; Mathew, 1998)</w:t>
      </w:r>
      <w:r>
        <w:fldChar w:fldCharType="end"/>
      </w:r>
      <w:r>
        <w:t xml:space="preserve">, likely because their greater experience with threats made them more effective sentinels. Satiation and body mass were also found to influence sentinel behaviour, with heavier and more satiated individuals more likely to sentinel </w:t>
      </w:r>
      <w:r>
        <w:fldChar w:fldCharType="begin"/>
      </w:r>
      <w:r>
        <w:instrText xml:space="preserve"> ADDIN ZOTERO_ITEM CSL_CITATION {"citationID":"G2ytUiWq","properties":{"formattedCitation":"(Arbon et al., 2020; Bednekoff &amp; Woolfenden, 2003, 2006; Ostreiher et al., 2021)","plainCitation":"(Arbon et al., 2020; Bednekoff &amp; Woolfenden, 2003, 2006; Ostreiher et al., 2021)","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fldChar w:fldCharType="separate"/>
      </w:r>
      <w:r w:rsidRPr="00DF669D">
        <w:t>(Arbon et al., 2020; Bednekoff &amp; Woolfenden, 2003, 2006; Ostreiher et al., 2021)</w:t>
      </w:r>
      <w:r>
        <w:fldChar w:fldCharType="end"/>
      </w:r>
      <w:r>
        <w:t xml:space="preserve">. The effects of intrinsic </w:t>
      </w:r>
      <w:r>
        <w:lastRenderedPageBreak/>
        <w:t xml:space="preserve">factors can be explained through the state-dependent model for sentinel behaviour, where the core motivators are the energetic reserves and the need for safety </w:t>
      </w:r>
      <w:r>
        <w:fldChar w:fldCharType="begin"/>
      </w:r>
      <w:r>
        <w:instrText xml:space="preserve"> ADDIN ZOTERO_ITEM CSL_CITATION {"citationID":"40zcbDLG","properties":{"formattedCitation":"(Bednekoff, 1997, 2001, 2015)","plainCitation":"(Bednekoff, 1997, 2001,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fldChar w:fldCharType="separate"/>
      </w:r>
      <w:r w:rsidRPr="00DF669D">
        <w:t>(Bednekoff, 1997, 2001, 2015)</w:t>
      </w:r>
      <w:r>
        <w:fldChar w:fldCharType="end"/>
      </w:r>
      <w:r>
        <w:t>.</w:t>
      </w:r>
    </w:p>
    <w:p w14:paraId="0F0B045E" w14:textId="77777777" w:rsidR="001E6743" w:rsidRDefault="001E6743" w:rsidP="001E6743">
      <w:pPr>
        <w:pStyle w:val="SectionText1"/>
        <w:spacing w:line="480" w:lineRule="auto"/>
      </w:pPr>
      <w:r>
        <w:t xml:space="preserve">Extrinsic factors (i.e. external or social) such as dominance, group size, and risk also played significant roles in shaping sentinel behaviour. Dominant individuals, usually males, were observed to sentinel more than subordinates </w:t>
      </w:r>
      <w:r>
        <w:fldChar w:fldCharType="begin"/>
      </w:r>
      <w:r>
        <w:instrText xml:space="preserve"> ADDIN ZOTERO_ITEM CSL_CITATION {"citationID":"XdiGSTcr","properties":{"formattedCitation":"(Houslay et al., 2021; Ostreiher &amp; Heifetz, 2017, 2019; Walker et al., 2016; Wright et al., 2001)","plainCitation":"(Houslay et al., 2021; Ostreiher &amp; Heifetz, 2017, 2019; Walker et al., 2016; Wright et al., 2001)","noteIndex":0},"citationItems":[{"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oCVton76/ZFsjyF6h","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Pr="00DF669D">
        <w:t>(Houslay et al., 2021; Ostreiher &amp; Heifetz, 2017, 2019; Walker et al., 2016; Wright et al., 2001)</w:t>
      </w:r>
      <w:r>
        <w:fldChar w:fldCharType="end"/>
      </w:r>
      <w: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fldChar w:fldCharType="begin"/>
      </w:r>
      <w:r>
        <w:instrText xml:space="preserve"> ADDIN ZOTERO_ITEM CSL_CITATION {"citationID":"ffIHnzGn","properties":{"formattedCitation":"(Arbon et al., 2020; Hailman et al., 2010; Houslay et al., 2021; Yasukawa &amp; Cockburn, 2009)","plainCitation":"(Arbon et al., 2020; Hailman et al., 2010; Houslay et al., 2021; Yasukawa &amp; Cockburn, 2009)","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Pr="00DF669D">
        <w:t>(Arbon et al., 2020; Hailman et al., 2010; Houslay et al., 2021; Yasukawa &amp; Cockburn, 2009)</w:t>
      </w:r>
      <w:r>
        <w:fldChar w:fldCharType="end"/>
      </w:r>
      <w:r>
        <w:t xml:space="preserve">. Increased risk, whether from predators </w:t>
      </w:r>
      <w:r>
        <w:fldChar w:fldCharType="begin"/>
      </w:r>
      <w:r>
        <w:instrText xml:space="preserve"> ADDIN ZOTERO_ITEM CSL_CITATION {"citationID":"V4DP9rfd","properties":{"formattedCitation":"(Arbon et al., 2020; Sorato et al., 2012; Yasukawa et al., 1992)","plainCitation":"(Arbon et al., 2020; Sorato et al., 2012; Yasukawa et al., 1992)","noteIndex":0},"citationItems":[{"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w:instrText>
      </w:r>
      <w:r w:rsidRPr="00DF669D">
        <w:rPr>
          <w:lang w:val="fr-CA"/>
        </w:rPr>
        <w:instrText xml:space="preserv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fldChar w:fldCharType="separate"/>
      </w:r>
      <w:r w:rsidRPr="00426C7A">
        <w:rPr>
          <w:lang w:val="fr-CA"/>
        </w:rPr>
        <w:t>(Arbon et al., 2020; Sorato et al., 2012; Yasukawa et al., 1992)</w:t>
      </w:r>
      <w:r>
        <w:fldChar w:fldCharType="end"/>
      </w:r>
      <w:r w:rsidRPr="00EE71E7">
        <w:rPr>
          <w:lang w:val="fr-CA"/>
        </w:rPr>
        <w:t xml:space="preserve">, outgroup rivals </w:t>
      </w:r>
      <w:r>
        <w:fldChar w:fldCharType="begin"/>
      </w:r>
      <w:r>
        <w:rPr>
          <w:lang w:val="fr-CA"/>
        </w:rPr>
        <w:instrText xml:space="preserve"> ADDIN ZOTERO_ITEM CSL_CITATION {"citationID":"uz7p8Dt2","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oCVton76/ZFsjyF6h","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426C7A">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Pr="00DF669D">
        <w:t>(Morris-Drake et al., 2019; Walker et al., 2016)</w:t>
      </w:r>
      <w:r>
        <w:fldChar w:fldCharType="end"/>
      </w:r>
      <w:r>
        <w:t xml:space="preserve">, or the presence of pups </w:t>
      </w:r>
      <w:r>
        <w:fldChar w:fldCharType="begin"/>
      </w:r>
      <w:r>
        <w:instrText xml:space="preserve"> ADDIN ZOTERO_ITEM CSL_CITATION {"citationID":"LfLep43i","properties":{"formattedCitation":"(Santema &amp; Clutton-Brock, 2013)","plainCitation":"(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fldChar w:fldCharType="separate"/>
      </w:r>
      <w:r w:rsidRPr="00DF669D">
        <w:t>(Santema &amp; Clutton-Brock, 2013)</w:t>
      </w:r>
      <w:r>
        <w:fldChar w:fldCharType="end"/>
      </w:r>
      <w:r>
        <w:t>, also led to increased sentinel behaviour. Overall, the review highlighted the complex interplay of intrinsic and extrinsic factors in shaping sentinel behaviour across terrestrial vertebrate species.</w:t>
      </w:r>
    </w:p>
    <w:p w14:paraId="34B330F7" w14:textId="77777777" w:rsidR="001E6743" w:rsidRDefault="001E6743" w:rsidP="001E6743">
      <w:pPr>
        <w:pStyle w:val="SectionText1"/>
        <w:spacing w:line="480" w:lineRule="auto"/>
      </w:pPr>
      <w: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596A3627" w14:textId="77777777" w:rsidR="001E6743" w:rsidRDefault="001E6743" w:rsidP="001E6743">
      <w:pPr>
        <w:pStyle w:val="SectionText1"/>
        <w:spacing w:line="480" w:lineRule="auto"/>
      </w:pPr>
      <w:r>
        <w:t xml:space="preserve">My empirical study focused on investigating how the presence of a sentinel and the generalized environment affected the behaviour of foraging American crows. Unexpectedly, I found that </w:t>
      </w:r>
      <w: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fldChar w:fldCharType="begin"/>
      </w:r>
      <w:r>
        <w:instrText xml:space="preserve"> ADDIN ZOTERO_ITEM CSL_CITATION {"citationID":"j7kMktjA","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DF669D">
        <w:t>(Hollén et al., 2008)</w:t>
      </w:r>
      <w:r>
        <w:fldChar w:fldCharType="end"/>
      </w:r>
      <w: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fldChar w:fldCharType="begin"/>
      </w:r>
      <w:r>
        <w:instrText xml:space="preserve"> ADDIN ZOTERO_ITEM CSL_CITATION {"citationID":"rSsUq0Ay","properties":{"formattedCitation":"(Morrison et al., 2016)","plainCitation":"(Morrison et al., 2016)","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DF669D">
        <w:t>(Morrison et al., 2016)</w:t>
      </w:r>
      <w:r>
        <w:fldChar w:fldCharType="end"/>
      </w:r>
      <w:r>
        <w:t>. The significant interactions between the effects of generalized environments and sentinel presence sheds light on how adaptable American crow behaviours can be and highlights their ability to succeed in urban environments.</w:t>
      </w:r>
    </w:p>
    <w:p w14:paraId="5AAC6420" w14:textId="77777777" w:rsidR="001E6743" w:rsidRDefault="001E6743" w:rsidP="001E6743">
      <w:pPr>
        <w:pStyle w:val="SectionText1"/>
        <w:spacing w:line="480" w:lineRule="auto"/>
      </w:pPr>
      <w: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fldChar w:fldCharType="begin"/>
      </w:r>
      <w:r>
        <w:instrText xml:space="preserve"> ADDIN ZOTERO_ITEM CSL_CITATION {"citationID":"0o3t5UnT","properties":{"formattedCitation":"(Arbon et al., 2020; Bednekoff &amp; Woolfenden, 2003)","plainCitation":"(Arbon et al., 2020; Bednekoff &amp; Woolfenden, 2003)","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fldChar w:fldCharType="separate"/>
      </w:r>
      <w:r w:rsidRPr="00DF669D">
        <w:t>(Arbon et al., 2020; Bednekoff &amp; Woolfenden, 2003)</w:t>
      </w:r>
      <w:r>
        <w:fldChar w:fldCharType="end"/>
      </w:r>
      <w: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lastRenderedPageBreak/>
        <w:t xml:space="preserve">choosing to sentinel more often, though this was not observed in our study. Anthropogenic foods found throughout urban areas are also more calorically dense than more natural foods, potentially increasing the energetic reserves of individuals </w:t>
      </w:r>
      <w:r>
        <w:fldChar w:fldCharType="begin"/>
      </w:r>
      <w:r>
        <w:instrText xml:space="preserve"> ADDIN ZOTERO_ITEM CSL_CITATION {"citationID":"hW4vyiFQ","properties":{"formattedCitation":"(Auman et al., 2008)","plainCitation":"(Auman et al., 2008)","noteIndex":0},"citationItems":[{"id":1807,"uris":["http://zotero.org/users/8430992/items/KJGXSHIL"],"itemData":{"id":1807,"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fldChar w:fldCharType="separate"/>
      </w:r>
      <w:r w:rsidRPr="00DF669D">
        <w:t>(Auman et al., 2008)</w:t>
      </w:r>
      <w:r>
        <w:fldChar w:fldCharType="end"/>
      </w:r>
      <w:r>
        <w:t>, and allowing urban individuals to sentinel more than their rural counterparts.</w:t>
      </w:r>
    </w:p>
    <w:p w14:paraId="2289FBA4" w14:textId="77777777" w:rsidR="001E6743" w:rsidRDefault="001E6743" w:rsidP="001E6743">
      <w:pPr>
        <w:pStyle w:val="SectionText1"/>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fldChar w:fldCharType="begin"/>
      </w:r>
      <w:r>
        <w:instrText xml:space="preserve"> ADDIN ZOTERO_ITEM CSL_CITATION {"citationID":"LrRA9D2l","properties":{"formattedCitation":"(Mukherjee et al., 2013)","plainCitation":"(Mukherjee et al., 2013)","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fldChar w:fldCharType="separate"/>
      </w:r>
      <w:r w:rsidRPr="00DF669D">
        <w:t>(Mukherjee et al., 2013)</w:t>
      </w:r>
      <w:r>
        <w:fldChar w:fldCharType="end"/>
      </w:r>
      <w: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22877827" w14:textId="77777777" w:rsidR="001E6743" w:rsidRDefault="001E6743" w:rsidP="001E6743">
      <w:pPr>
        <w:pStyle w:val="SectionText1"/>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2194523" w14:textId="07E5D72C" w:rsidR="001E6743" w:rsidRDefault="001E6743" w:rsidP="001E6743">
      <w:pPr>
        <w:pStyle w:val="SectionText1"/>
        <w:spacing w:line="480" w:lineRule="auto"/>
      </w:pPr>
      <w:r>
        <w:t xml:space="preserve">Despite the insights gained from our empirical study, I should acknowledge some of the limitations of the empirical study. One limitation is the relatively small sample size of crows </w:t>
      </w:r>
      <w:r>
        <w:lastRenderedPageBreak/>
        <w:t xml:space="preserve">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w:t>
      </w:r>
      <w:r w:rsidR="006F7FB3">
        <w:t>its 1000 acres of parks, gardens and trails</w:t>
      </w:r>
      <w:r>
        <w:t xml:space="preserve"> </w:t>
      </w:r>
      <w:r w:rsidR="006F7FB3">
        <w:t xml:space="preserve">and is </w:t>
      </w:r>
      <w:r>
        <w:t>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5E7E28CE" w14:textId="77777777" w:rsidR="001E6743" w:rsidRPr="00393CCD" w:rsidRDefault="001E6743" w:rsidP="001E6743">
      <w:pPr>
        <w:pStyle w:val="SectionTitle"/>
      </w:pPr>
      <w:bookmarkStart w:id="164" w:name="_Toc162794626"/>
      <w:bookmarkStart w:id="165" w:name="_Toc171937083"/>
      <w:r w:rsidRPr="00393CCD">
        <w:t>Future Studies</w:t>
      </w:r>
      <w:bookmarkEnd w:id="164"/>
      <w:bookmarkEnd w:id="165"/>
    </w:p>
    <w:p w14:paraId="23C2E076" w14:textId="55FFB2E8" w:rsidR="001E6743" w:rsidRDefault="006F7FB3" w:rsidP="001E6743">
      <w:pPr>
        <w:pStyle w:val="SectionText1"/>
        <w:spacing w:line="480" w:lineRule="auto"/>
      </w:pPr>
      <w:r>
        <w:t xml:space="preserve">Our empirical study revealed significant effects of different urban areas on the behaviours of American crows, yet the specific elements in each environment that caused this response are require further study. Considering how diverse urban areas can be, we should continue studying the behaviour of species in urban areas, paying particular attention to </w:t>
      </w:r>
      <w:r w:rsidR="00BD2B8F">
        <w:t xml:space="preserve">how these species behave within different environments. We looked at differences in behaviour in two environments that are very different from one another, commercial and green spaces, but there are many other environments that we did not look at. Residential areas can have less overall impermeable surfaces than commercial areas, but greater vehicular disturbances than in green spaces. </w:t>
      </w:r>
      <w:r w:rsidR="001E6743">
        <w:t>Future studies should sample over a greater breadth of urbanization</w:t>
      </w:r>
      <w:r w:rsidR="00BD2B8F">
        <w:t xml:space="preserve"> and make</w:t>
      </w:r>
      <w:r w:rsidR="00BD2B8F" w:rsidRPr="00BD2B8F">
        <w:t xml:space="preserve"> </w:t>
      </w:r>
      <w:r w:rsidR="00BD2B8F">
        <w:t xml:space="preserve">a more comprehensive evaluation of each environment to better disentangle the effects of various environmental parameters on the behaviour of urban species. </w:t>
      </w:r>
      <w:r w:rsidR="001E6743">
        <w:t xml:space="preserve">Additionally, researchers could consider conducting a long-term study to observe sentinel behaviour and forager responses over an </w:t>
      </w:r>
      <w:r w:rsidR="001E6743">
        <w:lastRenderedPageBreak/>
        <w:t>extended period. This could allow the identification of temporal 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w:t>
      </w:r>
      <w:r w:rsidR="008E43E9">
        <w:t xml:space="preserve"> These avenues for future research could help better our understanding of the effects of human settlement on the behaviour of wildlife, and might serve in mitigating these effects.</w:t>
      </w:r>
    </w:p>
    <w:p w14:paraId="0629D95A" w14:textId="77777777" w:rsidR="001E6743" w:rsidRDefault="001E6743" w:rsidP="001E6743">
      <w:pPr>
        <w:pStyle w:val="SectionTitle"/>
      </w:pPr>
      <w:bookmarkStart w:id="166" w:name="_Toc162794628"/>
      <w:bookmarkStart w:id="167" w:name="_Toc171937084"/>
      <w:r>
        <w:t>Concluding statements</w:t>
      </w:r>
      <w:bookmarkEnd w:id="166"/>
      <w:bookmarkEnd w:id="167"/>
    </w:p>
    <w:p w14:paraId="0E83F3F1" w14:textId="77777777" w:rsidR="001E6743" w:rsidRDefault="001E6743" w:rsidP="001E6743">
      <w:pPr>
        <w:pStyle w:val="SectionText1"/>
        <w:spacing w:line="480" w:lineRule="auto"/>
      </w:pPr>
      <w: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77321866" w14:textId="77777777" w:rsidR="001E6743" w:rsidRDefault="001E6743" w:rsidP="001E6743">
      <w:pPr>
        <w:pStyle w:val="SectionText1"/>
        <w:spacing w:line="480" w:lineRule="auto"/>
        <w:sectPr w:rsidR="001E6743" w:rsidSect="001E6743">
          <w:headerReference w:type="default" r:id="rId40"/>
          <w:pgSz w:w="12240" w:h="15840"/>
          <w:pgMar w:top="1440" w:right="1440" w:bottom="1440" w:left="1440" w:header="708" w:footer="708" w:gutter="0"/>
          <w:cols w:space="708"/>
          <w:docGrid w:linePitch="360"/>
        </w:sectPr>
      </w:pPr>
      <w:r>
        <w:t>The findings of this thesis can have several implications for understanding sentinel behaviour and its effect on forager behaviour. The scoping review suggested that sentinel behaviour decision-making is complex and revolves around individual motivators such as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adapted species, and its contribution to the success of these species.</w:t>
      </w:r>
      <w:r w:rsidRPr="007F2B05">
        <w:t xml:space="preserve"> </w:t>
      </w:r>
      <w:r w:rsidRPr="003F3319">
        <w:t xml:space="preserve">Overall, </w:t>
      </w:r>
      <w:r>
        <w:t>these</w:t>
      </w:r>
      <w:r w:rsidRPr="003F3319">
        <w:t xml:space="preserve"> results contribute to the growing literature on the effects of urbanization on the behaviour of animals.</w:t>
      </w:r>
    </w:p>
    <w:p w14:paraId="57DEF591" w14:textId="77777777" w:rsidR="001E6743" w:rsidRDefault="001E6743" w:rsidP="001E6743">
      <w:pPr>
        <w:pStyle w:val="SectionTitle"/>
      </w:pPr>
      <w:bookmarkStart w:id="168" w:name="_Toc171937085"/>
      <w:r>
        <w:lastRenderedPageBreak/>
        <w:t>References</w:t>
      </w:r>
      <w:bookmarkEnd w:id="168"/>
    </w:p>
    <w:p w14:paraId="1F7FA6E7"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eastAsiaTheme="minorHAnsi" w:hAnsi="Times New Roman" w:cs="Times New Roman"/>
          <w:kern w:val="2"/>
          <w:sz w:val="24"/>
          <w:szCs w:val="24"/>
          <w:lang w:eastAsia="en-US"/>
          <w14:ligatures w14:val="standardContextual"/>
        </w:rPr>
        <w:fldChar w:fldCharType="begin"/>
      </w:r>
      <w:r w:rsidRPr="001E6743">
        <w:rPr>
          <w:rFonts w:ascii="Times New Roman" w:hAnsi="Times New Roman" w:cs="Times New Roman"/>
          <w:sz w:val="24"/>
          <w:szCs w:val="24"/>
        </w:rPr>
        <w:instrText xml:space="preserve"> ADDIN ZOTERO_BIBL {"uncited":[],"omitted":[],"custom":[]} CSL_BIBLIOGRAPHY </w:instrText>
      </w:r>
      <w:r w:rsidRPr="001E6743">
        <w:rPr>
          <w:rFonts w:ascii="Times New Roman" w:eastAsiaTheme="minorHAnsi" w:hAnsi="Times New Roman" w:cs="Times New Roman"/>
          <w:kern w:val="2"/>
          <w:sz w:val="24"/>
          <w:szCs w:val="24"/>
          <w:lang w:eastAsia="en-US"/>
          <w14:ligatures w14:val="standardContextual"/>
        </w:rPr>
        <w:fldChar w:fldCharType="separate"/>
      </w:r>
      <w:r w:rsidRPr="001E6743">
        <w:rPr>
          <w:rFonts w:ascii="Times New Roman" w:hAnsi="Times New Roman" w:cs="Times New Roman"/>
          <w:sz w:val="24"/>
          <w:szCs w:val="24"/>
        </w:rPr>
        <w:t xml:space="preserve">Arbon, J. J., Kern, J. M., Morris-Drake, A., &amp; Radford, A. N. (2020). Context-dependent contributions to sentinel behaviour: audience, satiation and danger effect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65</w:t>
      </w:r>
      <w:r w:rsidRPr="001E6743">
        <w:rPr>
          <w:rFonts w:ascii="Times New Roman" w:hAnsi="Times New Roman" w:cs="Times New Roman"/>
          <w:sz w:val="24"/>
          <w:szCs w:val="24"/>
        </w:rPr>
        <w:t>, 143–152. https://doi.org/10.1016/j.anbehav.2020.04.021</w:t>
      </w:r>
    </w:p>
    <w:p w14:paraId="7F329C9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Auman, H. J., Meathrel, C. E., &amp; Richardson, A. (2008). Supersize me: does anthropogenic food change the body condition of silver gulls? A comparison between urbanized and remote, non-urbanized areas. </w:t>
      </w:r>
      <w:r w:rsidRPr="001E6743">
        <w:rPr>
          <w:rFonts w:ascii="Times New Roman" w:hAnsi="Times New Roman" w:cs="Times New Roman"/>
          <w:i/>
          <w:iCs/>
          <w:sz w:val="24"/>
          <w:szCs w:val="24"/>
        </w:rPr>
        <w:t>Waterbirds</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31</w:t>
      </w:r>
      <w:r w:rsidRPr="001E6743">
        <w:rPr>
          <w:rFonts w:ascii="Times New Roman" w:hAnsi="Times New Roman" w:cs="Times New Roman"/>
          <w:sz w:val="24"/>
          <w:szCs w:val="24"/>
        </w:rPr>
        <w:t>(1), 122–126.</w:t>
      </w:r>
    </w:p>
    <w:p w14:paraId="53AF5C26"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1997). Mutualism among safe, selfish sentinels: A dynamic game. </w:t>
      </w:r>
      <w:r w:rsidRPr="001E6743">
        <w:rPr>
          <w:rFonts w:ascii="Times New Roman" w:hAnsi="Times New Roman" w:cs="Times New Roman"/>
          <w:i/>
          <w:iCs/>
          <w:sz w:val="24"/>
          <w:szCs w:val="24"/>
        </w:rPr>
        <w:t>The American Naturalist</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50</w:t>
      </w:r>
      <w:r w:rsidRPr="001E6743">
        <w:rPr>
          <w:rFonts w:ascii="Times New Roman" w:hAnsi="Times New Roman" w:cs="Times New Roman"/>
          <w:sz w:val="24"/>
          <w:szCs w:val="24"/>
        </w:rPr>
        <w:t>(3), 373–392. https://doi.org/10.1086/286070</w:t>
      </w:r>
    </w:p>
    <w:p w14:paraId="096EF64C"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2001). Coordination of safe, selfish sentinels based on mutual benefits. </w:t>
      </w:r>
      <w:r w:rsidRPr="001E6743">
        <w:rPr>
          <w:rFonts w:ascii="Times New Roman" w:hAnsi="Times New Roman" w:cs="Times New Roman"/>
          <w:i/>
          <w:iCs/>
          <w:sz w:val="24"/>
          <w:szCs w:val="24"/>
        </w:rPr>
        <w:t>Annales Zoologici Fennici</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38</w:t>
      </w:r>
      <w:r w:rsidRPr="001E6743">
        <w:rPr>
          <w:rFonts w:ascii="Times New Roman" w:hAnsi="Times New Roman" w:cs="Times New Roman"/>
          <w:sz w:val="24"/>
          <w:szCs w:val="24"/>
        </w:rPr>
        <w:t>(1), 5–14.</w:t>
      </w:r>
    </w:p>
    <w:p w14:paraId="00EB88F2"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2015). Sentinel behavior: A review and prospectus. In </w:t>
      </w:r>
      <w:r w:rsidRPr="001E6743">
        <w:rPr>
          <w:rFonts w:ascii="Times New Roman" w:hAnsi="Times New Roman" w:cs="Times New Roman"/>
          <w:i/>
          <w:iCs/>
          <w:sz w:val="24"/>
          <w:szCs w:val="24"/>
        </w:rPr>
        <w:t>Advances in the Study of Behavior</w:t>
      </w:r>
      <w:r w:rsidRPr="001E6743">
        <w:rPr>
          <w:rFonts w:ascii="Times New Roman" w:hAnsi="Times New Roman" w:cs="Times New Roman"/>
          <w:sz w:val="24"/>
          <w:szCs w:val="24"/>
        </w:rPr>
        <w:t xml:space="preserve"> (Vol. 47, pp. 115–145). Elsevier. https://doi.org/10.1016/bs.asb.2015.02.001</w:t>
      </w:r>
    </w:p>
    <w:p w14:paraId="66F15C64"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amp; Woolfenden, G. E. (2003). Florida scrub-jays ( </w:t>
      </w:r>
      <w:r w:rsidRPr="001E6743">
        <w:rPr>
          <w:rFonts w:ascii="Times New Roman" w:hAnsi="Times New Roman" w:cs="Times New Roman"/>
          <w:i/>
          <w:iCs/>
          <w:sz w:val="24"/>
          <w:szCs w:val="24"/>
        </w:rPr>
        <w:t>Aphelocoma coerulescens</w:t>
      </w:r>
      <w:r w:rsidRPr="001E6743">
        <w:rPr>
          <w:rFonts w:ascii="Times New Roman" w:hAnsi="Times New Roman" w:cs="Times New Roman"/>
          <w:sz w:val="24"/>
          <w:szCs w:val="24"/>
        </w:rPr>
        <w:t xml:space="preserve"> ) are sentinels more when well-fed (even with no kin nearby).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09</w:t>
      </w:r>
      <w:r w:rsidRPr="001E6743">
        <w:rPr>
          <w:rFonts w:ascii="Times New Roman" w:hAnsi="Times New Roman" w:cs="Times New Roman"/>
          <w:sz w:val="24"/>
          <w:szCs w:val="24"/>
        </w:rPr>
        <w:t>(11), 895–903. https://doi.org/10.1046/j.0179-1613.2003.00926.x</w:t>
      </w:r>
    </w:p>
    <w:p w14:paraId="5472562C"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amp; Woolfenden, G. E. (2006). Florida scrub-jays compensate for the sentinel behavior of flockmates.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12</w:t>
      </w:r>
      <w:r w:rsidRPr="001E6743">
        <w:rPr>
          <w:rFonts w:ascii="Times New Roman" w:hAnsi="Times New Roman" w:cs="Times New Roman"/>
          <w:sz w:val="24"/>
          <w:szCs w:val="24"/>
        </w:rPr>
        <w:t>(8), 796–800. https://doi.org/10.1111/j.1439-0310.2006.01227.x</w:t>
      </w:r>
    </w:p>
    <w:p w14:paraId="4160C63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Hailman, J. P., McGowan, K. J., &amp; Woolfenden, G. E. (2010). Role of helpers in the sentinel behaviour of the Florida scrub jay (</w:t>
      </w:r>
      <w:r w:rsidRPr="001E6743">
        <w:rPr>
          <w:rFonts w:ascii="Times New Roman" w:hAnsi="Times New Roman" w:cs="Times New Roman"/>
          <w:i/>
          <w:iCs/>
          <w:sz w:val="24"/>
          <w:szCs w:val="24"/>
        </w:rPr>
        <w:t>Aphelocoma c. Coerulescens</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97</w:t>
      </w:r>
      <w:r w:rsidRPr="001E6743">
        <w:rPr>
          <w:rFonts w:ascii="Times New Roman" w:hAnsi="Times New Roman" w:cs="Times New Roman"/>
          <w:sz w:val="24"/>
          <w:szCs w:val="24"/>
        </w:rPr>
        <w:t>(1–2), 119–140. https://doi.org/10.1111/j.1439-0310.1994.tb01034.x</w:t>
      </w:r>
    </w:p>
    <w:p w14:paraId="38A17CA8"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Hollén, L. I., Bell, M. B. V., &amp; Radford, A. N. (2008). Cooperative sentinel calling? Foragers gain increased biomass intake. </w:t>
      </w:r>
      <w:r w:rsidRPr="001E6743">
        <w:rPr>
          <w:rFonts w:ascii="Times New Roman" w:hAnsi="Times New Roman" w:cs="Times New Roman"/>
          <w:i/>
          <w:iCs/>
          <w:sz w:val="24"/>
          <w:szCs w:val="24"/>
        </w:rPr>
        <w:t>Current Bi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8</w:t>
      </w:r>
      <w:r w:rsidRPr="001E6743">
        <w:rPr>
          <w:rFonts w:ascii="Times New Roman" w:hAnsi="Times New Roman" w:cs="Times New Roman"/>
          <w:sz w:val="24"/>
          <w:szCs w:val="24"/>
        </w:rPr>
        <w:t>(8), 576–579. https://doi.org/10.1016/j.cub.2008.02.078</w:t>
      </w:r>
    </w:p>
    <w:p w14:paraId="26380DD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lastRenderedPageBreak/>
        <w:t xml:space="preserve">Houslay, T. M., Nielsen, J. F., &amp; Clutton‐Brock, T. H. (2021). Contributions of genetic and nongenetic sources to variation in cooperative behavior in a cooperative mammal. </w:t>
      </w:r>
      <w:r w:rsidRPr="001E6743">
        <w:rPr>
          <w:rFonts w:ascii="Times New Roman" w:hAnsi="Times New Roman" w:cs="Times New Roman"/>
          <w:i/>
          <w:iCs/>
          <w:sz w:val="24"/>
          <w:szCs w:val="24"/>
        </w:rPr>
        <w:t>Evolution</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75</w:t>
      </w:r>
      <w:r w:rsidRPr="001E6743">
        <w:rPr>
          <w:rFonts w:ascii="Times New Roman" w:hAnsi="Times New Roman" w:cs="Times New Roman"/>
          <w:sz w:val="24"/>
          <w:szCs w:val="24"/>
        </w:rPr>
        <w:t>(12), 3071–3086. https://doi.org/10.1111/evo.14383</w:t>
      </w:r>
    </w:p>
    <w:p w14:paraId="4F782F59"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Kern, J. M., Sumner, S., &amp; Radford, A. N. (2016). Sentinel dominance status influences forager use of social information. </w:t>
      </w:r>
      <w:r w:rsidRPr="001E6743">
        <w:rPr>
          <w:rFonts w:ascii="Times New Roman" w:hAnsi="Times New Roman" w:cs="Times New Roman"/>
          <w:i/>
          <w:iCs/>
          <w:sz w:val="24"/>
          <w:szCs w:val="24"/>
        </w:rPr>
        <w:t>Behavioral Ec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27</w:t>
      </w:r>
      <w:r w:rsidRPr="001E6743">
        <w:rPr>
          <w:rFonts w:ascii="Times New Roman" w:hAnsi="Times New Roman" w:cs="Times New Roman"/>
          <w:sz w:val="24"/>
          <w:szCs w:val="24"/>
        </w:rPr>
        <w:t>(4), 1053–1060. https://doi.org/10.1093/beheco/arv240</w:t>
      </w:r>
    </w:p>
    <w:p w14:paraId="50BD4A4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1E6743">
        <w:rPr>
          <w:rFonts w:ascii="Times New Roman" w:hAnsi="Times New Roman" w:cs="Times New Roman"/>
          <w:i/>
          <w:iCs/>
          <w:sz w:val="24"/>
          <w:szCs w:val="24"/>
        </w:rPr>
        <w:t>Behavioral Ec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30</w:t>
      </w:r>
      <w:r w:rsidRPr="001E6743">
        <w:rPr>
          <w:rFonts w:ascii="Times New Roman" w:hAnsi="Times New Roman" w:cs="Times New Roman"/>
          <w:sz w:val="24"/>
          <w:szCs w:val="24"/>
        </w:rPr>
        <w:t>(5), 1425–1435. https://doi.org/10.1093/beheco/arz095</w:t>
      </w:r>
    </w:p>
    <w:p w14:paraId="08D7D460"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Morrison, J. L., Gottlieb, I. G. W., &amp; Pias, K. E. (2016). Spatial distribution and the value of green spaces for urban red-tailed hawks. </w:t>
      </w:r>
      <w:r w:rsidRPr="001E6743">
        <w:rPr>
          <w:rFonts w:ascii="Times New Roman" w:hAnsi="Times New Roman" w:cs="Times New Roman"/>
          <w:i/>
          <w:iCs/>
          <w:sz w:val="24"/>
          <w:szCs w:val="24"/>
        </w:rPr>
        <w:t>Urban Ecosystems</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9</w:t>
      </w:r>
      <w:r w:rsidRPr="001E6743">
        <w:rPr>
          <w:rFonts w:ascii="Times New Roman" w:hAnsi="Times New Roman" w:cs="Times New Roman"/>
          <w:sz w:val="24"/>
          <w:szCs w:val="24"/>
        </w:rPr>
        <w:t>(3), 1373–1388. https://doi.org/10.1007/s11252-016-0554-0</w:t>
      </w:r>
    </w:p>
    <w:p w14:paraId="5AFB1208"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Mukherjee, S., Ray-Mukherjee, J., &amp; Sarabia, R. (2013). Behaviour of American crows (Corvus brachyrhynchos) when encountering an oncoming vehicle. </w:t>
      </w:r>
      <w:r w:rsidRPr="001E6743">
        <w:rPr>
          <w:rFonts w:ascii="Times New Roman" w:hAnsi="Times New Roman" w:cs="Times New Roman"/>
          <w:i/>
          <w:iCs/>
          <w:sz w:val="24"/>
          <w:szCs w:val="24"/>
        </w:rPr>
        <w:t>The Canadian Field-Naturalist</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27</w:t>
      </w:r>
      <w:r w:rsidRPr="001E6743">
        <w:rPr>
          <w:rFonts w:ascii="Times New Roman" w:hAnsi="Times New Roman" w:cs="Times New Roman"/>
          <w:sz w:val="24"/>
          <w:szCs w:val="24"/>
        </w:rPr>
        <w:t>(3), 229. https://doi.org/10.22621/cfn.v127i3.1488</w:t>
      </w:r>
    </w:p>
    <w:p w14:paraId="6CEFAEB8"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Ostreiher, R., &amp; Heifetz, A. (2017). The sentinel behaviour of Arabian babbler floaters. </w:t>
      </w:r>
      <w:r w:rsidRPr="001E6743">
        <w:rPr>
          <w:rFonts w:ascii="Times New Roman" w:hAnsi="Times New Roman" w:cs="Times New Roman"/>
          <w:i/>
          <w:iCs/>
          <w:sz w:val="24"/>
          <w:szCs w:val="24"/>
        </w:rPr>
        <w:t>Royal Society Open Science</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4</w:t>
      </w:r>
      <w:r w:rsidRPr="001E6743">
        <w:rPr>
          <w:rFonts w:ascii="Times New Roman" w:hAnsi="Times New Roman" w:cs="Times New Roman"/>
          <w:sz w:val="24"/>
          <w:szCs w:val="24"/>
        </w:rPr>
        <w:t>(2), 160738. https://doi.org/10.1098/rsos.160738</w:t>
      </w:r>
    </w:p>
    <w:p w14:paraId="420EC5AD"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Ostreiher, R., &amp; Heifetz, A. (2019). The sentineling-foraging trade-off in dominant and subordinate arabian babblers.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25</w:t>
      </w:r>
      <w:r w:rsidRPr="001E6743">
        <w:rPr>
          <w:rFonts w:ascii="Times New Roman" w:hAnsi="Times New Roman" w:cs="Times New Roman"/>
          <w:sz w:val="24"/>
          <w:szCs w:val="24"/>
        </w:rPr>
        <w:t>(2), 98–105. https://doi.org/10.1111/eth.12833</w:t>
      </w:r>
    </w:p>
    <w:p w14:paraId="4BC24900"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Ostreiher, R., Mundry, R., &amp; Heifetz, A. (2021). On the self-regulation of sentinel activity among Arabian babbler groupmate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73</w:t>
      </w:r>
      <w:r w:rsidRPr="001E6743">
        <w:rPr>
          <w:rFonts w:ascii="Times New Roman" w:hAnsi="Times New Roman" w:cs="Times New Roman"/>
          <w:sz w:val="24"/>
          <w:szCs w:val="24"/>
        </w:rPr>
        <w:t>, 81–92. https://doi.org/10.1016/j.anbehav.2021.01.002</w:t>
      </w:r>
    </w:p>
    <w:p w14:paraId="777765F4"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Rauber, R., &amp; Manser, M. B. (2021). Effect of group size and experience on the ontogeny of sentinel calling behaviour in meerkat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71</w:t>
      </w:r>
      <w:r w:rsidRPr="001E6743">
        <w:rPr>
          <w:rFonts w:ascii="Times New Roman" w:hAnsi="Times New Roman" w:cs="Times New Roman"/>
          <w:sz w:val="24"/>
          <w:szCs w:val="24"/>
        </w:rPr>
        <w:t>, 129–138. https://doi.org/10.1016/j.anbehav.2020.11.014</w:t>
      </w:r>
    </w:p>
    <w:p w14:paraId="3A8F437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lastRenderedPageBreak/>
        <w:t xml:space="preserve">Santema, P., &amp; Clutton-Brock, T. (2013). Meerkat helpers increase sentinel behaviour and bipedal vigilance in the presence of pup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85</w:t>
      </w:r>
      <w:r w:rsidRPr="001E6743">
        <w:rPr>
          <w:rFonts w:ascii="Times New Roman" w:hAnsi="Times New Roman" w:cs="Times New Roman"/>
          <w:sz w:val="24"/>
          <w:szCs w:val="24"/>
        </w:rPr>
        <w:t>(3), 655–661. https://doi.org/10.1016/j.anbehav.2012.12.029</w:t>
      </w:r>
    </w:p>
    <w:p w14:paraId="251D0A5F"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Sorato, E., Gullett, P. R., Griffith, S. C., &amp; Russell, A. F. (2012). Effects of predation risk on foraging behaviour and group size: Adaptations in a social cooperative specie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84</w:t>
      </w:r>
      <w:r w:rsidRPr="001E6743">
        <w:rPr>
          <w:rFonts w:ascii="Times New Roman" w:hAnsi="Times New Roman" w:cs="Times New Roman"/>
          <w:sz w:val="24"/>
          <w:szCs w:val="24"/>
        </w:rPr>
        <w:t>(4), 823–834. https://doi.org/10.1016/j.anbehav.2012.07.003</w:t>
      </w:r>
    </w:p>
    <w:p w14:paraId="6623B0E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Walker, L., York, J., &amp; Young, A. (2016). Sexually selected sentinels? Evidence of a role for intrasexual competition in sentinel behavior. </w:t>
      </w:r>
      <w:r w:rsidRPr="001E6743">
        <w:rPr>
          <w:rFonts w:ascii="Times New Roman" w:hAnsi="Times New Roman" w:cs="Times New Roman"/>
          <w:i/>
          <w:iCs/>
          <w:sz w:val="24"/>
          <w:szCs w:val="24"/>
        </w:rPr>
        <w:t>Behavioral Ec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27</w:t>
      </w:r>
      <w:r w:rsidRPr="001E6743">
        <w:rPr>
          <w:rFonts w:ascii="Times New Roman" w:hAnsi="Times New Roman" w:cs="Times New Roman"/>
          <w:sz w:val="24"/>
          <w:szCs w:val="24"/>
        </w:rPr>
        <w:t>(5), 1461–1470. https://doi.org/10.1093/beheco/arw064</w:t>
      </w:r>
    </w:p>
    <w:p w14:paraId="0247932D"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Wright, J., Berg, E., De Kort, S. R., Khazin, V., &amp; Maklakov, A. A. (2001). Cooperative sentinel behaviour in the Arabian babbler.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62</w:t>
      </w:r>
      <w:r w:rsidRPr="001E6743">
        <w:rPr>
          <w:rFonts w:ascii="Times New Roman" w:hAnsi="Times New Roman" w:cs="Times New Roman"/>
          <w:sz w:val="24"/>
          <w:szCs w:val="24"/>
        </w:rPr>
        <w:t>(5), 973–979. https://doi.org/10.1006/anbe.2001.1838</w:t>
      </w:r>
    </w:p>
    <w:p w14:paraId="0EE5CA5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Yasukawa, K., &amp; Cockburn, A. (2009). Antipredator vigilance in cooperatively breeding superb fairy-wrens (</w:t>
      </w:r>
      <w:r w:rsidRPr="001E6743">
        <w:rPr>
          <w:rFonts w:ascii="Times New Roman" w:hAnsi="Times New Roman" w:cs="Times New Roman"/>
          <w:i/>
          <w:iCs/>
          <w:sz w:val="24"/>
          <w:szCs w:val="24"/>
        </w:rPr>
        <w:t xml:space="preserve">Malurus cyaneus </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The Auk</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26</w:t>
      </w:r>
      <w:r w:rsidRPr="001E6743">
        <w:rPr>
          <w:rFonts w:ascii="Times New Roman" w:hAnsi="Times New Roman" w:cs="Times New Roman"/>
          <w:sz w:val="24"/>
          <w:szCs w:val="24"/>
        </w:rPr>
        <w:t>(1), 147–154. https://doi.org/10.1525/auk.2009.08074</w:t>
      </w:r>
    </w:p>
    <w:p w14:paraId="2091214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Yasukawa, K., Whittenberger, L. K., &amp; Nielsen, T. A. (1992). Anti-predator vigilance in the red-winged blackbird, </w:t>
      </w:r>
      <w:r w:rsidRPr="001E6743">
        <w:rPr>
          <w:rFonts w:ascii="Times New Roman" w:hAnsi="Times New Roman" w:cs="Times New Roman"/>
          <w:i/>
          <w:iCs/>
          <w:sz w:val="24"/>
          <w:szCs w:val="24"/>
        </w:rPr>
        <w:t xml:space="preserve">Agelaius phoeniceus </w:t>
      </w:r>
      <w:r w:rsidRPr="001E6743">
        <w:rPr>
          <w:rFonts w:ascii="Times New Roman" w:hAnsi="Times New Roman" w:cs="Times New Roman"/>
          <w:sz w:val="24"/>
          <w:szCs w:val="24"/>
        </w:rPr>
        <w:t xml:space="preserve">: do males act as sentinel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43</w:t>
      </w:r>
      <w:r w:rsidRPr="001E6743">
        <w:rPr>
          <w:rFonts w:ascii="Times New Roman" w:hAnsi="Times New Roman" w:cs="Times New Roman"/>
          <w:sz w:val="24"/>
          <w:szCs w:val="24"/>
        </w:rPr>
        <w:t>(6), 961–969. https://doi.org/10.1016/S0003-3472(06)80009-6</w:t>
      </w:r>
    </w:p>
    <w:p w14:paraId="7AB6D3A5"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Zacharias, V. J., &amp; Mathew, D. N. (1998). Behaviour of the whiteheaded babbler </w:t>
      </w:r>
      <w:r w:rsidRPr="001E6743">
        <w:rPr>
          <w:rFonts w:ascii="Times New Roman" w:hAnsi="Times New Roman" w:cs="Times New Roman"/>
          <w:i/>
          <w:iCs/>
          <w:sz w:val="24"/>
          <w:szCs w:val="24"/>
        </w:rPr>
        <w:t xml:space="preserve">Turdoides affinis Jerdon </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The Journal of the Bombay Natural History Societ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95</w:t>
      </w:r>
      <w:r w:rsidRPr="001E6743">
        <w:rPr>
          <w:rFonts w:ascii="Times New Roman" w:hAnsi="Times New Roman" w:cs="Times New Roman"/>
          <w:sz w:val="24"/>
          <w:szCs w:val="24"/>
        </w:rPr>
        <w:t>, 8–14.</w:t>
      </w:r>
    </w:p>
    <w:p w14:paraId="6D4E02E8" w14:textId="77777777" w:rsidR="001E6743" w:rsidRDefault="001E6743" w:rsidP="001E6743">
      <w:pPr>
        <w:pStyle w:val="SectionText1"/>
        <w:spacing w:line="360" w:lineRule="auto"/>
        <w:sectPr w:rsidR="001E6743" w:rsidSect="009730A0">
          <w:headerReference w:type="default" r:id="rId41"/>
          <w:pgSz w:w="12240" w:h="15840"/>
          <w:pgMar w:top="1440" w:right="1440" w:bottom="1440" w:left="1440" w:header="720" w:footer="720" w:gutter="0"/>
          <w:cols w:space="720"/>
        </w:sectPr>
      </w:pPr>
      <w:r w:rsidRPr="001E6743">
        <w:fldChar w:fldCharType="end"/>
      </w:r>
    </w:p>
    <w:p w14:paraId="216FD865" w14:textId="5ADCE487" w:rsidR="00A20D4C" w:rsidRPr="006843E1" w:rsidRDefault="00A20D4C" w:rsidP="000E2AB0">
      <w:pPr>
        <w:pStyle w:val="Heading1"/>
        <w:numPr>
          <w:ilvl w:val="0"/>
          <w:numId w:val="0"/>
        </w:numPr>
      </w:pPr>
      <w:bookmarkStart w:id="169" w:name="_Toc171937086"/>
      <w:r w:rsidRPr="006843E1">
        <w:lastRenderedPageBreak/>
        <w:t>Supplemental Material</w:t>
      </w:r>
      <w:bookmarkEnd w:id="161"/>
      <w:bookmarkEnd w:id="169"/>
    </w:p>
    <w:p w14:paraId="342AA2DC" w14:textId="6B1A6F24" w:rsidR="00EB46BA" w:rsidRPr="00864C67" w:rsidRDefault="00EB46BA" w:rsidP="003F457B">
      <w:pPr>
        <w:pStyle w:val="PrefaceTitle"/>
      </w:pPr>
      <w:bookmarkStart w:id="170" w:name="_Toc162204980"/>
      <w:bookmarkStart w:id="171" w:name="_Toc171937087"/>
      <w:r w:rsidRPr="00864C67">
        <w:t>List of Supplemental Tables</w:t>
      </w:r>
      <w:bookmarkEnd w:id="170"/>
      <w:bookmarkEnd w:id="171"/>
    </w:p>
    <w:bookmarkStart w:id="172" w:name="_Toc151366371"/>
    <w:p w14:paraId="533E9682" w14:textId="0AA1C850" w:rsidR="005D3A05" w:rsidRDefault="00EB46BA">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B8265B">
        <w:rPr>
          <w:rFonts w:cs="Times New Roman"/>
          <w:szCs w:val="24"/>
        </w:rPr>
        <w:fldChar w:fldCharType="begin"/>
      </w:r>
      <w:r w:rsidRPr="00B8265B">
        <w:rPr>
          <w:rFonts w:cs="Times New Roman"/>
          <w:szCs w:val="24"/>
        </w:rPr>
        <w:instrText xml:space="preserve"> TOC \c "Table S" </w:instrText>
      </w:r>
      <w:r w:rsidRPr="00B8265B">
        <w:rPr>
          <w:rFonts w:cs="Times New Roman"/>
          <w:szCs w:val="24"/>
        </w:rPr>
        <w:fldChar w:fldCharType="separate"/>
      </w:r>
      <w:r w:rsidR="005D3A05" w:rsidRPr="00055E9C">
        <w:rPr>
          <w:b/>
          <w:bCs/>
          <w:noProof/>
        </w:rPr>
        <w:t>Table S1:</w:t>
      </w:r>
      <w:r w:rsidR="005D3A05">
        <w:rPr>
          <w:noProof/>
        </w:rPr>
        <w:t xml:space="preserve"> Explanation of generalized environment.</w:t>
      </w:r>
      <w:r w:rsidR="005D3A05">
        <w:rPr>
          <w:noProof/>
        </w:rPr>
        <w:tab/>
      </w:r>
      <w:r w:rsidR="005D3A05">
        <w:rPr>
          <w:noProof/>
        </w:rPr>
        <w:fldChar w:fldCharType="begin"/>
      </w:r>
      <w:r w:rsidR="005D3A05">
        <w:rPr>
          <w:noProof/>
        </w:rPr>
        <w:instrText xml:space="preserve"> PAGEREF _Toc171694939 \h </w:instrText>
      </w:r>
      <w:r w:rsidR="005D3A05">
        <w:rPr>
          <w:noProof/>
        </w:rPr>
      </w:r>
      <w:r w:rsidR="005D3A05">
        <w:rPr>
          <w:noProof/>
        </w:rPr>
        <w:fldChar w:fldCharType="separate"/>
      </w:r>
      <w:r w:rsidR="005D3A05">
        <w:rPr>
          <w:noProof/>
        </w:rPr>
        <w:t>91</w:t>
      </w:r>
      <w:r w:rsidR="005D3A05">
        <w:rPr>
          <w:noProof/>
        </w:rPr>
        <w:fldChar w:fldCharType="end"/>
      </w:r>
    </w:p>
    <w:p w14:paraId="2320ED11" w14:textId="46EFC5F7"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55E9C">
        <w:rPr>
          <w:b/>
          <w:bCs/>
          <w:noProof/>
        </w:rPr>
        <w:t>Table S2:</w:t>
      </w:r>
      <w:r>
        <w:rPr>
          <w:noProof/>
        </w:rPr>
        <w:t xml:space="preserve"> Ethogram of behaviours analyzed during foraging events.</w:t>
      </w:r>
      <w:r>
        <w:rPr>
          <w:noProof/>
        </w:rPr>
        <w:tab/>
      </w:r>
      <w:r>
        <w:rPr>
          <w:noProof/>
        </w:rPr>
        <w:fldChar w:fldCharType="begin"/>
      </w:r>
      <w:r>
        <w:rPr>
          <w:noProof/>
        </w:rPr>
        <w:instrText xml:space="preserve"> PAGEREF _Toc171694940 \h </w:instrText>
      </w:r>
      <w:r>
        <w:rPr>
          <w:noProof/>
        </w:rPr>
      </w:r>
      <w:r>
        <w:rPr>
          <w:noProof/>
        </w:rPr>
        <w:fldChar w:fldCharType="separate"/>
      </w:r>
      <w:r>
        <w:rPr>
          <w:noProof/>
        </w:rPr>
        <w:t>92</w:t>
      </w:r>
      <w:r>
        <w:rPr>
          <w:noProof/>
        </w:rPr>
        <w:fldChar w:fldCharType="end"/>
      </w:r>
    </w:p>
    <w:p w14:paraId="413377F9" w14:textId="10C22FBA"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55E9C">
        <w:rPr>
          <w:b/>
          <w:bCs/>
          <w:noProof/>
        </w:rPr>
        <w:t>Table S3:</w:t>
      </w:r>
      <w:r>
        <w:rPr>
          <w:noProof/>
        </w:rPr>
        <w:t xml:space="preserve"> Results of post hoc tests on foraging bout duration.</w:t>
      </w:r>
      <w:r>
        <w:rPr>
          <w:noProof/>
        </w:rPr>
        <w:tab/>
      </w:r>
      <w:r>
        <w:rPr>
          <w:noProof/>
        </w:rPr>
        <w:fldChar w:fldCharType="begin"/>
      </w:r>
      <w:r>
        <w:rPr>
          <w:noProof/>
        </w:rPr>
        <w:instrText xml:space="preserve"> PAGEREF _Toc171694941 \h </w:instrText>
      </w:r>
      <w:r>
        <w:rPr>
          <w:noProof/>
        </w:rPr>
      </w:r>
      <w:r>
        <w:rPr>
          <w:noProof/>
        </w:rPr>
        <w:fldChar w:fldCharType="separate"/>
      </w:r>
      <w:r>
        <w:rPr>
          <w:noProof/>
        </w:rPr>
        <w:t>96</w:t>
      </w:r>
      <w:r>
        <w:rPr>
          <w:noProof/>
        </w:rPr>
        <w:fldChar w:fldCharType="end"/>
      </w:r>
    </w:p>
    <w:p w14:paraId="6E8E5A47" w14:textId="3D0A4BC8"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55E9C">
        <w:rPr>
          <w:b/>
          <w:bCs/>
          <w:noProof/>
        </w:rPr>
        <w:t>Table S4:</w:t>
      </w:r>
      <w:r>
        <w:rPr>
          <w:noProof/>
        </w:rPr>
        <w:t xml:space="preserve"> Result of post hoc test performed on the number of transitions from foraging to alert behaviour.</w:t>
      </w:r>
      <w:r>
        <w:rPr>
          <w:noProof/>
        </w:rPr>
        <w:tab/>
      </w:r>
      <w:r>
        <w:rPr>
          <w:noProof/>
        </w:rPr>
        <w:fldChar w:fldCharType="begin"/>
      </w:r>
      <w:r>
        <w:rPr>
          <w:noProof/>
        </w:rPr>
        <w:instrText xml:space="preserve"> PAGEREF _Toc171694942 \h </w:instrText>
      </w:r>
      <w:r>
        <w:rPr>
          <w:noProof/>
        </w:rPr>
      </w:r>
      <w:r>
        <w:rPr>
          <w:noProof/>
        </w:rPr>
        <w:fldChar w:fldCharType="separate"/>
      </w:r>
      <w:r>
        <w:rPr>
          <w:noProof/>
        </w:rPr>
        <w:t>102</w:t>
      </w:r>
      <w:r>
        <w:rPr>
          <w:noProof/>
        </w:rPr>
        <w:fldChar w:fldCharType="end"/>
      </w:r>
    </w:p>
    <w:p w14:paraId="3C57BD45" w14:textId="662A594A" w:rsidR="00EB46BA" w:rsidRPr="00864C67" w:rsidRDefault="00EB46BA" w:rsidP="005D3A05">
      <w:pPr>
        <w:pStyle w:val="PrefaceTitle"/>
      </w:pPr>
      <w:r w:rsidRPr="00B8265B">
        <w:rPr>
          <w:sz w:val="24"/>
          <w:szCs w:val="24"/>
        </w:rPr>
        <w:fldChar w:fldCharType="end"/>
      </w:r>
      <w:bookmarkStart w:id="173" w:name="_Toc162204981"/>
      <w:bookmarkStart w:id="174" w:name="_Toc171937088"/>
      <w:r w:rsidRPr="00864C67">
        <w:t>List of Supplemental Figures</w:t>
      </w:r>
      <w:bookmarkEnd w:id="173"/>
      <w:bookmarkEnd w:id="174"/>
    </w:p>
    <w:p w14:paraId="13EC7BD1" w14:textId="12C308B3" w:rsidR="005D3A05" w:rsidRDefault="00EB46BA">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B8265B">
        <w:rPr>
          <w:rFonts w:cs="Times New Roman"/>
          <w:szCs w:val="24"/>
        </w:rPr>
        <w:fldChar w:fldCharType="begin"/>
      </w:r>
      <w:r w:rsidRPr="00B8265B">
        <w:rPr>
          <w:rFonts w:cs="Times New Roman"/>
          <w:szCs w:val="24"/>
        </w:rPr>
        <w:instrText xml:space="preserve"> TOC \c "Figure S" </w:instrText>
      </w:r>
      <w:r w:rsidRPr="00B8265B">
        <w:rPr>
          <w:rFonts w:cs="Times New Roman"/>
          <w:szCs w:val="24"/>
        </w:rPr>
        <w:fldChar w:fldCharType="separate"/>
      </w:r>
      <w:r w:rsidR="005D3A05" w:rsidRPr="00CB02D5">
        <w:rPr>
          <w:b/>
          <w:bCs/>
          <w:noProof/>
        </w:rPr>
        <w:t xml:space="preserve">Figure S1: </w:t>
      </w:r>
      <w:r w:rsidR="005D3A05">
        <w:rPr>
          <w:noProof/>
        </w:rPr>
        <w:t>Sentinel presence in commercial and green areas</w:t>
      </w:r>
      <w:r w:rsidR="005D3A05" w:rsidRPr="00CB02D5">
        <w:rPr>
          <w:noProof/>
        </w:rPr>
        <w:t>.</w:t>
      </w:r>
      <w:r w:rsidR="005D3A05">
        <w:rPr>
          <w:noProof/>
        </w:rPr>
        <w:tab/>
      </w:r>
      <w:r w:rsidR="005D3A05">
        <w:rPr>
          <w:noProof/>
        </w:rPr>
        <w:fldChar w:fldCharType="begin"/>
      </w:r>
      <w:r w:rsidR="005D3A05">
        <w:rPr>
          <w:noProof/>
        </w:rPr>
        <w:instrText xml:space="preserve"> PAGEREF _Toc171694943 \h </w:instrText>
      </w:r>
      <w:r w:rsidR="005D3A05">
        <w:rPr>
          <w:noProof/>
        </w:rPr>
      </w:r>
      <w:r w:rsidR="005D3A05">
        <w:rPr>
          <w:noProof/>
        </w:rPr>
        <w:fldChar w:fldCharType="separate"/>
      </w:r>
      <w:r w:rsidR="005D3A05">
        <w:rPr>
          <w:noProof/>
        </w:rPr>
        <w:t>93</w:t>
      </w:r>
      <w:r w:rsidR="005D3A05">
        <w:rPr>
          <w:noProof/>
        </w:rPr>
        <w:fldChar w:fldCharType="end"/>
      </w:r>
    </w:p>
    <w:p w14:paraId="7256B034" w14:textId="2CCC9C46"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2:</w:t>
      </w:r>
      <w:r>
        <w:rPr>
          <w:noProof/>
        </w:rPr>
        <w:t xml:space="preserve"> Frequency plots of observations in the presence and absence of a sentinel.</w:t>
      </w:r>
      <w:r>
        <w:rPr>
          <w:noProof/>
        </w:rPr>
        <w:tab/>
      </w:r>
      <w:r>
        <w:rPr>
          <w:noProof/>
        </w:rPr>
        <w:fldChar w:fldCharType="begin"/>
      </w:r>
      <w:r>
        <w:rPr>
          <w:noProof/>
        </w:rPr>
        <w:instrText xml:space="preserve"> PAGEREF _Toc171694944 \h </w:instrText>
      </w:r>
      <w:r>
        <w:rPr>
          <w:noProof/>
        </w:rPr>
      </w:r>
      <w:r>
        <w:rPr>
          <w:noProof/>
        </w:rPr>
        <w:fldChar w:fldCharType="separate"/>
      </w:r>
      <w:r>
        <w:rPr>
          <w:noProof/>
        </w:rPr>
        <w:t>94</w:t>
      </w:r>
      <w:r>
        <w:rPr>
          <w:noProof/>
        </w:rPr>
        <w:fldChar w:fldCharType="end"/>
      </w:r>
    </w:p>
    <w:p w14:paraId="02B2AC56" w14:textId="791E7588"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3:</w:t>
      </w:r>
      <w:r>
        <w:rPr>
          <w:noProof/>
        </w:rPr>
        <w:t xml:space="preserve"> Decreasing bout duration of all behaviours in response to increasing disturbance frequency.</w:t>
      </w:r>
      <w:r>
        <w:rPr>
          <w:noProof/>
        </w:rPr>
        <w:tab/>
      </w:r>
      <w:r>
        <w:rPr>
          <w:noProof/>
        </w:rPr>
        <w:fldChar w:fldCharType="begin"/>
      </w:r>
      <w:r>
        <w:rPr>
          <w:noProof/>
        </w:rPr>
        <w:instrText xml:space="preserve"> PAGEREF _Toc171694945 \h </w:instrText>
      </w:r>
      <w:r>
        <w:rPr>
          <w:noProof/>
        </w:rPr>
      </w:r>
      <w:r>
        <w:rPr>
          <w:noProof/>
        </w:rPr>
        <w:fldChar w:fldCharType="separate"/>
      </w:r>
      <w:r>
        <w:rPr>
          <w:noProof/>
        </w:rPr>
        <w:t>95</w:t>
      </w:r>
      <w:r>
        <w:rPr>
          <w:noProof/>
        </w:rPr>
        <w:fldChar w:fldCharType="end"/>
      </w:r>
    </w:p>
    <w:p w14:paraId="1B8A1305" w14:textId="0A13A8D2"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4:</w:t>
      </w:r>
      <w:r>
        <w:rPr>
          <w:noProof/>
        </w:rPr>
        <w:t xml:space="preserve"> Mean bout duration in the presence and absence of bait. The dots represent the mean value, and the error bars represent the standard error.</w:t>
      </w:r>
      <w:r>
        <w:rPr>
          <w:noProof/>
        </w:rPr>
        <w:tab/>
      </w:r>
      <w:r>
        <w:rPr>
          <w:noProof/>
        </w:rPr>
        <w:fldChar w:fldCharType="begin"/>
      </w:r>
      <w:r>
        <w:rPr>
          <w:noProof/>
        </w:rPr>
        <w:instrText xml:space="preserve"> PAGEREF _Toc171694946 \h </w:instrText>
      </w:r>
      <w:r>
        <w:rPr>
          <w:noProof/>
        </w:rPr>
      </w:r>
      <w:r>
        <w:rPr>
          <w:noProof/>
        </w:rPr>
        <w:fldChar w:fldCharType="separate"/>
      </w:r>
      <w:r>
        <w:rPr>
          <w:noProof/>
        </w:rPr>
        <w:t>97</w:t>
      </w:r>
      <w:r>
        <w:rPr>
          <w:noProof/>
        </w:rPr>
        <w:fldChar w:fldCharType="end"/>
      </w:r>
    </w:p>
    <w:p w14:paraId="1B086E01" w14:textId="6C2411FB"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5:</w:t>
      </w:r>
      <w:r>
        <w:rPr>
          <w:noProof/>
        </w:rPr>
        <w:t xml:space="preserve"> Foraging bout duration decreasing with increasing disturbance frequency.</w:t>
      </w:r>
      <w:r>
        <w:rPr>
          <w:noProof/>
        </w:rPr>
        <w:tab/>
      </w:r>
      <w:r>
        <w:rPr>
          <w:noProof/>
        </w:rPr>
        <w:fldChar w:fldCharType="begin"/>
      </w:r>
      <w:r>
        <w:rPr>
          <w:noProof/>
        </w:rPr>
        <w:instrText xml:space="preserve"> PAGEREF _Toc171694947 \h </w:instrText>
      </w:r>
      <w:r>
        <w:rPr>
          <w:noProof/>
        </w:rPr>
      </w:r>
      <w:r>
        <w:rPr>
          <w:noProof/>
        </w:rPr>
        <w:fldChar w:fldCharType="separate"/>
      </w:r>
      <w:r>
        <w:rPr>
          <w:noProof/>
        </w:rPr>
        <w:t>98</w:t>
      </w:r>
      <w:r>
        <w:rPr>
          <w:noProof/>
        </w:rPr>
        <w:fldChar w:fldCharType="end"/>
      </w:r>
    </w:p>
    <w:p w14:paraId="2D70D5E9" w14:textId="24410B63"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6:</w:t>
      </w:r>
      <w:r>
        <w:rPr>
          <w:noProof/>
        </w:rPr>
        <w:t xml:space="preserve"> Mean peck rate of foragers in commercial and green areas. Error bars represent the standard error.</w:t>
      </w:r>
      <w:r>
        <w:rPr>
          <w:noProof/>
        </w:rPr>
        <w:tab/>
      </w:r>
      <w:r>
        <w:rPr>
          <w:noProof/>
        </w:rPr>
        <w:fldChar w:fldCharType="begin"/>
      </w:r>
      <w:r>
        <w:rPr>
          <w:noProof/>
        </w:rPr>
        <w:instrText xml:space="preserve"> PAGEREF _Toc171694948 \h </w:instrText>
      </w:r>
      <w:r>
        <w:rPr>
          <w:noProof/>
        </w:rPr>
      </w:r>
      <w:r>
        <w:rPr>
          <w:noProof/>
        </w:rPr>
        <w:fldChar w:fldCharType="separate"/>
      </w:r>
      <w:r>
        <w:rPr>
          <w:noProof/>
        </w:rPr>
        <w:t>99</w:t>
      </w:r>
      <w:r>
        <w:rPr>
          <w:noProof/>
        </w:rPr>
        <w:fldChar w:fldCharType="end"/>
      </w:r>
    </w:p>
    <w:p w14:paraId="5CCB124D" w14:textId="68C495D5"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7:</w:t>
      </w:r>
      <w:r>
        <w:rPr>
          <w:noProof/>
        </w:rPr>
        <w:t xml:space="preserve"> Mean forager peck rate in the presence and absence of bait. The dots represent the mean value, and the error bars represent the standard error.</w:t>
      </w:r>
      <w:r>
        <w:rPr>
          <w:noProof/>
        </w:rPr>
        <w:tab/>
      </w:r>
      <w:r>
        <w:rPr>
          <w:noProof/>
        </w:rPr>
        <w:fldChar w:fldCharType="begin"/>
      </w:r>
      <w:r>
        <w:rPr>
          <w:noProof/>
        </w:rPr>
        <w:instrText xml:space="preserve"> PAGEREF _Toc171694949 \h </w:instrText>
      </w:r>
      <w:r>
        <w:rPr>
          <w:noProof/>
        </w:rPr>
      </w:r>
      <w:r>
        <w:rPr>
          <w:noProof/>
        </w:rPr>
        <w:fldChar w:fldCharType="separate"/>
      </w:r>
      <w:r>
        <w:rPr>
          <w:noProof/>
        </w:rPr>
        <w:t>100</w:t>
      </w:r>
      <w:r>
        <w:rPr>
          <w:noProof/>
        </w:rPr>
        <w:fldChar w:fldCharType="end"/>
      </w:r>
    </w:p>
    <w:p w14:paraId="7589F8D3" w14:textId="0709D1E5"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8:</w:t>
      </w:r>
      <w:r>
        <w:rPr>
          <w:noProof/>
        </w:rPr>
        <w:t xml:space="preserve"> Number of transitions performed by foragers in the presence and absence of bait. The dots represent the mean value, and the error bars represent the standard error.</w:t>
      </w:r>
      <w:r>
        <w:rPr>
          <w:noProof/>
        </w:rPr>
        <w:tab/>
      </w:r>
      <w:r>
        <w:rPr>
          <w:noProof/>
        </w:rPr>
        <w:fldChar w:fldCharType="begin"/>
      </w:r>
      <w:r>
        <w:rPr>
          <w:noProof/>
        </w:rPr>
        <w:instrText xml:space="preserve"> PAGEREF _Toc171694950 \h </w:instrText>
      </w:r>
      <w:r>
        <w:rPr>
          <w:noProof/>
        </w:rPr>
      </w:r>
      <w:r>
        <w:rPr>
          <w:noProof/>
        </w:rPr>
        <w:fldChar w:fldCharType="separate"/>
      </w:r>
      <w:r>
        <w:rPr>
          <w:noProof/>
        </w:rPr>
        <w:t>101</w:t>
      </w:r>
      <w:r>
        <w:rPr>
          <w:noProof/>
        </w:rPr>
        <w:fldChar w:fldCharType="end"/>
      </w:r>
    </w:p>
    <w:p w14:paraId="4D6A3566" w14:textId="491BA339" w:rsidR="00EB46BA" w:rsidRPr="00B8265B" w:rsidRDefault="00EB46BA" w:rsidP="00517E2C">
      <w:pPr>
        <w:pStyle w:val="Heading3"/>
        <w:sectPr w:rsidR="00EB46BA" w:rsidRPr="00B8265B" w:rsidSect="009730A0">
          <w:headerReference w:type="default" r:id="rId42"/>
          <w:pgSz w:w="12240" w:h="15840"/>
          <w:pgMar w:top="1440" w:right="1440" w:bottom="1440" w:left="1440" w:header="720" w:footer="720" w:gutter="0"/>
          <w:cols w:space="720"/>
        </w:sectPr>
      </w:pPr>
      <w:r w:rsidRPr="00B8265B">
        <w:fldChar w:fldCharType="end"/>
      </w:r>
    </w:p>
    <w:p w14:paraId="4EC64DEA" w14:textId="0E584CD2" w:rsidR="00B8265B" w:rsidRPr="006843E1" w:rsidRDefault="00B8265B" w:rsidP="00B8265B">
      <w:pPr>
        <w:pStyle w:val="SectionText1"/>
      </w:pPr>
      <w:bookmarkStart w:id="175" w:name="_Ref171686659"/>
      <w:bookmarkStart w:id="176" w:name="_Toc171694939"/>
      <w:bookmarkEnd w:id="172"/>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1</w:t>
      </w:r>
      <w:r w:rsidRPr="007A5239">
        <w:rPr>
          <w:rStyle w:val="CaptionBChar"/>
          <w:rFonts w:eastAsia="Arial"/>
        </w:rPr>
        <w:fldChar w:fldCharType="end"/>
      </w:r>
      <w:bookmarkEnd w:id="175"/>
      <w:r w:rsidRPr="007A5239">
        <w:rPr>
          <w:rStyle w:val="CaptionBChar"/>
          <w:rFonts w:eastAsia="Arial"/>
        </w:rPr>
        <w:t>:</w:t>
      </w:r>
      <w:r w:rsidRPr="006843E1">
        <w:t xml:space="preserve"> Explanation of generalized environment.</w:t>
      </w:r>
      <w:bookmarkEnd w:id="176"/>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6843E1"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B8265B" w:rsidRPr="006843E1"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B8265B" w:rsidRPr="006843E1"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B8527A" w:rsidRDefault="00B8265B" w:rsidP="00D56D97">
            <w:pPr>
              <w:pStyle w:val="SectionText0"/>
            </w:pPr>
            <w:r w:rsidRPr="00B8527A">
              <w:t>Green Area</w:t>
            </w:r>
          </w:p>
        </w:tc>
        <w:tc>
          <w:tcPr>
            <w:tcW w:w="6383" w:type="dxa"/>
            <w:shd w:val="clear" w:color="auto" w:fill="auto"/>
            <w:tcMar>
              <w:top w:w="100" w:type="dxa"/>
              <w:left w:w="100" w:type="dxa"/>
              <w:bottom w:w="100" w:type="dxa"/>
              <w:right w:w="100" w:type="dxa"/>
            </w:tcMar>
          </w:tcPr>
          <w:p w14:paraId="598DFF8A" w14:textId="77777777" w:rsidR="00B8265B" w:rsidRPr="00B8527A" w:rsidRDefault="00B8265B" w:rsidP="00D56D97">
            <w:pPr>
              <w:pStyle w:val="SectionText0"/>
            </w:pPr>
            <w:r w:rsidRPr="00B8527A">
              <w:t>Major Green Space, Minor Green Space</w:t>
            </w:r>
          </w:p>
        </w:tc>
      </w:tr>
    </w:tbl>
    <w:p w14:paraId="58161986" w14:textId="77777777" w:rsidR="00B8265B" w:rsidRPr="00B8527A" w:rsidRDefault="00B8265B" w:rsidP="00B8265B">
      <w:pPr>
        <w:pStyle w:val="SectionText0"/>
        <w:sectPr w:rsidR="00B8265B" w:rsidRPr="00B8527A" w:rsidSect="00B8265B">
          <w:pgSz w:w="12240" w:h="15840"/>
          <w:pgMar w:top="1440" w:right="1440" w:bottom="1440" w:left="1440" w:header="720" w:footer="720" w:gutter="0"/>
          <w:cols w:space="720"/>
        </w:sectPr>
      </w:pPr>
      <w:r w:rsidRPr="00B8527A">
        <w:t>Each zone type was identified using the St. Catharines and Niagara zoning maps for each sampling location.</w:t>
      </w:r>
    </w:p>
    <w:p w14:paraId="62DE0A69" w14:textId="7A6D2763" w:rsidR="00B8265B" w:rsidRPr="006843E1" w:rsidRDefault="00B8265B" w:rsidP="00B8265B">
      <w:pPr>
        <w:pStyle w:val="SectionText1"/>
      </w:pPr>
      <w:bookmarkStart w:id="177" w:name="_Ref169246794"/>
      <w:bookmarkStart w:id="178" w:name="_Toc171694940"/>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2</w:t>
      </w:r>
      <w:r w:rsidRPr="007A5239">
        <w:rPr>
          <w:rStyle w:val="CaptionBChar"/>
          <w:rFonts w:eastAsia="Arial"/>
        </w:rPr>
        <w:fldChar w:fldCharType="end"/>
      </w:r>
      <w:bookmarkEnd w:id="177"/>
      <w:r w:rsidRPr="007A5239">
        <w:rPr>
          <w:rStyle w:val="CaptionBChar"/>
          <w:rFonts w:eastAsia="Arial"/>
        </w:rPr>
        <w:t>:</w:t>
      </w:r>
      <w:r w:rsidRPr="006843E1">
        <w:t xml:space="preserve"> Ethogram of behaviours analyzed during foraging events.</w:t>
      </w:r>
      <w:bookmarkEnd w:id="178"/>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6843E1"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ur</w:t>
            </w:r>
          </w:p>
        </w:tc>
        <w:tc>
          <w:tcPr>
            <w:tcW w:w="1418" w:type="dxa"/>
            <w:shd w:val="clear" w:color="auto" w:fill="999999"/>
          </w:tcPr>
          <w:p w14:paraId="39478F3E"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094F07EE"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B8265B" w:rsidRPr="006843E1"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08FF7E9D"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14:paraId="0C264083" w14:textId="77777777" w:rsidR="00B8265B" w:rsidRPr="006843E1" w:rsidRDefault="00B8265B" w:rsidP="00D56D97">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3"/>
                          <a:srcRect/>
                          <a:stretch>
                            <a:fillRect/>
                          </a:stretch>
                        </pic:blipFill>
                        <pic:spPr>
                          <a:xfrm>
                            <a:off x="0" y="0"/>
                            <a:ext cx="516445" cy="368889"/>
                          </a:xfrm>
                          <a:prstGeom prst="rect">
                            <a:avLst/>
                          </a:prstGeom>
                          <a:ln/>
                        </pic:spPr>
                      </pic:pic>
                    </a:graphicData>
                  </a:graphic>
                </wp:inline>
              </w:drawing>
            </w:r>
          </w:p>
        </w:tc>
      </w:tr>
      <w:tr w:rsidR="00B8265B" w:rsidRPr="006843E1"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107C6B2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102787B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6843E1" w:rsidRDefault="00B8265B" w:rsidP="00D56D97">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4">
                            <a:extLst>
                              <a:ext uri="{BEBA8EAE-BF5A-486C-A8C5-ECC9F3942E4B}">
                                <a14:imgProps xmlns:a14="http://schemas.microsoft.com/office/drawing/2010/main">
                                  <a14:imgLayer r:embed="rId45">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6843E1"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57512D93"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604E4375"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6843E1" w:rsidRDefault="00B8265B" w:rsidP="00D56D97">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6"/>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6843E1" w:rsidRDefault="00B8265B" w:rsidP="00B8265B">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1FA847B4" w14:textId="77777777" w:rsidR="00B8265B" w:rsidRPr="006843E1" w:rsidRDefault="00B8265B" w:rsidP="00B8265B">
      <w:pPr>
        <w:keepNext/>
        <w:sectPr w:rsidR="00B8265B" w:rsidRPr="006843E1" w:rsidSect="00B8265B">
          <w:pgSz w:w="15840" w:h="12240" w:orient="landscape"/>
          <w:pgMar w:top="1440" w:right="1440" w:bottom="1440" w:left="1440" w:header="720" w:footer="720" w:gutter="0"/>
          <w:cols w:space="720"/>
          <w:docGrid w:linePitch="299"/>
        </w:sectPr>
      </w:pPr>
    </w:p>
    <w:p w14:paraId="15D38DE6" w14:textId="77777777" w:rsidR="00B8265B" w:rsidRDefault="00B8265B" w:rsidP="00B8265B">
      <w:pPr>
        <w:pStyle w:val="SectionText1"/>
      </w:pPr>
      <w:r w:rsidRPr="006843E1">
        <w:lastRenderedPageBreak/>
        <w:drawing>
          <wp:inline distT="0" distB="0" distL="0" distR="0" wp14:anchorId="12E34411" wp14:editId="33B6E916">
            <wp:extent cx="8509379" cy="6083848"/>
            <wp:effectExtent l="0" t="0" r="6350"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544833" cy="6109196"/>
                    </a:xfrm>
                    <a:prstGeom prst="rect">
                      <a:avLst/>
                    </a:prstGeom>
                    <a:noFill/>
                    <a:ln>
                      <a:noFill/>
                    </a:ln>
                  </pic:spPr>
                </pic:pic>
              </a:graphicData>
            </a:graphic>
          </wp:inline>
        </w:drawing>
      </w:r>
    </w:p>
    <w:p w14:paraId="6FF76B4C" w14:textId="3F33E96C" w:rsidR="00B8265B" w:rsidRPr="006843E1" w:rsidRDefault="00B8265B" w:rsidP="00B8265B">
      <w:pPr>
        <w:pStyle w:val="SectionText1"/>
        <w:rPr>
          <w:rStyle w:val="SectionTextChar"/>
          <w:b/>
          <w:bCs/>
        </w:rPr>
        <w:sectPr w:rsidR="00B8265B" w:rsidRPr="006843E1" w:rsidSect="00B8265B">
          <w:pgSz w:w="15840" w:h="12240" w:orient="landscape"/>
          <w:pgMar w:top="720" w:right="720" w:bottom="720" w:left="720" w:header="720" w:footer="720" w:gutter="0"/>
          <w:cols w:space="720"/>
          <w:docGrid w:linePitch="299"/>
        </w:sectPr>
      </w:pPr>
      <w:bookmarkStart w:id="179" w:name="_Ref171686819"/>
      <w:bookmarkStart w:id="180" w:name="_Toc17169494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1</w:t>
      </w:r>
      <w:r w:rsidRPr="007A5239">
        <w:rPr>
          <w:rStyle w:val="CaptionBChar"/>
          <w:rFonts w:eastAsia="Arial"/>
        </w:rPr>
        <w:fldChar w:fldCharType="end"/>
      </w:r>
      <w:bookmarkEnd w:id="179"/>
      <w:r w:rsidRPr="007A5239">
        <w:rPr>
          <w:rStyle w:val="CaptionBChar"/>
          <w:rFonts w:eastAsia="Arial"/>
        </w:rPr>
        <w:t>:</w:t>
      </w:r>
      <w:r>
        <w:rPr>
          <w:rStyle w:val="CaptionBChar"/>
          <w:rFonts w:eastAsia="Arial"/>
        </w:rPr>
        <w:t xml:space="preserve"> </w:t>
      </w:r>
      <w:r w:rsidRPr="008B0808">
        <w:t>Sentinel presence in commercial and green areas</w:t>
      </w:r>
      <w:r w:rsidRPr="006843E1">
        <w:rPr>
          <w:rStyle w:val="SectionTextChar"/>
        </w:rPr>
        <w:t>.</w:t>
      </w:r>
      <w:bookmarkEnd w:id="180"/>
    </w:p>
    <w:p w14:paraId="01DC2C0A" w14:textId="77777777" w:rsidR="00B8265B" w:rsidRPr="006843E1" w:rsidRDefault="00B8265B" w:rsidP="00B8265B">
      <w:pPr>
        <w:pStyle w:val="SectionText1"/>
      </w:pPr>
      <w:r w:rsidRPr="006843E1">
        <w:lastRenderedPageBreak/>
        <w:drawing>
          <wp:inline distT="0" distB="0" distL="0" distR="0" wp14:anchorId="0B18D194" wp14:editId="522CD369">
            <wp:extent cx="8325134" cy="5952118"/>
            <wp:effectExtent l="0" t="0" r="0" b="0"/>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367631" cy="5982501"/>
                    </a:xfrm>
                    <a:prstGeom prst="rect">
                      <a:avLst/>
                    </a:prstGeom>
                    <a:noFill/>
                    <a:ln>
                      <a:noFill/>
                    </a:ln>
                  </pic:spPr>
                </pic:pic>
              </a:graphicData>
            </a:graphic>
          </wp:inline>
        </w:drawing>
      </w:r>
    </w:p>
    <w:p w14:paraId="76921E9F" w14:textId="092247C2" w:rsidR="00B8265B" w:rsidRPr="006843E1" w:rsidRDefault="00B8265B" w:rsidP="00B8265B">
      <w:pPr>
        <w:pStyle w:val="SectionText1"/>
        <w:rPr>
          <w:b/>
          <w:bCs/>
        </w:rPr>
        <w:sectPr w:rsidR="00B8265B" w:rsidRPr="006843E1" w:rsidSect="00B8265B">
          <w:pgSz w:w="15840" w:h="12240" w:orient="landscape"/>
          <w:pgMar w:top="720" w:right="720" w:bottom="720" w:left="720" w:header="720" w:footer="720" w:gutter="0"/>
          <w:cols w:space="720"/>
          <w:docGrid w:linePitch="299"/>
        </w:sectPr>
      </w:pPr>
      <w:bookmarkStart w:id="181" w:name="_Ref171686836"/>
      <w:bookmarkStart w:id="182" w:name="_Toc171694944"/>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2</w:t>
      </w:r>
      <w:r w:rsidRPr="007A5239">
        <w:rPr>
          <w:rStyle w:val="CaptionBChar"/>
          <w:rFonts w:eastAsia="Arial"/>
        </w:rPr>
        <w:fldChar w:fldCharType="end"/>
      </w:r>
      <w:bookmarkEnd w:id="181"/>
      <w:r w:rsidRPr="007A5239">
        <w:rPr>
          <w:rStyle w:val="CaptionBChar"/>
          <w:rFonts w:eastAsia="Arial"/>
        </w:rPr>
        <w:t>:</w:t>
      </w:r>
      <w:r w:rsidRPr="006843E1">
        <w:t xml:space="preserve"> Frequency plots of observations in the presence and absence of a sentinel.</w:t>
      </w:r>
      <w:bookmarkEnd w:id="182"/>
    </w:p>
    <w:p w14:paraId="5EADB34C" w14:textId="77777777" w:rsidR="00B8265B" w:rsidRPr="006843E1" w:rsidRDefault="00B8265B" w:rsidP="00B8265B">
      <w:pPr>
        <w:pStyle w:val="SectionText1"/>
      </w:pPr>
      <w:r w:rsidRPr="006843E1">
        <w:lastRenderedPageBreak/>
        <w:drawing>
          <wp:inline distT="0" distB="0" distL="0" distR="0" wp14:anchorId="1CB74946" wp14:editId="3E82CC02">
            <wp:extent cx="8454788" cy="6044817"/>
            <wp:effectExtent l="0" t="0" r="381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497288" cy="6075203"/>
                    </a:xfrm>
                    <a:prstGeom prst="rect">
                      <a:avLst/>
                    </a:prstGeom>
                    <a:noFill/>
                    <a:ln>
                      <a:noFill/>
                    </a:ln>
                  </pic:spPr>
                </pic:pic>
              </a:graphicData>
            </a:graphic>
          </wp:inline>
        </w:drawing>
      </w:r>
    </w:p>
    <w:p w14:paraId="48C44CFD" w14:textId="179A9B3D" w:rsidR="00B8265B" w:rsidRPr="006843E1" w:rsidRDefault="00B8265B" w:rsidP="00B8265B">
      <w:pPr>
        <w:pStyle w:val="SectionText1"/>
        <w:rPr>
          <w:b/>
          <w:bCs/>
        </w:rPr>
        <w:sectPr w:rsidR="00B8265B" w:rsidRPr="006843E1" w:rsidSect="00B8265B">
          <w:pgSz w:w="15840" w:h="12240" w:orient="landscape"/>
          <w:pgMar w:top="720" w:right="720" w:bottom="720" w:left="720" w:header="720" w:footer="720" w:gutter="0"/>
          <w:cols w:space="720"/>
          <w:docGrid w:linePitch="299"/>
        </w:sectPr>
      </w:pPr>
      <w:bookmarkStart w:id="183" w:name="_Ref171687228"/>
      <w:bookmarkStart w:id="184" w:name="_Toc171694945"/>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3</w:t>
      </w:r>
      <w:r w:rsidRPr="007A5239">
        <w:rPr>
          <w:rStyle w:val="CaptionBChar"/>
          <w:rFonts w:eastAsia="Arial"/>
        </w:rPr>
        <w:fldChar w:fldCharType="end"/>
      </w:r>
      <w:bookmarkEnd w:id="183"/>
      <w:r w:rsidRPr="007A5239">
        <w:rPr>
          <w:rStyle w:val="CaptionBChar"/>
          <w:rFonts w:eastAsia="Arial"/>
        </w:rPr>
        <w:t>:</w:t>
      </w:r>
      <w:r w:rsidRPr="006843E1">
        <w:t xml:space="preserve"> Decreasing bout duration of all behaviours in response to increasing disturbance frequency.</w:t>
      </w:r>
      <w:bookmarkEnd w:id="184"/>
    </w:p>
    <w:p w14:paraId="2DCA72B5" w14:textId="5690FB6D" w:rsidR="00B8265B" w:rsidRPr="006843E1" w:rsidRDefault="00B8265B" w:rsidP="00B8265B">
      <w:pPr>
        <w:pStyle w:val="SectionText1"/>
      </w:pPr>
      <w:bookmarkStart w:id="185" w:name="_Ref171687818"/>
      <w:bookmarkStart w:id="186" w:name="_Toc171694941"/>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3</w:t>
      </w:r>
      <w:r w:rsidRPr="007A5239">
        <w:rPr>
          <w:rStyle w:val="CaptionBChar"/>
          <w:rFonts w:eastAsia="Arial"/>
        </w:rPr>
        <w:fldChar w:fldCharType="end"/>
      </w:r>
      <w:bookmarkEnd w:id="185"/>
      <w:r w:rsidRPr="007A5239">
        <w:rPr>
          <w:rStyle w:val="CaptionBChar"/>
          <w:rFonts w:eastAsia="Arial"/>
        </w:rPr>
        <w:t>:</w:t>
      </w:r>
      <w:r w:rsidRPr="006843E1">
        <w:t xml:space="preserve"> Results of post hoc tests on foraging bout duration.</w:t>
      </w:r>
      <w:bookmarkEnd w:id="186"/>
    </w:p>
    <w:p w14:paraId="4A9F59B4" w14:textId="77777777" w:rsidR="00B8265B" w:rsidRPr="006843E1" w:rsidRDefault="00B8265B" w:rsidP="00B8265B">
      <w:pPr>
        <w:pStyle w:val="SectionText1"/>
      </w:pPr>
      <w:r w:rsidRPr="006843E1">
        <w:drawing>
          <wp:inline distT="0" distB="0" distL="0" distR="0" wp14:anchorId="3AD950CD" wp14:editId="3DFDADC7">
            <wp:extent cx="9139473" cy="1785905"/>
            <wp:effectExtent l="0" t="0" r="5080" b="5080"/>
            <wp:docPr id="1022144661"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46244" name="Picture 13" descr="A screenshot of a computer&#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5E4120F6" w14:textId="77777777" w:rsidR="00B8265B" w:rsidRPr="006843E1" w:rsidRDefault="00B8265B" w:rsidP="00B8265B">
      <w:pPr>
        <w:pStyle w:val="CaptionB"/>
      </w:pPr>
    </w:p>
    <w:p w14:paraId="039A5DA7" w14:textId="77777777" w:rsidR="00B8265B" w:rsidRPr="006843E1" w:rsidRDefault="00B8265B" w:rsidP="00B8265B">
      <w:pPr>
        <w:rPr>
          <w:rFonts w:ascii="Times New Roman" w:eastAsia="Times New Roman" w:hAnsi="Times New Roman" w:cs="Times New Roman"/>
          <w:b/>
          <w:bCs/>
          <w:sz w:val="28"/>
          <w:szCs w:val="28"/>
          <w:u w:val="single"/>
        </w:rPr>
        <w:sectPr w:rsidR="00B8265B" w:rsidRPr="006843E1" w:rsidSect="00B8265B">
          <w:pgSz w:w="15840" w:h="12240" w:orient="landscape"/>
          <w:pgMar w:top="720" w:right="720" w:bottom="720" w:left="720" w:header="720" w:footer="720" w:gutter="0"/>
          <w:cols w:space="720"/>
          <w:docGrid w:linePitch="299"/>
        </w:sectPr>
      </w:pPr>
    </w:p>
    <w:p w14:paraId="540792CE" w14:textId="77777777" w:rsidR="00B8265B" w:rsidRPr="006843E1" w:rsidRDefault="00B8265B" w:rsidP="00B8265B">
      <w:pPr>
        <w:pStyle w:val="SectionText1"/>
      </w:pPr>
      <w:r w:rsidRPr="006843E1">
        <w:lastRenderedPageBreak/>
        <w:drawing>
          <wp:inline distT="0" distB="0" distL="0" distR="0" wp14:anchorId="480074F3" wp14:editId="549356F5">
            <wp:extent cx="8453673" cy="6038338"/>
            <wp:effectExtent l="0" t="0" r="5080" b="635"/>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4197B916" w14:textId="4EA80FC3" w:rsidR="00B8265B" w:rsidRDefault="00B8265B" w:rsidP="00B8265B">
      <w:pPr>
        <w:pStyle w:val="SectionText1"/>
        <w:sectPr w:rsidR="00B8265B" w:rsidSect="00B8265B">
          <w:pgSz w:w="15840" w:h="12240" w:orient="landscape"/>
          <w:pgMar w:top="720" w:right="720" w:bottom="720" w:left="720" w:header="720" w:footer="720" w:gutter="0"/>
          <w:cols w:space="720"/>
          <w:docGrid w:linePitch="299"/>
        </w:sectPr>
      </w:pPr>
      <w:bookmarkStart w:id="187" w:name="_Ref171687729"/>
      <w:bookmarkStart w:id="188" w:name="_Ref169247086"/>
      <w:bookmarkStart w:id="189" w:name="_Toc17169494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4</w:t>
      </w:r>
      <w:r w:rsidRPr="007A5239">
        <w:rPr>
          <w:rStyle w:val="CaptionBChar"/>
          <w:rFonts w:eastAsia="Arial"/>
        </w:rPr>
        <w:fldChar w:fldCharType="end"/>
      </w:r>
      <w:bookmarkEnd w:id="187"/>
      <w:r w:rsidRPr="007A5239">
        <w:rPr>
          <w:rStyle w:val="CaptionBChar"/>
          <w:rFonts w:eastAsia="Arial"/>
        </w:rPr>
        <w:t>:</w:t>
      </w:r>
      <w:r w:rsidRPr="006843E1">
        <w:t xml:space="preserve"> Mean bout duration in the presence and absence of bait. The dots represent the mean value, and the error bars represent the standard error.</w:t>
      </w:r>
      <w:bookmarkEnd w:id="188"/>
      <w:bookmarkEnd w:id="189"/>
    </w:p>
    <w:p w14:paraId="74A44912" w14:textId="77777777" w:rsidR="00B8265B" w:rsidRPr="006843E1" w:rsidRDefault="00B8265B" w:rsidP="00B8265B">
      <w:pPr>
        <w:pStyle w:val="SectionText0"/>
      </w:pPr>
      <w:r w:rsidRPr="006843E1">
        <w:rPr>
          <w:noProof/>
        </w:rPr>
        <w:lastRenderedPageBreak/>
        <w:drawing>
          <wp:inline distT="0" distB="0" distL="0" distR="0" wp14:anchorId="337BD630" wp14:editId="30D4B978">
            <wp:extent cx="8407021" cy="6005014"/>
            <wp:effectExtent l="0" t="0" r="0" b="0"/>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16713" cy="6011937"/>
                    </a:xfrm>
                    <a:prstGeom prst="rect">
                      <a:avLst/>
                    </a:prstGeom>
                    <a:noFill/>
                    <a:ln>
                      <a:noFill/>
                    </a:ln>
                  </pic:spPr>
                </pic:pic>
              </a:graphicData>
            </a:graphic>
          </wp:inline>
        </w:drawing>
      </w:r>
    </w:p>
    <w:p w14:paraId="5D942DB3" w14:textId="08BA85B1" w:rsidR="00B8265B" w:rsidRPr="006843E1" w:rsidRDefault="00B8265B" w:rsidP="00B8265B">
      <w:pPr>
        <w:pStyle w:val="SectionText0"/>
        <w:sectPr w:rsidR="00B8265B" w:rsidRPr="006843E1" w:rsidSect="00B8265B">
          <w:pgSz w:w="15840" w:h="12240" w:orient="landscape"/>
          <w:pgMar w:top="720" w:right="720" w:bottom="720" w:left="720" w:header="720" w:footer="720" w:gutter="0"/>
          <w:cols w:space="720"/>
          <w:docGrid w:linePitch="299"/>
        </w:sectPr>
      </w:pPr>
      <w:bookmarkStart w:id="190" w:name="_Ref169247124"/>
      <w:bookmarkStart w:id="191" w:name="_Toc171694947"/>
      <w:r w:rsidRPr="00215D50">
        <w:rPr>
          <w:rStyle w:val="CaptionBChar"/>
          <w:rFonts w:eastAsia="Arial"/>
        </w:rPr>
        <w:t xml:space="preserve">Figure </w:t>
      </w:r>
      <w:r>
        <w:rPr>
          <w:rStyle w:val="CaptionBChar"/>
          <w:rFonts w:eastAsia="Arial"/>
        </w:rPr>
        <w:t>S</w:t>
      </w:r>
      <w:r>
        <w:rPr>
          <w:rStyle w:val="CaptionBChar"/>
          <w:rFonts w:eastAsia="Arial"/>
        </w:rPr>
        <w:fldChar w:fldCharType="begin"/>
      </w:r>
      <w:r>
        <w:rPr>
          <w:rStyle w:val="CaptionBChar"/>
          <w:rFonts w:eastAsia="Arial"/>
        </w:rPr>
        <w:instrText xml:space="preserve"> SEQ Figure_S \* ARABIC </w:instrText>
      </w:r>
      <w:r>
        <w:rPr>
          <w:rStyle w:val="CaptionBChar"/>
          <w:rFonts w:eastAsia="Arial"/>
        </w:rPr>
        <w:fldChar w:fldCharType="separate"/>
      </w:r>
      <w:r w:rsidR="005D3A05">
        <w:rPr>
          <w:rStyle w:val="CaptionBChar"/>
          <w:rFonts w:eastAsia="Arial"/>
          <w:noProof/>
        </w:rPr>
        <w:t>5</w:t>
      </w:r>
      <w:r>
        <w:rPr>
          <w:rStyle w:val="CaptionBChar"/>
          <w:rFonts w:eastAsia="Arial"/>
        </w:rPr>
        <w:fldChar w:fldCharType="end"/>
      </w:r>
      <w:bookmarkEnd w:id="190"/>
      <w:r w:rsidRPr="00215D50">
        <w:rPr>
          <w:rStyle w:val="CaptionBChar"/>
          <w:rFonts w:eastAsia="Arial"/>
        </w:rPr>
        <w:t>:</w:t>
      </w:r>
      <w:r w:rsidRPr="006843E1">
        <w:t xml:space="preserve"> Foraging bout duration decreasing with increasing disturbance frequency.</w:t>
      </w:r>
      <w:bookmarkEnd w:id="191"/>
      <w:r>
        <w:t xml:space="preserve"> </w:t>
      </w:r>
    </w:p>
    <w:p w14:paraId="18AA171A" w14:textId="77777777" w:rsidR="00B8265B" w:rsidRPr="006843E1" w:rsidRDefault="00B8265B" w:rsidP="00B8265B">
      <w:pPr>
        <w:pStyle w:val="SectionText0"/>
      </w:pPr>
      <w:r w:rsidRPr="006843E1">
        <w:rPr>
          <w:noProof/>
        </w:rPr>
        <w:lastRenderedPageBreak/>
        <w:drawing>
          <wp:inline distT="0" distB="0" distL="0" distR="0" wp14:anchorId="6BDBF5C0" wp14:editId="706FB9B0">
            <wp:extent cx="8284191" cy="5917282"/>
            <wp:effectExtent l="0" t="0" r="3175" b="762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316321" cy="5940232"/>
                    </a:xfrm>
                    <a:prstGeom prst="rect">
                      <a:avLst/>
                    </a:prstGeom>
                    <a:noFill/>
                    <a:ln>
                      <a:noFill/>
                    </a:ln>
                  </pic:spPr>
                </pic:pic>
              </a:graphicData>
            </a:graphic>
          </wp:inline>
        </w:drawing>
      </w:r>
    </w:p>
    <w:p w14:paraId="50450993" w14:textId="60D3FEF6"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92" w:name="_Ref151143990"/>
      <w:bookmarkStart w:id="193" w:name="_Ref169247355"/>
      <w:bookmarkStart w:id="194" w:name="_Ref151143986"/>
      <w:bookmarkStart w:id="195" w:name="_Toc171694948"/>
      <w:r w:rsidRPr="00864C67">
        <w:rPr>
          <w:rStyle w:val="CaptionBChar"/>
          <w:rFonts w:eastAsia="Arial"/>
        </w:rPr>
        <w:t xml:space="preserve">Figure </w:t>
      </w:r>
      <w:r>
        <w:rPr>
          <w:rStyle w:val="CaptionBChar"/>
          <w:rFonts w:eastAsia="Arial"/>
        </w:rPr>
        <w:t>S</w:t>
      </w:r>
      <w:bookmarkEnd w:id="192"/>
      <w:r>
        <w:rPr>
          <w:rStyle w:val="CaptionBChar"/>
          <w:rFonts w:eastAsia="Arial"/>
        </w:rPr>
        <w:fldChar w:fldCharType="begin"/>
      </w:r>
      <w:r>
        <w:rPr>
          <w:rStyle w:val="CaptionBChar"/>
          <w:rFonts w:eastAsia="Arial"/>
        </w:rPr>
        <w:instrText xml:space="preserve"> SEQ Figure_S \* ARABIC </w:instrText>
      </w:r>
      <w:r>
        <w:rPr>
          <w:rStyle w:val="CaptionBChar"/>
          <w:rFonts w:eastAsia="Arial"/>
        </w:rPr>
        <w:fldChar w:fldCharType="separate"/>
      </w:r>
      <w:r w:rsidR="005D3A05">
        <w:rPr>
          <w:rStyle w:val="CaptionBChar"/>
          <w:rFonts w:eastAsia="Arial"/>
          <w:noProof/>
        </w:rPr>
        <w:t>6</w:t>
      </w:r>
      <w:r>
        <w:rPr>
          <w:rStyle w:val="CaptionBChar"/>
          <w:rFonts w:eastAsia="Arial"/>
        </w:rPr>
        <w:fldChar w:fldCharType="end"/>
      </w:r>
      <w:bookmarkEnd w:id="193"/>
      <w:r w:rsidRPr="00864C67">
        <w:rPr>
          <w:rStyle w:val="CaptionBChar"/>
          <w:rFonts w:eastAsia="Arial"/>
        </w:rPr>
        <w:t>:</w:t>
      </w:r>
      <w:r w:rsidRPr="006843E1">
        <w:t xml:space="preserve"> Mean peck rate of foragers in commercial and green areas</w:t>
      </w:r>
      <w:bookmarkEnd w:id="194"/>
      <w:r w:rsidRPr="006843E1">
        <w:t>. Error bars represent the standard error.</w:t>
      </w:r>
      <w:bookmarkEnd w:id="195"/>
      <w:r>
        <w:t xml:space="preserve"> </w:t>
      </w:r>
    </w:p>
    <w:p w14:paraId="038D3109" w14:textId="77777777" w:rsidR="00B8265B" w:rsidRPr="006843E1" w:rsidRDefault="00B8265B" w:rsidP="00B8265B">
      <w:pPr>
        <w:pStyle w:val="SectionText1"/>
      </w:pPr>
      <w:r w:rsidRPr="006843E1">
        <w:lastRenderedPageBreak/>
        <w:drawing>
          <wp:inline distT="0" distB="0" distL="0" distR="0" wp14:anchorId="0933875B" wp14:editId="18DC6FA0">
            <wp:extent cx="7416800" cy="5297714"/>
            <wp:effectExtent l="0" t="0" r="0" b="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459196" cy="5327997"/>
                    </a:xfrm>
                    <a:prstGeom prst="rect">
                      <a:avLst/>
                    </a:prstGeom>
                    <a:noFill/>
                    <a:ln>
                      <a:noFill/>
                    </a:ln>
                  </pic:spPr>
                </pic:pic>
              </a:graphicData>
            </a:graphic>
          </wp:inline>
        </w:drawing>
      </w:r>
    </w:p>
    <w:p w14:paraId="5A9ED792" w14:textId="42CF83BD" w:rsidR="00B8265B" w:rsidRDefault="00B8265B" w:rsidP="00B8265B">
      <w:pPr>
        <w:pStyle w:val="SectionText0"/>
        <w:sectPr w:rsidR="00B8265B" w:rsidSect="00B8265B">
          <w:pgSz w:w="15840" w:h="12240" w:orient="landscape"/>
          <w:pgMar w:top="720" w:right="720" w:bottom="720" w:left="720" w:header="708" w:footer="708" w:gutter="0"/>
          <w:cols w:space="708"/>
          <w:docGrid w:linePitch="360"/>
        </w:sectPr>
      </w:pPr>
      <w:bookmarkStart w:id="196" w:name="_Ref171688226"/>
      <w:bookmarkStart w:id="197" w:name="_Toc171694949"/>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noProof/>
        </w:rPr>
        <w:t>7</w:t>
      </w:r>
      <w:r w:rsidRPr="007A5239">
        <w:rPr>
          <w:rStyle w:val="CaptionBChar"/>
          <w:rFonts w:eastAsia="Arial"/>
        </w:rPr>
        <w:fldChar w:fldCharType="end"/>
      </w:r>
      <w:bookmarkEnd w:id="196"/>
      <w:r w:rsidRPr="007A5239">
        <w:rPr>
          <w:rStyle w:val="CaptionBChar"/>
          <w:rFonts w:eastAsia="Arial"/>
        </w:rPr>
        <w:t>:</w:t>
      </w:r>
      <w:r w:rsidRPr="006843E1">
        <w:t xml:space="preserve"> Mean forager peck rate in the presence and absence of bait. The dots represent the mean value, and the error bars represent the standard error.</w:t>
      </w:r>
      <w:bookmarkEnd w:id="197"/>
    </w:p>
    <w:p w14:paraId="1AC0E9D0" w14:textId="77777777" w:rsidR="00B8265B" w:rsidRPr="006843E1" w:rsidRDefault="00B8265B" w:rsidP="00B8265B">
      <w:pPr>
        <w:pStyle w:val="SectionText1"/>
      </w:pPr>
      <w:r w:rsidRPr="006843E1">
        <w:lastRenderedPageBreak/>
        <w:drawing>
          <wp:inline distT="0" distB="0" distL="0" distR="0" wp14:anchorId="5BB2FE20" wp14:editId="7CCC09E2">
            <wp:extent cx="8127242" cy="5810634"/>
            <wp:effectExtent l="0" t="0" r="762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150734" cy="5827430"/>
                    </a:xfrm>
                    <a:prstGeom prst="rect">
                      <a:avLst/>
                    </a:prstGeom>
                    <a:noFill/>
                    <a:ln>
                      <a:noFill/>
                    </a:ln>
                  </pic:spPr>
                </pic:pic>
              </a:graphicData>
            </a:graphic>
          </wp:inline>
        </w:drawing>
      </w:r>
    </w:p>
    <w:p w14:paraId="75D68802" w14:textId="12698A8B" w:rsidR="00B8265B" w:rsidRPr="006843E1" w:rsidRDefault="00B8265B" w:rsidP="00B8265B">
      <w:pPr>
        <w:pStyle w:val="SectionText1"/>
        <w:rPr>
          <w:b/>
          <w:bCs/>
        </w:rPr>
        <w:sectPr w:rsidR="00B8265B" w:rsidRPr="006843E1" w:rsidSect="00B8265B">
          <w:pgSz w:w="15840" w:h="12240" w:orient="landscape"/>
          <w:pgMar w:top="720" w:right="720" w:bottom="720" w:left="720" w:header="720" w:footer="720" w:gutter="0"/>
          <w:cols w:space="720"/>
          <w:docGrid w:linePitch="299"/>
        </w:sectPr>
      </w:pPr>
      <w:bookmarkStart w:id="198" w:name="_Ref171687935"/>
      <w:bookmarkStart w:id="199" w:name="_Toc171694950"/>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8</w:t>
      </w:r>
      <w:r w:rsidRPr="007A5239">
        <w:rPr>
          <w:rStyle w:val="CaptionBChar"/>
          <w:rFonts w:eastAsia="Arial"/>
        </w:rPr>
        <w:fldChar w:fldCharType="end"/>
      </w:r>
      <w:bookmarkEnd w:id="198"/>
      <w:r w:rsidRPr="007A5239">
        <w:rPr>
          <w:rStyle w:val="CaptionBChar"/>
          <w:rFonts w:eastAsia="Arial"/>
        </w:rPr>
        <w:t>:</w:t>
      </w:r>
      <w:r w:rsidRPr="006843E1">
        <w:t xml:space="preserve"> Number of transitions performed by foragers in the presence and absence of bait. The dots represent the mean value, and the error bars represent the standard error.</w:t>
      </w:r>
      <w:bookmarkEnd w:id="199"/>
    </w:p>
    <w:p w14:paraId="422C9E73" w14:textId="7F99773F" w:rsidR="00B8265B" w:rsidRPr="006843E1" w:rsidRDefault="00B8265B" w:rsidP="00B8265B">
      <w:pPr>
        <w:pStyle w:val="SectionText1"/>
      </w:pPr>
      <w:bookmarkStart w:id="200" w:name="_Ref171687955"/>
      <w:bookmarkStart w:id="201" w:name="_Toc171694942"/>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4</w:t>
      </w:r>
      <w:r w:rsidRPr="007A5239">
        <w:rPr>
          <w:rStyle w:val="CaptionBChar"/>
          <w:rFonts w:eastAsia="Arial"/>
        </w:rPr>
        <w:fldChar w:fldCharType="end"/>
      </w:r>
      <w:bookmarkEnd w:id="200"/>
      <w:r w:rsidRPr="007A5239">
        <w:rPr>
          <w:rStyle w:val="CaptionBChar"/>
          <w:rFonts w:eastAsia="Arial"/>
        </w:rPr>
        <w:t>:</w:t>
      </w:r>
      <w:r w:rsidRPr="006843E1">
        <w:t xml:space="preserve"> Result of post hoc test performed on the number of transitions from foraging to alert behaviour.</w:t>
      </w:r>
      <w:bookmarkEnd w:id="201"/>
    </w:p>
    <w:p w14:paraId="44C78701" w14:textId="77777777" w:rsidR="00B8265B" w:rsidRPr="00A20D4C" w:rsidRDefault="00B8265B" w:rsidP="00B8265B">
      <w:pPr>
        <w:pStyle w:val="SectionText1"/>
      </w:pPr>
      <w:r w:rsidRPr="006843E1">
        <w:drawing>
          <wp:inline distT="0" distB="0" distL="0" distR="0" wp14:anchorId="3AA41166" wp14:editId="433C37EB">
            <wp:extent cx="9139473" cy="1432610"/>
            <wp:effectExtent l="0" t="0" r="5080" b="0"/>
            <wp:docPr id="390110627"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52021" name="Picture 26" descr="A screenshot of a computer&#10;&#10;Description automatically generated"/>
                    <pic:cNvPicPr>
                      <a:picLocks noChangeAspect="1" noChangeArrowheads="1"/>
                    </pic:cNvPicPr>
                  </pic:nvPicPr>
                  <pic:blipFill rotWithShape="1">
                    <a:blip r:embed="rId56">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p w14:paraId="35931A6A" w14:textId="77777777" w:rsidR="00B8265B" w:rsidRDefault="00B8265B" w:rsidP="00B8265B">
      <w:pPr>
        <w:pStyle w:val="SectionText0"/>
      </w:pPr>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6">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9730A0">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D9B215" w14:textId="77777777" w:rsidR="008C3697" w:rsidRPr="006843E1" w:rsidRDefault="008C3697" w:rsidP="00981E30">
      <w:pPr>
        <w:spacing w:line="240" w:lineRule="auto"/>
      </w:pPr>
      <w:r w:rsidRPr="006843E1">
        <w:separator/>
      </w:r>
    </w:p>
  </w:endnote>
  <w:endnote w:type="continuationSeparator" w:id="0">
    <w:p w14:paraId="20176C35" w14:textId="77777777" w:rsidR="008C3697" w:rsidRPr="006843E1" w:rsidRDefault="008C3697"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1AD38E" w14:textId="77777777" w:rsidR="008C3697" w:rsidRPr="006843E1" w:rsidRDefault="008C3697" w:rsidP="00981E30">
      <w:pPr>
        <w:spacing w:line="240" w:lineRule="auto"/>
      </w:pPr>
      <w:r w:rsidRPr="006843E1">
        <w:separator/>
      </w:r>
    </w:p>
  </w:footnote>
  <w:footnote w:type="continuationSeparator" w:id="0">
    <w:p w14:paraId="082C89BB" w14:textId="77777777" w:rsidR="008C3697" w:rsidRPr="006843E1" w:rsidRDefault="008C3697"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31C9AB" w14:textId="22CF0C8C" w:rsidR="00E518A3" w:rsidRPr="0060735D" w:rsidRDefault="00E518A3"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32346884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7FD53" w14:textId="77777777" w:rsidR="005A32F1" w:rsidRPr="0060735D" w:rsidRDefault="005A32F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E8F390" w14:textId="1CE2B1DB" w:rsidR="00A54885" w:rsidRPr="0060735D" w:rsidRDefault="00A54885"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00E518A3">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281819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52482946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8E16E" w14:textId="6E8E8752" w:rsidR="00B8265B" w:rsidRPr="0060735D" w:rsidRDefault="00B8265B" w:rsidP="00F27A73">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E518A3">
      <w:rPr>
        <w:rFonts w:ascii="Times New Roman" w:hAnsi="Times New Roman" w:cs="Times New Roman"/>
        <w:sz w:val="24"/>
        <w:szCs w:val="24"/>
      </w:rPr>
      <w:t>3</w:t>
    </w:r>
    <w:r w:rsidRPr="006843E1">
      <w:rPr>
        <w:rFonts w:ascii="Times New Roman" w:hAnsi="Times New Roman" w:cs="Times New Roman"/>
        <w:sz w:val="24"/>
        <w:szCs w:val="24"/>
      </w:rPr>
      <w:t xml:space="preserve"> – </w:t>
    </w:r>
    <w:r w:rsidR="00E518A3">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12AC26" w14:textId="1C6BC7A6" w:rsidR="00E518A3" w:rsidRPr="0060735D" w:rsidRDefault="00E518A3"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60924585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4BCC82" w14:textId="7999321D" w:rsidR="00E518A3" w:rsidRPr="0060735D" w:rsidRDefault="00E518A3"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0397659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AB54A7" w14:textId="3BEA4A7A" w:rsidR="00B8265B" w:rsidRPr="006843E1" w:rsidRDefault="00B8265B"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27CE6">
      <w:rPr>
        <w:rFonts w:ascii="Times New Roman" w:hAnsi="Times New Roman" w:cs="Times New Roman"/>
        <w:sz w:val="24"/>
        <w:szCs w:val="24"/>
      </w:rPr>
      <w:t>3</w:t>
    </w:r>
    <w:r>
      <w:rPr>
        <w:rFonts w:ascii="Times New Roman" w:hAnsi="Times New Roman" w:cs="Times New Roman"/>
        <w:sz w:val="24"/>
        <w:szCs w:val="24"/>
      </w:rPr>
      <w:t xml:space="preserve">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8D5C08">
      <w:rPr>
        <w:rFonts w:ascii="Times New Roman" w:hAnsi="Times New Roman" w:cs="Times New Roman"/>
        <w:sz w:val="24"/>
        <w:szCs w:val="24"/>
      </w:rPr>
      <w:t>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3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0417740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4DC43" w14:textId="36835445" w:rsidR="001E6743"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4 </w:t>
    </w:r>
    <w:r w:rsidRPr="006843E1">
      <w:rPr>
        <w:rFonts w:ascii="Times New Roman" w:hAnsi="Times New Roman" w:cs="Times New Roman"/>
        <w:sz w:val="24"/>
        <w:szCs w:val="24"/>
      </w:rPr>
      <w:t>–</w:t>
    </w:r>
    <w:r>
      <w:rPr>
        <w:rFonts w:ascii="Times New Roman" w:hAnsi="Times New Roman" w:cs="Times New Roman"/>
        <w:sz w:val="24"/>
        <w:szCs w:val="24"/>
      </w:rPr>
      <w:t xml:space="preserve"> General 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5851455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Chapter 4</w:t>
    </w:r>
    <w:r w:rsidR="0056164E"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843E1">
      <w:rPr>
        <w:rFonts w:ascii="Times New Roman" w:hAnsi="Times New Roman" w:cs="Times New Roman"/>
        <w:sz w:val="24"/>
        <w:szCs w:val="24"/>
      </w:rPr>
      <w:t xml:space="preserve"> – </w:t>
    </w:r>
    <w:r w:rsidR="0056164E" w:rsidRPr="006843E1">
      <w:rPr>
        <w:rFonts w:ascii="Times New Roman" w:hAnsi="Times New Roman" w:cs="Times New Roman"/>
        <w:sz w:val="24"/>
        <w:szCs w:val="24"/>
      </w:rPr>
      <w:t xml:space="preserve">Popescu </w:t>
    </w:r>
    <w:sdt>
      <w:sdtPr>
        <w:rPr>
          <w:rFonts w:ascii="Times New Roman" w:hAnsi="Times New Roman" w:cs="Times New Roman"/>
          <w:sz w:val="24"/>
          <w:szCs w:val="24"/>
        </w:rPr>
        <w:id w:val="1568455703"/>
        <w:docPartObj>
          <w:docPartGallery w:val="Page Numbers (Top of Page)"/>
          <w:docPartUnique/>
        </w:docPartObj>
      </w:sdtPr>
      <w:sdtContent>
        <w:r w:rsidR="0056164E" w:rsidRPr="006843E1">
          <w:rPr>
            <w:rFonts w:ascii="Times New Roman" w:hAnsi="Times New Roman" w:cs="Times New Roman"/>
            <w:sz w:val="24"/>
            <w:szCs w:val="24"/>
          </w:rPr>
          <w:fldChar w:fldCharType="begin"/>
        </w:r>
        <w:r w:rsidR="0056164E" w:rsidRPr="006843E1">
          <w:rPr>
            <w:rFonts w:ascii="Times New Roman" w:hAnsi="Times New Roman" w:cs="Times New Roman"/>
            <w:sz w:val="24"/>
            <w:szCs w:val="24"/>
          </w:rPr>
          <w:instrText xml:space="preserve"> PAGE   \* MERGEFORMAT </w:instrText>
        </w:r>
        <w:r w:rsidR="0056164E" w:rsidRPr="006843E1">
          <w:rPr>
            <w:rFonts w:ascii="Times New Roman" w:hAnsi="Times New Roman" w:cs="Times New Roman"/>
            <w:sz w:val="24"/>
            <w:szCs w:val="24"/>
          </w:rPr>
          <w:fldChar w:fldCharType="separate"/>
        </w:r>
        <w:r w:rsidR="0056164E" w:rsidRPr="006843E1">
          <w:rPr>
            <w:rFonts w:ascii="Times New Roman" w:hAnsi="Times New Roman" w:cs="Times New Roman"/>
            <w:sz w:val="24"/>
            <w:szCs w:val="24"/>
          </w:rPr>
          <w:t>2</w:t>
        </w:r>
        <w:r w:rsidR="0056164E"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743472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D39F2" w14:textId="399B0B3D" w:rsidR="00D5379C" w:rsidRPr="006843E1" w:rsidRDefault="0087044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54885">
      <w:rPr>
        <w:rFonts w:ascii="Times New Roman" w:hAnsi="Times New Roman" w:cs="Times New Roman"/>
        <w:sz w:val="24"/>
        <w:szCs w:val="24"/>
      </w:rPr>
      <w:t>General Introduction</w:t>
    </w:r>
    <w:r w:rsidR="00D5379C"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00D5379C" w:rsidRPr="006843E1">
          <w:rPr>
            <w:rFonts w:ascii="Times New Roman" w:hAnsi="Times New Roman" w:cs="Times New Roman"/>
            <w:sz w:val="24"/>
            <w:szCs w:val="24"/>
          </w:rPr>
          <w:fldChar w:fldCharType="begin"/>
        </w:r>
        <w:r w:rsidR="00D5379C" w:rsidRPr="006843E1">
          <w:rPr>
            <w:rFonts w:ascii="Times New Roman" w:hAnsi="Times New Roman" w:cs="Times New Roman"/>
            <w:sz w:val="24"/>
            <w:szCs w:val="24"/>
          </w:rPr>
          <w:instrText xml:space="preserve"> PAGE   \* MERGEFORMAT </w:instrText>
        </w:r>
        <w:r w:rsidR="00D5379C" w:rsidRPr="006843E1">
          <w:rPr>
            <w:rFonts w:ascii="Times New Roman" w:hAnsi="Times New Roman" w:cs="Times New Roman"/>
            <w:sz w:val="24"/>
            <w:szCs w:val="24"/>
          </w:rPr>
          <w:fldChar w:fldCharType="separate"/>
        </w:r>
        <w:r w:rsidR="00D5379C" w:rsidRPr="006843E1">
          <w:rPr>
            <w:rFonts w:ascii="Times New Roman" w:hAnsi="Times New Roman" w:cs="Times New Roman"/>
            <w:sz w:val="24"/>
            <w:szCs w:val="24"/>
          </w:rPr>
          <w:t>2</w:t>
        </w:r>
        <w:r w:rsidR="00D5379C"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076474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F9357" w14:textId="3771216E" w:rsidR="005A32F1" w:rsidRPr="0060735D" w:rsidRDefault="005A32F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0087044D">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BB28DF" w14:textId="14E3970F" w:rsidR="00A54885" w:rsidRPr="0060735D" w:rsidRDefault="00A54885"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7286047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4D04"/>
    <w:rsid w:val="0002591E"/>
    <w:rsid w:val="00044ADC"/>
    <w:rsid w:val="00045C40"/>
    <w:rsid w:val="00046DB9"/>
    <w:rsid w:val="000576AC"/>
    <w:rsid w:val="000720AE"/>
    <w:rsid w:val="00081D99"/>
    <w:rsid w:val="00083109"/>
    <w:rsid w:val="00083606"/>
    <w:rsid w:val="00092C24"/>
    <w:rsid w:val="00096E20"/>
    <w:rsid w:val="000A230C"/>
    <w:rsid w:val="000C3A28"/>
    <w:rsid w:val="000E2AB0"/>
    <w:rsid w:val="000E6838"/>
    <w:rsid w:val="000F2B9F"/>
    <w:rsid w:val="000F42DC"/>
    <w:rsid w:val="0010194D"/>
    <w:rsid w:val="00110623"/>
    <w:rsid w:val="00115793"/>
    <w:rsid w:val="0011611F"/>
    <w:rsid w:val="001241DF"/>
    <w:rsid w:val="00124A72"/>
    <w:rsid w:val="00136B00"/>
    <w:rsid w:val="001418CA"/>
    <w:rsid w:val="00142572"/>
    <w:rsid w:val="00145233"/>
    <w:rsid w:val="00152D83"/>
    <w:rsid w:val="001668EA"/>
    <w:rsid w:val="00170D8E"/>
    <w:rsid w:val="00174174"/>
    <w:rsid w:val="001938A7"/>
    <w:rsid w:val="0019549D"/>
    <w:rsid w:val="001B0B9A"/>
    <w:rsid w:val="001B4752"/>
    <w:rsid w:val="001B5A7F"/>
    <w:rsid w:val="001C51A0"/>
    <w:rsid w:val="001D73C0"/>
    <w:rsid w:val="001E6743"/>
    <w:rsid w:val="001F2974"/>
    <w:rsid w:val="001F6E05"/>
    <w:rsid w:val="00215354"/>
    <w:rsid w:val="00215D50"/>
    <w:rsid w:val="002204DE"/>
    <w:rsid w:val="00220616"/>
    <w:rsid w:val="00227CE6"/>
    <w:rsid w:val="00236CCF"/>
    <w:rsid w:val="0023763D"/>
    <w:rsid w:val="002432DC"/>
    <w:rsid w:val="00261274"/>
    <w:rsid w:val="002702D2"/>
    <w:rsid w:val="00270D73"/>
    <w:rsid w:val="00270D95"/>
    <w:rsid w:val="00292889"/>
    <w:rsid w:val="0029582B"/>
    <w:rsid w:val="002A6060"/>
    <w:rsid w:val="002A68FB"/>
    <w:rsid w:val="002B0540"/>
    <w:rsid w:val="002D696B"/>
    <w:rsid w:val="002E2E7E"/>
    <w:rsid w:val="002E55A1"/>
    <w:rsid w:val="002E5F6A"/>
    <w:rsid w:val="00312FA0"/>
    <w:rsid w:val="00314A2A"/>
    <w:rsid w:val="00314C8E"/>
    <w:rsid w:val="00314F66"/>
    <w:rsid w:val="00325226"/>
    <w:rsid w:val="0032762F"/>
    <w:rsid w:val="003300DB"/>
    <w:rsid w:val="0033429A"/>
    <w:rsid w:val="00334BDE"/>
    <w:rsid w:val="0033662F"/>
    <w:rsid w:val="00355804"/>
    <w:rsid w:val="00364724"/>
    <w:rsid w:val="00365844"/>
    <w:rsid w:val="00367962"/>
    <w:rsid w:val="00370FC6"/>
    <w:rsid w:val="00377D53"/>
    <w:rsid w:val="00382F78"/>
    <w:rsid w:val="003908E3"/>
    <w:rsid w:val="00395A0B"/>
    <w:rsid w:val="003967E6"/>
    <w:rsid w:val="003B628D"/>
    <w:rsid w:val="003B70EA"/>
    <w:rsid w:val="003C11DA"/>
    <w:rsid w:val="003C6881"/>
    <w:rsid w:val="003C73D2"/>
    <w:rsid w:val="003D5590"/>
    <w:rsid w:val="003E0496"/>
    <w:rsid w:val="003F0018"/>
    <w:rsid w:val="003F2323"/>
    <w:rsid w:val="003F3319"/>
    <w:rsid w:val="003F457B"/>
    <w:rsid w:val="00400AB0"/>
    <w:rsid w:val="004162C6"/>
    <w:rsid w:val="00440552"/>
    <w:rsid w:val="0044216B"/>
    <w:rsid w:val="00451743"/>
    <w:rsid w:val="004604DB"/>
    <w:rsid w:val="0046061D"/>
    <w:rsid w:val="00462DFD"/>
    <w:rsid w:val="004671EE"/>
    <w:rsid w:val="00474E26"/>
    <w:rsid w:val="0047579E"/>
    <w:rsid w:val="00490B2D"/>
    <w:rsid w:val="004917B7"/>
    <w:rsid w:val="00492CDC"/>
    <w:rsid w:val="00493019"/>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17E2C"/>
    <w:rsid w:val="0052181F"/>
    <w:rsid w:val="00526D1F"/>
    <w:rsid w:val="00527A47"/>
    <w:rsid w:val="005351C6"/>
    <w:rsid w:val="00541CE2"/>
    <w:rsid w:val="005468E4"/>
    <w:rsid w:val="00547079"/>
    <w:rsid w:val="005534E1"/>
    <w:rsid w:val="00553BC6"/>
    <w:rsid w:val="00561151"/>
    <w:rsid w:val="0056164E"/>
    <w:rsid w:val="00561EF6"/>
    <w:rsid w:val="005630C9"/>
    <w:rsid w:val="00563147"/>
    <w:rsid w:val="005829A6"/>
    <w:rsid w:val="00586057"/>
    <w:rsid w:val="00590CB6"/>
    <w:rsid w:val="00595DB1"/>
    <w:rsid w:val="005964BB"/>
    <w:rsid w:val="005A226D"/>
    <w:rsid w:val="005A2EE4"/>
    <w:rsid w:val="005A32F1"/>
    <w:rsid w:val="005B4B42"/>
    <w:rsid w:val="005B5588"/>
    <w:rsid w:val="005D0445"/>
    <w:rsid w:val="005D3A05"/>
    <w:rsid w:val="005D4087"/>
    <w:rsid w:val="005D6B1B"/>
    <w:rsid w:val="005F77E4"/>
    <w:rsid w:val="006117C5"/>
    <w:rsid w:val="00614FF0"/>
    <w:rsid w:val="00616775"/>
    <w:rsid w:val="006265EF"/>
    <w:rsid w:val="0062699E"/>
    <w:rsid w:val="00626A87"/>
    <w:rsid w:val="006304EE"/>
    <w:rsid w:val="00635BA0"/>
    <w:rsid w:val="00644327"/>
    <w:rsid w:val="006541E9"/>
    <w:rsid w:val="0066036E"/>
    <w:rsid w:val="00664297"/>
    <w:rsid w:val="0066492F"/>
    <w:rsid w:val="00666DA9"/>
    <w:rsid w:val="006716F1"/>
    <w:rsid w:val="00672B94"/>
    <w:rsid w:val="00672C4A"/>
    <w:rsid w:val="006754AB"/>
    <w:rsid w:val="006820DE"/>
    <w:rsid w:val="00682600"/>
    <w:rsid w:val="006843E1"/>
    <w:rsid w:val="0068710B"/>
    <w:rsid w:val="00694E01"/>
    <w:rsid w:val="006A07D6"/>
    <w:rsid w:val="006A4437"/>
    <w:rsid w:val="006A53F7"/>
    <w:rsid w:val="006A60BD"/>
    <w:rsid w:val="006A73E3"/>
    <w:rsid w:val="006B3590"/>
    <w:rsid w:val="006B38EF"/>
    <w:rsid w:val="006B6414"/>
    <w:rsid w:val="006C0061"/>
    <w:rsid w:val="006C1CE7"/>
    <w:rsid w:val="006C345D"/>
    <w:rsid w:val="006E3052"/>
    <w:rsid w:val="006E5508"/>
    <w:rsid w:val="006F7FB3"/>
    <w:rsid w:val="00706268"/>
    <w:rsid w:val="007146D6"/>
    <w:rsid w:val="00714B56"/>
    <w:rsid w:val="00716C28"/>
    <w:rsid w:val="00722128"/>
    <w:rsid w:val="00724F53"/>
    <w:rsid w:val="0072580B"/>
    <w:rsid w:val="0073310A"/>
    <w:rsid w:val="007347A5"/>
    <w:rsid w:val="007440F2"/>
    <w:rsid w:val="0075696A"/>
    <w:rsid w:val="00764AF4"/>
    <w:rsid w:val="0077305A"/>
    <w:rsid w:val="00773B39"/>
    <w:rsid w:val="00775ED0"/>
    <w:rsid w:val="00776E78"/>
    <w:rsid w:val="00777071"/>
    <w:rsid w:val="0079402E"/>
    <w:rsid w:val="007A5239"/>
    <w:rsid w:val="007A6436"/>
    <w:rsid w:val="007A775A"/>
    <w:rsid w:val="007C3CC1"/>
    <w:rsid w:val="007D03AB"/>
    <w:rsid w:val="007D2F3F"/>
    <w:rsid w:val="007D30B8"/>
    <w:rsid w:val="007F6E9F"/>
    <w:rsid w:val="00800235"/>
    <w:rsid w:val="008024E5"/>
    <w:rsid w:val="008077F8"/>
    <w:rsid w:val="008242B8"/>
    <w:rsid w:val="00827E4B"/>
    <w:rsid w:val="0083379E"/>
    <w:rsid w:val="00833A1F"/>
    <w:rsid w:val="008434EB"/>
    <w:rsid w:val="00850741"/>
    <w:rsid w:val="00857621"/>
    <w:rsid w:val="00864C67"/>
    <w:rsid w:val="00866E8D"/>
    <w:rsid w:val="0087044D"/>
    <w:rsid w:val="008705F1"/>
    <w:rsid w:val="00870DCF"/>
    <w:rsid w:val="00877177"/>
    <w:rsid w:val="00883605"/>
    <w:rsid w:val="0088419E"/>
    <w:rsid w:val="00885447"/>
    <w:rsid w:val="00891BD8"/>
    <w:rsid w:val="008A4C6F"/>
    <w:rsid w:val="008B7A48"/>
    <w:rsid w:val="008C0026"/>
    <w:rsid w:val="008C3697"/>
    <w:rsid w:val="008D4821"/>
    <w:rsid w:val="008D4D75"/>
    <w:rsid w:val="008D58DC"/>
    <w:rsid w:val="008D5C08"/>
    <w:rsid w:val="008D7BE5"/>
    <w:rsid w:val="008E1015"/>
    <w:rsid w:val="008E43E9"/>
    <w:rsid w:val="00902979"/>
    <w:rsid w:val="00903571"/>
    <w:rsid w:val="00905902"/>
    <w:rsid w:val="0091332F"/>
    <w:rsid w:val="00914006"/>
    <w:rsid w:val="0091432B"/>
    <w:rsid w:val="00916E16"/>
    <w:rsid w:val="00937F64"/>
    <w:rsid w:val="00940F6D"/>
    <w:rsid w:val="00942E43"/>
    <w:rsid w:val="0094780A"/>
    <w:rsid w:val="00947DF0"/>
    <w:rsid w:val="009547D0"/>
    <w:rsid w:val="00963394"/>
    <w:rsid w:val="0096348D"/>
    <w:rsid w:val="00964C1D"/>
    <w:rsid w:val="00965D29"/>
    <w:rsid w:val="00967FF7"/>
    <w:rsid w:val="00971FAB"/>
    <w:rsid w:val="00972DBB"/>
    <w:rsid w:val="009730A0"/>
    <w:rsid w:val="00974F9D"/>
    <w:rsid w:val="00976BE6"/>
    <w:rsid w:val="00977893"/>
    <w:rsid w:val="00980EFF"/>
    <w:rsid w:val="009812E5"/>
    <w:rsid w:val="00981E30"/>
    <w:rsid w:val="00984573"/>
    <w:rsid w:val="00985957"/>
    <w:rsid w:val="00985A59"/>
    <w:rsid w:val="009A254A"/>
    <w:rsid w:val="009B1137"/>
    <w:rsid w:val="009B70AE"/>
    <w:rsid w:val="009B72DB"/>
    <w:rsid w:val="009C5366"/>
    <w:rsid w:val="009D0874"/>
    <w:rsid w:val="009D170B"/>
    <w:rsid w:val="009D2D07"/>
    <w:rsid w:val="009D44B1"/>
    <w:rsid w:val="009F5011"/>
    <w:rsid w:val="009F5FF7"/>
    <w:rsid w:val="009F635C"/>
    <w:rsid w:val="00A01978"/>
    <w:rsid w:val="00A0537A"/>
    <w:rsid w:val="00A11ABE"/>
    <w:rsid w:val="00A12FDD"/>
    <w:rsid w:val="00A20BE7"/>
    <w:rsid w:val="00A20D4C"/>
    <w:rsid w:val="00A21710"/>
    <w:rsid w:val="00A24D3D"/>
    <w:rsid w:val="00A26548"/>
    <w:rsid w:val="00A31659"/>
    <w:rsid w:val="00A31764"/>
    <w:rsid w:val="00A32303"/>
    <w:rsid w:val="00A419AF"/>
    <w:rsid w:val="00A447E4"/>
    <w:rsid w:val="00A50C79"/>
    <w:rsid w:val="00A53D69"/>
    <w:rsid w:val="00A54885"/>
    <w:rsid w:val="00A549C0"/>
    <w:rsid w:val="00A624C3"/>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56D6"/>
    <w:rsid w:val="00B27ADB"/>
    <w:rsid w:val="00B400B5"/>
    <w:rsid w:val="00B4142A"/>
    <w:rsid w:val="00B52135"/>
    <w:rsid w:val="00B615AA"/>
    <w:rsid w:val="00B71A3F"/>
    <w:rsid w:val="00B72CE4"/>
    <w:rsid w:val="00B75B9B"/>
    <w:rsid w:val="00B8265B"/>
    <w:rsid w:val="00B8527A"/>
    <w:rsid w:val="00B8712B"/>
    <w:rsid w:val="00B90D30"/>
    <w:rsid w:val="00B96E1F"/>
    <w:rsid w:val="00B976DD"/>
    <w:rsid w:val="00BC0090"/>
    <w:rsid w:val="00BD2B8F"/>
    <w:rsid w:val="00BD4363"/>
    <w:rsid w:val="00BD4449"/>
    <w:rsid w:val="00BD6F06"/>
    <w:rsid w:val="00BD79F9"/>
    <w:rsid w:val="00BE5D5F"/>
    <w:rsid w:val="00BE71F2"/>
    <w:rsid w:val="00BF6DBC"/>
    <w:rsid w:val="00BF7D4D"/>
    <w:rsid w:val="00C00298"/>
    <w:rsid w:val="00C1715F"/>
    <w:rsid w:val="00C241A1"/>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B3EDA"/>
    <w:rsid w:val="00CC2401"/>
    <w:rsid w:val="00CD35D5"/>
    <w:rsid w:val="00CD4E74"/>
    <w:rsid w:val="00CD6455"/>
    <w:rsid w:val="00CF1FCB"/>
    <w:rsid w:val="00CF78FE"/>
    <w:rsid w:val="00CF7EAA"/>
    <w:rsid w:val="00D05011"/>
    <w:rsid w:val="00D0529A"/>
    <w:rsid w:val="00D134B7"/>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807A1"/>
    <w:rsid w:val="00D91BA6"/>
    <w:rsid w:val="00D92C53"/>
    <w:rsid w:val="00DA098F"/>
    <w:rsid w:val="00DB0423"/>
    <w:rsid w:val="00DB5832"/>
    <w:rsid w:val="00DB679E"/>
    <w:rsid w:val="00DB716F"/>
    <w:rsid w:val="00DC1E7F"/>
    <w:rsid w:val="00DC2BB9"/>
    <w:rsid w:val="00DC5470"/>
    <w:rsid w:val="00DE18C5"/>
    <w:rsid w:val="00DE414B"/>
    <w:rsid w:val="00DF2723"/>
    <w:rsid w:val="00DF7478"/>
    <w:rsid w:val="00E00DF0"/>
    <w:rsid w:val="00E01335"/>
    <w:rsid w:val="00E05426"/>
    <w:rsid w:val="00E12033"/>
    <w:rsid w:val="00E12428"/>
    <w:rsid w:val="00E13BF9"/>
    <w:rsid w:val="00E15BFB"/>
    <w:rsid w:val="00E221DA"/>
    <w:rsid w:val="00E229F1"/>
    <w:rsid w:val="00E300D4"/>
    <w:rsid w:val="00E31E9F"/>
    <w:rsid w:val="00E33B5A"/>
    <w:rsid w:val="00E36202"/>
    <w:rsid w:val="00E36B05"/>
    <w:rsid w:val="00E371B5"/>
    <w:rsid w:val="00E37AD9"/>
    <w:rsid w:val="00E50596"/>
    <w:rsid w:val="00E518A3"/>
    <w:rsid w:val="00E55E98"/>
    <w:rsid w:val="00E674E5"/>
    <w:rsid w:val="00E73038"/>
    <w:rsid w:val="00E772EE"/>
    <w:rsid w:val="00E77B42"/>
    <w:rsid w:val="00E805D4"/>
    <w:rsid w:val="00E80F65"/>
    <w:rsid w:val="00E8348C"/>
    <w:rsid w:val="00E85341"/>
    <w:rsid w:val="00E94C23"/>
    <w:rsid w:val="00E97CE7"/>
    <w:rsid w:val="00EA0B42"/>
    <w:rsid w:val="00EA1426"/>
    <w:rsid w:val="00EA5778"/>
    <w:rsid w:val="00EA6CF0"/>
    <w:rsid w:val="00EB30AC"/>
    <w:rsid w:val="00EB46BA"/>
    <w:rsid w:val="00EC7BB6"/>
    <w:rsid w:val="00ED18C2"/>
    <w:rsid w:val="00ED7E70"/>
    <w:rsid w:val="00EE023D"/>
    <w:rsid w:val="00EE561E"/>
    <w:rsid w:val="00EE7ED3"/>
    <w:rsid w:val="00EF0B50"/>
    <w:rsid w:val="00EF2BB4"/>
    <w:rsid w:val="00EF30A9"/>
    <w:rsid w:val="00F11E62"/>
    <w:rsid w:val="00F20EEC"/>
    <w:rsid w:val="00F2291F"/>
    <w:rsid w:val="00F25972"/>
    <w:rsid w:val="00F32ADB"/>
    <w:rsid w:val="00F35BBA"/>
    <w:rsid w:val="00F40F1E"/>
    <w:rsid w:val="00F433DE"/>
    <w:rsid w:val="00F60C2A"/>
    <w:rsid w:val="00F61F8A"/>
    <w:rsid w:val="00F632DD"/>
    <w:rsid w:val="00F71CFB"/>
    <w:rsid w:val="00F7205B"/>
    <w:rsid w:val="00F72689"/>
    <w:rsid w:val="00F736B2"/>
    <w:rsid w:val="00F752BC"/>
    <w:rsid w:val="00F752EA"/>
    <w:rsid w:val="00F770C9"/>
    <w:rsid w:val="00F8142A"/>
    <w:rsid w:val="00F824A4"/>
    <w:rsid w:val="00F845A3"/>
    <w:rsid w:val="00F879FF"/>
    <w:rsid w:val="00FA429C"/>
    <w:rsid w:val="00FB30D7"/>
    <w:rsid w:val="00FB4324"/>
    <w:rsid w:val="00FB5FC9"/>
    <w:rsid w:val="00FC2582"/>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rFonts w:ascii="Times New Roman" w:hAnsi="Times New Roman"/>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ascii="Times New Roman" w:hAnsi="Times New Roman" w:cs="Times New Roman"/>
      <w:b/>
      <w:noProof/>
    </w:rPr>
  </w:style>
  <w:style w:type="paragraph" w:customStyle="1" w:styleId="SectionSubtitle">
    <w:name w:val="Section Subtitle"/>
    <w:basedOn w:val="Heading3"/>
    <w:qFormat/>
    <w:rsid w:val="004917B7"/>
    <w:pPr>
      <w:numPr>
        <w:ilvl w:val="2"/>
        <w:numId w:val="4"/>
      </w:numPr>
      <w:spacing w:before="120" w:after="120"/>
    </w:pPr>
    <w:rPr>
      <w:rFonts w:ascii="Times New Roman" w:hAnsi="Times New Roman"/>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rPr>
      <w:rFonts w:ascii="Times New Roman" w:hAnsi="Times New Roman"/>
      <w:sz w:val="24"/>
    </w:r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5A32F1"/>
    <w:rPr>
      <w:b/>
      <w:bCs/>
      <w:smallCaps/>
      <w:color w:val="365F91" w:themeColor="accent1" w:themeShade="BF"/>
      <w:spacing w:val="5"/>
    </w:rPr>
  </w:style>
  <w:style w:type="paragraph" w:customStyle="1" w:styleId="SectionText1">
    <w:name w:val="Section Text1"/>
    <w:basedOn w:val="Normal"/>
    <w:qFormat/>
    <w:rsid w:val="00B8265B"/>
    <w:pPr>
      <w:spacing w:after="240"/>
    </w:pPr>
    <w:rPr>
      <w:rFonts w:ascii="Times New Roman" w:hAnsi="Times New Roman" w:cs="Times New Roman"/>
      <w:iCs/>
      <w:noProof/>
      <w:sz w:val="24"/>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5.xml"/><Relationship Id="rId39" Type="http://schemas.openxmlformats.org/officeDocument/2006/relationships/header" Target="header18.xml"/><Relationship Id="rId21" Type="http://schemas.openxmlformats.org/officeDocument/2006/relationships/image" Target="media/image1.png"/><Relationship Id="rId34" Type="http://schemas.openxmlformats.org/officeDocument/2006/relationships/image" Target="media/image8.png"/><Relationship Id="rId42" Type="http://schemas.openxmlformats.org/officeDocument/2006/relationships/header" Target="header21.xm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3.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eader" Target="header19.xml"/><Relationship Id="rId45" Type="http://schemas.microsoft.com/office/2007/relationships/hdphoto" Target="media/hdphoto1.wdp"/><Relationship Id="rId53" Type="http://schemas.openxmlformats.org/officeDocument/2006/relationships/image" Target="media/image21.png"/><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image" Target="media/image24.png"/><Relationship Id="rId8" Type="http://schemas.openxmlformats.org/officeDocument/2006/relationships/webSettings" Target="webSettings.xml"/><Relationship Id="rId51" Type="http://schemas.openxmlformats.org/officeDocument/2006/relationships/image" Target="media/image19.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image" Target="media/image7.png"/><Relationship Id="rId38" Type="http://schemas.openxmlformats.org/officeDocument/2006/relationships/header" Target="header17.xml"/><Relationship Id="rId46" Type="http://schemas.openxmlformats.org/officeDocument/2006/relationships/image" Target="media/image14.png"/><Relationship Id="rId20" Type="http://schemas.openxmlformats.org/officeDocument/2006/relationships/header" Target="header10.xml"/><Relationship Id="rId41" Type="http://schemas.openxmlformats.org/officeDocument/2006/relationships/header" Target="header20.xml"/><Relationship Id="rId54"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image" Target="media/image10.png"/><Relationship Id="rId49" Type="http://schemas.openxmlformats.org/officeDocument/2006/relationships/image" Target="media/image17.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image" Target="media/image13.png"/><Relationship Id="rId52"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3.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3657</Words>
  <Characters>533845</Characters>
  <Application>Microsoft Office Word</Application>
  <DocSecurity>0</DocSecurity>
  <Lines>4448</Lines>
  <Paragraphs>1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7-12T15:54:00Z</dcterms:created>
  <dcterms:modified xsi:type="dcterms:W3CDTF">2024-07-1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ZPNWnefM"/&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